
<file path=[Content_Types].xml><?xml version="1.0" encoding="utf-8"?>
<Types xmlns="http://schemas.openxmlformats.org/package/2006/content-types">
  <Default Extension="xml" ContentType="application/xml"/>
  <Default Extension="jpeg" ContentType="image/jpeg"/>
  <Default Extension="png" ContentType="image/png"/>
  <Default Extension="gif" ContentType="image/gif"/>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19012A4" w14:textId="723F806C" w:rsidR="00384B2C" w:rsidRDefault="00E734A8" w:rsidP="00384B2C">
      <w:pPr>
        <w:pStyle w:val="9TitlePageTitle"/>
      </w:pPr>
      <w:r>
        <w:rPr>
          <w:noProof/>
          <w:sz w:val="28"/>
          <w:lang w:val="en-GB" w:eastAsia="en-GB"/>
        </w:rPr>
        <mc:AlternateContent>
          <mc:Choice Requires="wps">
            <w:drawing>
              <wp:anchor distT="0" distB="0" distL="114300" distR="114300" simplePos="0" relativeHeight="251663360" behindDoc="0" locked="0" layoutInCell="1" allowOverlap="1" wp14:anchorId="52C724AE" wp14:editId="4F98E68C">
                <wp:simplePos x="0" y="0"/>
                <wp:positionH relativeFrom="column">
                  <wp:posOffset>-2234565</wp:posOffset>
                </wp:positionH>
                <wp:positionV relativeFrom="paragraph">
                  <wp:posOffset>336883</wp:posOffset>
                </wp:positionV>
                <wp:extent cx="8006247" cy="8556"/>
                <wp:effectExtent l="0" t="0" r="45720" b="42545"/>
                <wp:wrapNone/>
                <wp:docPr id="7" name="Straight Connector 7"/>
                <wp:cNvGraphicFramePr/>
                <a:graphic xmlns:a="http://schemas.openxmlformats.org/drawingml/2006/main">
                  <a:graphicData uri="http://schemas.microsoft.com/office/word/2010/wordprocessingShape">
                    <wps:wsp>
                      <wps:cNvCnPr/>
                      <wps:spPr>
                        <a:xfrm flipV="1">
                          <a:off x="0" y="0"/>
                          <a:ext cx="8006247" cy="8556"/>
                        </a:xfrm>
                        <a:prstGeom prst="line">
                          <a:avLst/>
                        </a:prstGeom>
                      </wps:spPr>
                      <wps:style>
                        <a:lnRef idx="2">
                          <a:schemeClr val="accent3"/>
                        </a:lnRef>
                        <a:fillRef idx="0">
                          <a:schemeClr val="accent3"/>
                        </a:fillRef>
                        <a:effectRef idx="1">
                          <a:schemeClr val="accent3"/>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line w14:anchorId="1607EF35" id="Straight Connector 7" o:spid="_x0000_s1026" style="position:absolute;flip:y;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75.95pt,26.55pt" to="454.45pt,27.2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" strokecolor="#a5a5a5 [3206]" strokeweight="1pt">
                <v:stroke joinstyle="miter"/>
              </v:line>
            </w:pict>
          </mc:Fallback>
        </mc:AlternateContent>
      </w:r>
      <w:r>
        <w:rPr>
          <w:noProof/>
          <w:sz w:val="28"/>
          <w:lang w:val="en-GB" w:eastAsia="en-GB"/>
        </w:rPr>
        <mc:AlternateContent>
          <mc:Choice Requires="wps">
            <w:drawing>
              <wp:anchor distT="0" distB="0" distL="114300" distR="114300" simplePos="0" relativeHeight="251665408" behindDoc="0" locked="0" layoutInCell="1" allowOverlap="1" wp14:anchorId="1382F474" wp14:editId="37D16566">
                <wp:simplePos x="0" y="0"/>
                <wp:positionH relativeFrom="column">
                  <wp:posOffset>-409074</wp:posOffset>
                </wp:positionH>
                <wp:positionV relativeFrom="paragraph">
                  <wp:posOffset>228600</wp:posOffset>
                </wp:positionV>
                <wp:extent cx="8347209" cy="2540"/>
                <wp:effectExtent l="0" t="0" r="0" b="0"/>
                <wp:wrapNone/>
                <wp:docPr id="8" name="Straight Connector 8"/>
                <wp:cNvGraphicFramePr/>
                <a:graphic xmlns:a="http://schemas.openxmlformats.org/drawingml/2006/main">
                  <a:graphicData uri="http://schemas.microsoft.com/office/word/2010/wordprocessingShape">
                    <wps:wsp>
                      <wps:cNvCnPr/>
                      <wps:spPr>
                        <a:xfrm>
                          <a:off x="0" y="0"/>
                          <a:ext cx="8347209" cy="2540"/>
                        </a:xfrm>
                        <a:prstGeom prst="line">
                          <a:avLst/>
                        </a:prstGeom>
                      </wps:spPr>
                      <wps:style>
                        <a:lnRef idx="2">
                          <a:schemeClr val="accent3"/>
                        </a:lnRef>
                        <a:fillRef idx="0">
                          <a:schemeClr val="accent3"/>
                        </a:fillRef>
                        <a:effectRef idx="1">
                          <a:schemeClr val="accent3"/>
                        </a:effectRef>
                        <a:fontRef idx="minor">
                          <a:schemeClr val="tx1"/>
                        </a:fontRef>
                      </wps:style>
                      <wps:bodyPr/>
                    </wps:wsp>
                  </a:graphicData>
                </a:graphic>
                <wp14:sizeRelH relativeFrom="margin">
                  <wp14:pctWidth>0</wp14:pctWidth>
                </wp14:sizeRelH>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line w14:anchorId="15C3BD11" id="Straight Connector 8" o:spid="_x0000_s1026" style="position:absolute;z-index:25166540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32.2pt,18pt" to="625.05pt,18.2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" strokecolor="#a5a5a5 [3206]" strokeweight="1pt">
                <v:stroke joinstyle="miter"/>
              </v:line>
            </w:pict>
          </mc:Fallback>
        </mc:AlternateContent>
      </w:r>
      <w:r>
        <w:rPr>
          <w:sz w:val="28"/>
          <w:lang w:val="en-GB"/>
        </w:rPr>
        <w:t>A</w:t>
      </w:r>
      <w:r w:rsidR="00241CAF">
        <w:rPr>
          <w:sz w:val="28"/>
          <w:lang w:val="en-GB"/>
        </w:rPr>
        <w:t>pplication for Automated Collection of Test Files</w:t>
      </w:r>
      <w:r w:rsidR="00241CAF">
        <w:rPr>
          <w:sz w:val="28"/>
          <w:lang w:val="en-GB"/>
        </w:rPr>
        <w:br/>
        <w:t xml:space="preserve"> for CSS Class via HTTP and for Local Plagiarism Check</w:t>
      </w:r>
      <w:r w:rsidR="00D26CE0">
        <w:t xml:space="preserve">: </w:t>
      </w:r>
      <w:r w:rsidR="00BC3B37">
        <w:br/>
      </w:r>
      <w:r w:rsidR="00E378D8">
        <w:t>Test</w:t>
      </w:r>
      <w:r w:rsidR="007C1591">
        <w:t>rek</w:t>
      </w:r>
    </w:p>
    <w:p w14:paraId="5EC0BB65" w14:textId="7AD5BE8F" w:rsidR="00E734A8" w:rsidRDefault="00E734A8" w:rsidP="00276693">
      <w:pPr>
        <w:pStyle w:val="9TitlePageText"/>
        <w:rPr>
          <w:b/>
        </w:rPr>
      </w:pPr>
      <w:r>
        <w:rPr>
          <w:noProof/>
          <w:sz w:val="28"/>
          <w:lang w:val="en-GB" w:eastAsia="en-GB"/>
        </w:rPr>
        <mc:AlternateContent>
          <mc:Choice Requires="wps">
            <w:drawing>
              <wp:anchor distT="0" distB="0" distL="114300" distR="114300" simplePos="0" relativeHeight="251661312" behindDoc="0" locked="0" layoutInCell="1" allowOverlap="1" wp14:anchorId="4FF83D86" wp14:editId="772BBA0A">
                <wp:simplePos x="0" y="0"/>
                <wp:positionH relativeFrom="column">
                  <wp:posOffset>-2803358</wp:posOffset>
                </wp:positionH>
                <wp:positionV relativeFrom="paragraph">
                  <wp:posOffset>132081</wp:posOffset>
                </wp:positionV>
                <wp:extent cx="8684093" cy="3476"/>
                <wp:effectExtent l="0" t="0" r="28575" b="47625"/>
                <wp:wrapNone/>
                <wp:docPr id="5" name="Straight Connector 5"/>
                <wp:cNvGraphicFramePr/>
                <a:graphic xmlns:a="http://schemas.openxmlformats.org/drawingml/2006/main">
                  <a:graphicData uri="http://schemas.microsoft.com/office/word/2010/wordprocessingShape">
                    <wps:wsp>
                      <wps:cNvCnPr/>
                      <wps:spPr>
                        <a:xfrm flipV="1">
                          <a:off x="0" y="0"/>
                          <a:ext cx="8684093" cy="3476"/>
                        </a:xfrm>
                        <a:prstGeom prst="line">
                          <a:avLst/>
                        </a:prstGeom>
                      </wps:spPr>
                      <wps:style>
                        <a:lnRef idx="2">
                          <a:schemeClr val="accent3"/>
                        </a:lnRef>
                        <a:fillRef idx="0">
                          <a:schemeClr val="accent3"/>
                        </a:fillRef>
                        <a:effectRef idx="1">
                          <a:schemeClr val="accent3"/>
                        </a:effectRef>
                        <a:fontRef idx="minor">
                          <a:schemeClr val="tx1"/>
                        </a:fontRef>
                      </wps:style>
                      <wps:bodyPr/>
                    </wps:wsp>
                  </a:graphicData>
                </a:graphic>
                <wp14:sizeRelH relativeFrom="margin">
                  <wp14:pctWidth>0</wp14:pctWidth>
                </wp14:sizeRelH>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line w14:anchorId="1411D44C" id="Straight Connector 5" o:spid="_x0000_s1026" style="position:absolute;flip:y;z-index:2516613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220.75pt,10.4pt" to="463.05pt,10.6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" strokecolor="#a5a5a5 [3206]" strokeweight="1pt">
                <v:stroke joinstyle="miter"/>
              </v:line>
            </w:pict>
          </mc:Fallback>
        </mc:AlternateContent>
      </w:r>
      <w:r>
        <w:rPr>
          <w:noProof/>
          <w:sz w:val="28"/>
          <w:lang w:val="en-GB" w:eastAsia="en-GB"/>
        </w:rPr>
        <mc:AlternateContent>
          <mc:Choice Requires="wps">
            <w:drawing>
              <wp:anchor distT="0" distB="0" distL="114300" distR="114300" simplePos="0" relativeHeight="251659264" behindDoc="0" locked="0" layoutInCell="1" allowOverlap="1" wp14:anchorId="5345ED59" wp14:editId="638D167B">
                <wp:simplePos x="0" y="0"/>
                <wp:positionH relativeFrom="column">
                  <wp:posOffset>-397043</wp:posOffset>
                </wp:positionH>
                <wp:positionV relativeFrom="paragraph">
                  <wp:posOffset>15240</wp:posOffset>
                </wp:positionV>
                <wp:extent cx="8563777" cy="2540"/>
                <wp:effectExtent l="0" t="0" r="0" b="0"/>
                <wp:wrapNone/>
                <wp:docPr id="3" name="Straight Connector 3"/>
                <wp:cNvGraphicFramePr/>
                <a:graphic xmlns:a="http://schemas.openxmlformats.org/drawingml/2006/main">
                  <a:graphicData uri="http://schemas.microsoft.com/office/word/2010/wordprocessingShape">
                    <wps:wsp>
                      <wps:cNvCnPr/>
                      <wps:spPr>
                        <a:xfrm>
                          <a:off x="0" y="0"/>
                          <a:ext cx="8563777" cy="2540"/>
                        </a:xfrm>
                        <a:prstGeom prst="line">
                          <a:avLst/>
                        </a:prstGeom>
                      </wps:spPr>
                      <wps:style>
                        <a:lnRef idx="2">
                          <a:schemeClr val="accent3"/>
                        </a:lnRef>
                        <a:fillRef idx="0">
                          <a:schemeClr val="accent3"/>
                        </a:fillRef>
                        <a:effectRef idx="1">
                          <a:schemeClr val="accent3"/>
                        </a:effectRef>
                        <a:fontRef idx="minor">
                          <a:schemeClr val="tx1"/>
                        </a:fontRef>
                      </wps:style>
                      <wps:bodyPr/>
                    </wps:wsp>
                  </a:graphicData>
                </a:graphic>
                <wp14:sizeRelH relativeFrom="margin">
                  <wp14:pctWidth>0</wp14:pctWidth>
                </wp14:sizeRelH>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line w14:anchorId="7752A671" id="Straight Connector 3" o:spid="_x0000_s1026" style="position:absolute;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31.25pt,1.2pt" to="643.05pt,1.4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" strokecolor="#a5a5a5 [3206]" strokeweight="1pt">
                <v:stroke joinstyle="miter"/>
              </v:line>
            </w:pict>
          </mc:Fallback>
        </mc:AlternateContent>
      </w:r>
    </w:p>
    <w:p w14:paraId="6011BCE1" w14:textId="580F51C4" w:rsidR="00276693" w:rsidRPr="00276693" w:rsidRDefault="000C0A80" w:rsidP="00276693">
      <w:pPr>
        <w:pStyle w:val="9TitlePageText"/>
      </w:pPr>
      <w:r w:rsidRPr="007D079E">
        <w:rPr>
          <w:b/>
        </w:rPr>
        <w:t>by</w:t>
      </w:r>
      <w:r>
        <w:br/>
      </w:r>
      <w:r w:rsidR="00EC1212">
        <w:rPr>
          <w:b/>
        </w:rPr>
        <w:t>Akshat</w:t>
      </w:r>
      <w:r w:rsidR="0067102C" w:rsidRPr="007D079E">
        <w:rPr>
          <w:b/>
        </w:rPr>
        <w:t xml:space="preserve"> </w:t>
      </w:r>
      <w:r w:rsidR="00EC1212">
        <w:rPr>
          <w:b/>
        </w:rPr>
        <w:t>Tandon</w:t>
      </w:r>
    </w:p>
    <w:p w14:paraId="7565686D" w14:textId="2C556007" w:rsidR="00EC1212" w:rsidRPr="00EC1212" w:rsidRDefault="00EC1212" w:rsidP="00EC1212">
      <w:pPr>
        <w:pStyle w:val="9TitlePageText"/>
      </w:pPr>
      <w:r>
        <w:t xml:space="preserve"> </w:t>
      </w:r>
      <w:r w:rsidR="000C0A80">
        <w:t>Submitted in Partial Fulfillment of the</w:t>
      </w:r>
      <w:r w:rsidR="000C0A80">
        <w:br/>
        <w:t>Requirements for the Degree of</w:t>
      </w:r>
      <w:r w:rsidR="000C0A80">
        <w:br/>
      </w:r>
      <w:r>
        <w:t>Bachelor</w:t>
      </w:r>
      <w:r w:rsidR="0067102C">
        <w:t xml:space="preserve"> of</w:t>
      </w:r>
      <w:r>
        <w:t xml:space="preserve"> Mechanical Engineering (Inform</w:t>
      </w:r>
      <w:r w:rsidR="00046BD7">
        <w:t>ation and Automaton Technology</w:t>
      </w:r>
      <w:r>
        <w:t>)</w:t>
      </w:r>
    </w:p>
    <w:p w14:paraId="1B8131A7" w14:textId="77762F58" w:rsidR="00806B5F" w:rsidRPr="00806B5F" w:rsidRDefault="005166E7" w:rsidP="00806B5F">
      <w:pPr>
        <w:pStyle w:val="9TitlePageText"/>
      </w:pPr>
      <w:r>
        <w:t>i</w:t>
      </w:r>
      <w:r w:rsidR="000C0A80">
        <w:t>n the</w:t>
      </w:r>
      <w:r w:rsidR="000C0A80">
        <w:br/>
      </w:r>
      <w:r w:rsidR="00EC1212">
        <w:t>Czech Technical University</w:t>
      </w:r>
      <w:r>
        <w:br/>
      </w:r>
      <w:r w:rsidR="00EC1212">
        <w:t>Faculty of Mechanical Engineering</w:t>
      </w:r>
    </w:p>
    <w:p w14:paraId="7941ACD0" w14:textId="1EC7F106" w:rsidR="00E378D8" w:rsidRDefault="00BF05CE" w:rsidP="00806B5F">
      <w:pPr>
        <w:pStyle w:val="9TitlePageText"/>
      </w:pPr>
      <w:r>
        <w:rPr>
          <w:rFonts w:cs="Arial"/>
          <w:noProof/>
          <w:lang w:val="en-GB" w:eastAsia="en-GB"/>
        </w:rPr>
        <w:drawing>
          <wp:inline distT="0" distB="0" distL="0" distR="0" wp14:anchorId="1C58F180" wp14:editId="5B565FBB">
            <wp:extent cx="2493846" cy="1076292"/>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logo3-web-cz.gif"/>
                    <pic:cNvPicPr/>
                  </pic:nvPicPr>
                  <pic:blipFill>
                    <a:blip r:embed="rId8">
                      <a:extLst>
                        <a:ext uri="{28A0092B-C50C-407E-A947-70E740481C1C}">
                          <a14:useLocalDpi xmlns:a14="http://schemas.microsoft.com/office/drawing/2010/main" val="0"/>
                        </a:ext>
                      </a:extLst>
                    </a:blip>
                    <a:stretch>
                      <a:fillRect/>
                    </a:stretch>
                  </pic:blipFill>
                  <pic:spPr>
                    <a:xfrm>
                      <a:off x="0" y="0"/>
                      <a:ext cx="2606860" cy="1125066"/>
                    </a:xfrm>
                    <a:prstGeom prst="rect">
                      <a:avLst/>
                    </a:prstGeom>
                  </pic:spPr>
                </pic:pic>
              </a:graphicData>
            </a:graphic>
          </wp:inline>
        </w:drawing>
      </w:r>
    </w:p>
    <w:p w14:paraId="0C033DB4" w14:textId="77777777" w:rsidR="00806B5F" w:rsidRPr="00806B5F" w:rsidRDefault="00806B5F" w:rsidP="00806B5F">
      <w:pPr>
        <w:pStyle w:val="1Para"/>
        <w:rPr>
          <w:lang w:val="en-US"/>
        </w:rPr>
      </w:pPr>
    </w:p>
    <w:p w14:paraId="484424B9" w14:textId="678F9F12" w:rsidR="00E378D8" w:rsidRPr="00E378D8" w:rsidRDefault="000C0A80" w:rsidP="00E378D8">
      <w:pPr>
        <w:pStyle w:val="9TitlePageText"/>
      </w:pPr>
      <w:r>
        <w:rPr>
          <w:rFonts w:cs="Arial"/>
        </w:rPr>
        <w:t>©</w:t>
      </w:r>
      <w:r>
        <w:t xml:space="preserve"> </w:t>
      </w:r>
      <w:r w:rsidR="0067102C">
        <w:t>[</w:t>
      </w:r>
      <w:r w:rsidR="00EC1212">
        <w:t>Akshat</w:t>
      </w:r>
      <w:r w:rsidR="0067102C">
        <w:t xml:space="preserve"> </w:t>
      </w:r>
      <w:r w:rsidR="00EC1212">
        <w:t>Tandon</w:t>
      </w:r>
      <w:r w:rsidR="0067102C">
        <w:t>]</w:t>
      </w:r>
      <w:r>
        <w:br/>
      </w:r>
      <w:r w:rsidR="00EC1212">
        <w:t>Czech Technical University</w:t>
      </w:r>
      <w:r>
        <w:br/>
      </w:r>
      <w:r w:rsidR="00EC1212">
        <w:t>Summer</w:t>
      </w:r>
      <w:r w:rsidR="00D26CE0">
        <w:t xml:space="preserve"> </w:t>
      </w:r>
      <w:r w:rsidR="00EC1212">
        <w:t>2017</w:t>
      </w:r>
    </w:p>
    <w:p w14:paraId="1307437E" w14:textId="2A6C56C7" w:rsidR="00105D3E" w:rsidRPr="007D079E" w:rsidRDefault="00DC1AAA" w:rsidP="00B73EFD">
      <w:pPr>
        <w:pStyle w:val="9TitlePageText"/>
        <w:spacing w:line="240" w:lineRule="auto"/>
        <w:rPr>
          <w:sz w:val="20"/>
          <w:szCs w:val="20"/>
        </w:rPr>
      </w:pPr>
      <w:r w:rsidRPr="007D079E">
        <w:rPr>
          <w:noProof/>
          <w:sz w:val="20"/>
          <w:szCs w:val="20"/>
        </w:rPr>
        <w:t xml:space="preserve">Copyright in this </w:t>
      </w:r>
      <w:r w:rsidR="00D30096">
        <w:rPr>
          <w:noProof/>
          <w:sz w:val="20"/>
          <w:szCs w:val="20"/>
        </w:rPr>
        <w:t>thesis</w:t>
      </w:r>
      <w:r w:rsidR="00D30096" w:rsidRPr="007D079E">
        <w:rPr>
          <w:noProof/>
          <w:sz w:val="20"/>
          <w:szCs w:val="20"/>
        </w:rPr>
        <w:t xml:space="preserve"> </w:t>
      </w:r>
      <w:r w:rsidRPr="007D079E">
        <w:rPr>
          <w:noProof/>
          <w:sz w:val="20"/>
          <w:szCs w:val="20"/>
        </w:rPr>
        <w:t xml:space="preserve">rests with the author. Please ensure that any reproduction </w:t>
      </w:r>
      <w:r w:rsidR="00A13C6D" w:rsidRPr="007D079E">
        <w:rPr>
          <w:noProof/>
          <w:sz w:val="20"/>
          <w:szCs w:val="20"/>
        </w:rPr>
        <w:br/>
      </w:r>
      <w:r w:rsidRPr="007D079E">
        <w:rPr>
          <w:noProof/>
          <w:sz w:val="20"/>
          <w:szCs w:val="20"/>
        </w:rPr>
        <w:t>or re-use is done in accordance with the relevant national copyright legislation.</w:t>
      </w:r>
    </w:p>
    <w:p w14:paraId="26996F82" w14:textId="77777777" w:rsidR="000C0A80" w:rsidRDefault="000C0A80" w:rsidP="00E10BCA">
      <w:pPr>
        <w:pStyle w:val="Heading1Preliminary"/>
      </w:pPr>
      <w:bookmarkStart w:id="0" w:name="_Toc484728920"/>
      <w:r>
        <w:lastRenderedPageBreak/>
        <w:t>Approval</w:t>
      </w:r>
      <w:bookmarkEnd w:id="0"/>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29" w:type="dxa"/>
          <w:left w:w="115" w:type="dxa"/>
          <w:bottom w:w="29" w:type="dxa"/>
          <w:right w:w="115" w:type="dxa"/>
        </w:tblCellMar>
        <w:tblLook w:val="04A0" w:firstRow="1" w:lastRow="0" w:firstColumn="1" w:lastColumn="0" w:noHBand="0" w:noVBand="1"/>
      </w:tblPr>
      <w:tblGrid>
        <w:gridCol w:w="3131"/>
        <w:gridCol w:w="924"/>
        <w:gridCol w:w="4245"/>
      </w:tblGrid>
      <w:tr w:rsidR="00001706" w:rsidRPr="00D2731A" w14:paraId="1453F367" w14:textId="77777777" w:rsidTr="00FF375C">
        <w:tc>
          <w:tcPr>
            <w:tcW w:w="3196" w:type="dxa"/>
          </w:tcPr>
          <w:p w14:paraId="75E63497" w14:textId="24C4A23B" w:rsidR="00001706" w:rsidRPr="00D2731A" w:rsidRDefault="00001706" w:rsidP="00D2731A">
            <w:pPr>
              <w:pStyle w:val="1ParaNoSpace"/>
              <w:rPr>
                <w:b/>
              </w:rPr>
            </w:pPr>
            <w:r w:rsidRPr="00D2731A">
              <w:rPr>
                <w:b/>
              </w:rPr>
              <w:t>Name:</w:t>
            </w:r>
          </w:p>
        </w:tc>
        <w:tc>
          <w:tcPr>
            <w:tcW w:w="5444" w:type="dxa"/>
            <w:gridSpan w:val="2"/>
          </w:tcPr>
          <w:p w14:paraId="1B7C8DAD" w14:textId="658F86FF" w:rsidR="00001706" w:rsidRPr="00D2731A" w:rsidRDefault="0067102C" w:rsidP="00D2731A">
            <w:pPr>
              <w:pStyle w:val="1ParaNoSpace"/>
              <w:rPr>
                <w:b/>
              </w:rPr>
            </w:pPr>
            <w:r w:rsidRPr="00D2731A">
              <w:rPr>
                <w:b/>
              </w:rPr>
              <w:t>[Firstname Lastname]</w:t>
            </w:r>
          </w:p>
        </w:tc>
      </w:tr>
      <w:tr w:rsidR="00001706" w:rsidRPr="00D2731A" w14:paraId="3CBF58DC" w14:textId="77777777" w:rsidTr="00FF375C">
        <w:tc>
          <w:tcPr>
            <w:tcW w:w="3196" w:type="dxa"/>
          </w:tcPr>
          <w:p w14:paraId="73AD69D1" w14:textId="269082A8" w:rsidR="00001706" w:rsidRPr="00D2731A" w:rsidRDefault="00001706" w:rsidP="00D2731A">
            <w:pPr>
              <w:pStyle w:val="1ParaNoSpace"/>
              <w:rPr>
                <w:b/>
              </w:rPr>
            </w:pPr>
            <w:r w:rsidRPr="00D2731A">
              <w:rPr>
                <w:b/>
              </w:rPr>
              <w:t>Degree:</w:t>
            </w:r>
          </w:p>
        </w:tc>
        <w:tc>
          <w:tcPr>
            <w:tcW w:w="5444" w:type="dxa"/>
            <w:gridSpan w:val="2"/>
          </w:tcPr>
          <w:p w14:paraId="5EC167FE" w14:textId="5AE44E85" w:rsidR="00001706" w:rsidRPr="00D2731A" w:rsidRDefault="000F70F6" w:rsidP="00D2731A">
            <w:pPr>
              <w:pStyle w:val="1ParaNoSpace"/>
              <w:rPr>
                <w:b/>
              </w:rPr>
            </w:pPr>
            <w:r w:rsidRPr="000F70F6">
              <w:rPr>
                <w:b/>
              </w:rPr>
              <w:t>Bachelor of Mechanical Engineering (Information and Automaton Technology)</w:t>
            </w:r>
          </w:p>
        </w:tc>
      </w:tr>
      <w:tr w:rsidR="00001706" w:rsidRPr="00D2731A" w14:paraId="2837374F" w14:textId="77777777" w:rsidTr="00FF375C">
        <w:tc>
          <w:tcPr>
            <w:tcW w:w="3196" w:type="dxa"/>
          </w:tcPr>
          <w:p w14:paraId="13C0C4BE" w14:textId="10F13CFA" w:rsidR="00001706" w:rsidRPr="00D2731A" w:rsidRDefault="00001706" w:rsidP="00D2731A">
            <w:pPr>
              <w:pStyle w:val="1ParaNoSpace"/>
              <w:rPr>
                <w:b/>
              </w:rPr>
            </w:pPr>
            <w:r w:rsidRPr="00D2731A">
              <w:rPr>
                <w:b/>
              </w:rPr>
              <w:t>Title:</w:t>
            </w:r>
          </w:p>
        </w:tc>
        <w:tc>
          <w:tcPr>
            <w:tcW w:w="5444" w:type="dxa"/>
            <w:gridSpan w:val="2"/>
          </w:tcPr>
          <w:p w14:paraId="5C7490D7" w14:textId="22A28073" w:rsidR="000F70F6" w:rsidRPr="000F70F6" w:rsidRDefault="000F70F6" w:rsidP="000F70F6">
            <w:pPr>
              <w:pStyle w:val="1ParaNoSpace"/>
              <w:rPr>
                <w:b/>
              </w:rPr>
            </w:pPr>
            <w:r w:rsidRPr="000F70F6">
              <w:rPr>
                <w:b/>
              </w:rPr>
              <w:t>Application for Automated Collection of Test Files</w:t>
            </w:r>
            <w:r>
              <w:rPr>
                <w:b/>
              </w:rPr>
              <w:t xml:space="preserve"> </w:t>
            </w:r>
            <w:r w:rsidRPr="000F70F6">
              <w:rPr>
                <w:b/>
              </w:rPr>
              <w:t xml:space="preserve">for CSS Class via HTTP and for Local Plagiarism Check: </w:t>
            </w:r>
            <w:r w:rsidR="00E378D8">
              <w:rPr>
                <w:b/>
              </w:rPr>
              <w:t>Testrek</w:t>
            </w:r>
          </w:p>
          <w:p w14:paraId="6548782D" w14:textId="7E1DF165" w:rsidR="00001706" w:rsidRPr="00D2731A" w:rsidRDefault="00001706" w:rsidP="00D2731A">
            <w:pPr>
              <w:pStyle w:val="1ParaNoSpace"/>
              <w:rPr>
                <w:b/>
              </w:rPr>
            </w:pPr>
          </w:p>
        </w:tc>
      </w:tr>
      <w:tr w:rsidR="00001706" w14:paraId="6DC86FCC" w14:textId="77777777" w:rsidTr="00FF375C">
        <w:tc>
          <w:tcPr>
            <w:tcW w:w="3196" w:type="dxa"/>
          </w:tcPr>
          <w:p w14:paraId="695186D2" w14:textId="11BD0369" w:rsidR="00001706" w:rsidRPr="00C16759" w:rsidRDefault="00001706" w:rsidP="0082303B">
            <w:pPr>
              <w:pStyle w:val="1ParaNoSpace"/>
              <w:rPr>
                <w:b/>
              </w:rPr>
            </w:pPr>
            <w:r w:rsidRPr="00C16759">
              <w:rPr>
                <w:b/>
              </w:rPr>
              <w:t>Examining Committee:</w:t>
            </w:r>
          </w:p>
        </w:tc>
        <w:tc>
          <w:tcPr>
            <w:tcW w:w="866" w:type="dxa"/>
          </w:tcPr>
          <w:p w14:paraId="37CC273A" w14:textId="790B68ED" w:rsidR="00001706" w:rsidRPr="00C16759" w:rsidRDefault="00001706" w:rsidP="0082303B">
            <w:pPr>
              <w:pStyle w:val="1ParaNoSpace"/>
              <w:rPr>
                <w:b/>
              </w:rPr>
            </w:pPr>
            <w:r w:rsidRPr="00C16759">
              <w:rPr>
                <w:b/>
              </w:rPr>
              <w:t>Chair</w:t>
            </w:r>
            <w:r w:rsidR="004B13A1" w:rsidRPr="00C16759">
              <w:rPr>
                <w:b/>
              </w:rPr>
              <w:t>:</w:t>
            </w:r>
          </w:p>
        </w:tc>
        <w:tc>
          <w:tcPr>
            <w:tcW w:w="4578" w:type="dxa"/>
          </w:tcPr>
          <w:p w14:paraId="77AE1E2C" w14:textId="1687E8E0" w:rsidR="00001706" w:rsidRDefault="0067102C" w:rsidP="0082303B">
            <w:pPr>
              <w:pStyle w:val="1ParaNoSpace"/>
            </w:pPr>
            <w:r w:rsidRPr="00C16759">
              <w:rPr>
                <w:b/>
              </w:rPr>
              <w:t>[Firstname Lastname]</w:t>
            </w:r>
            <w:r w:rsidR="00001706">
              <w:br/>
            </w:r>
            <w:r>
              <w:t>[Academic Role]</w:t>
            </w:r>
          </w:p>
        </w:tc>
      </w:tr>
      <w:tr w:rsidR="00001706" w14:paraId="75E22B55" w14:textId="77777777" w:rsidTr="00FF375C">
        <w:tc>
          <w:tcPr>
            <w:tcW w:w="3196" w:type="dxa"/>
          </w:tcPr>
          <w:p w14:paraId="42B9D748" w14:textId="77777777" w:rsidR="00001706" w:rsidRPr="00C16759" w:rsidRDefault="00001706" w:rsidP="0082303B">
            <w:pPr>
              <w:pStyle w:val="1ParaNoSpace"/>
              <w:rPr>
                <w:b/>
              </w:rPr>
            </w:pPr>
          </w:p>
        </w:tc>
        <w:tc>
          <w:tcPr>
            <w:tcW w:w="5444" w:type="dxa"/>
            <w:gridSpan w:val="2"/>
          </w:tcPr>
          <w:p w14:paraId="6E84C0B7" w14:textId="04E58523" w:rsidR="00001706" w:rsidRDefault="0041332F" w:rsidP="0082303B">
            <w:pPr>
              <w:pStyle w:val="1ParaNoSpace"/>
            </w:pPr>
            <w:r w:rsidRPr="00C16759">
              <w:rPr>
                <w:b/>
              </w:rPr>
              <w:t>[Firstname Lastname]</w:t>
            </w:r>
            <w:r w:rsidR="00001706">
              <w:br/>
              <w:t>Supervisor</w:t>
            </w:r>
            <w:r w:rsidR="00001706">
              <w:br/>
            </w:r>
            <w:r>
              <w:t>[Academic Role]</w:t>
            </w:r>
          </w:p>
        </w:tc>
      </w:tr>
      <w:tr w:rsidR="00001706" w14:paraId="2DC9761A" w14:textId="77777777" w:rsidTr="00E378D8">
        <w:trPr>
          <w:trHeight w:val="1186"/>
        </w:trPr>
        <w:tc>
          <w:tcPr>
            <w:tcW w:w="3196" w:type="dxa"/>
          </w:tcPr>
          <w:p w14:paraId="2D98D37C" w14:textId="77777777" w:rsidR="00001706" w:rsidRPr="00C16759" w:rsidRDefault="00001706" w:rsidP="0082303B">
            <w:pPr>
              <w:pStyle w:val="1ParaNoSpace"/>
              <w:rPr>
                <w:b/>
              </w:rPr>
            </w:pPr>
          </w:p>
        </w:tc>
        <w:tc>
          <w:tcPr>
            <w:tcW w:w="5444" w:type="dxa"/>
            <w:gridSpan w:val="2"/>
          </w:tcPr>
          <w:p w14:paraId="5AF6167C" w14:textId="59A19F84" w:rsidR="00001706" w:rsidRDefault="0041332F" w:rsidP="0082303B">
            <w:pPr>
              <w:pStyle w:val="1ParaNoSpace"/>
            </w:pPr>
            <w:r w:rsidRPr="00C16759">
              <w:rPr>
                <w:b/>
              </w:rPr>
              <w:t>[Firstname Lastname]</w:t>
            </w:r>
            <w:r w:rsidR="00001706">
              <w:br/>
            </w:r>
            <w:r w:rsidR="002A6BD2">
              <w:t xml:space="preserve">Internal </w:t>
            </w:r>
            <w:r w:rsidR="00001706">
              <w:t>Examiner</w:t>
            </w:r>
            <w:r w:rsidR="00001706">
              <w:br/>
            </w:r>
            <w:r>
              <w:t>[Academic Role</w:t>
            </w:r>
            <w:r w:rsidR="00C16759">
              <w:t>]</w:t>
            </w:r>
            <w:r w:rsidR="00C16759">
              <w:br/>
              <w:t>[Department – if different from the home department]</w:t>
            </w:r>
          </w:p>
        </w:tc>
      </w:tr>
      <w:tr w:rsidR="00001706" w14:paraId="344659E8" w14:textId="77777777" w:rsidTr="00FF375C">
        <w:tc>
          <w:tcPr>
            <w:tcW w:w="3196" w:type="dxa"/>
          </w:tcPr>
          <w:p w14:paraId="4200F19E" w14:textId="77777777" w:rsidR="00001706" w:rsidRPr="00C16759" w:rsidRDefault="00001706" w:rsidP="0082303B">
            <w:pPr>
              <w:pStyle w:val="1ParaNoSpace"/>
              <w:rPr>
                <w:b/>
              </w:rPr>
            </w:pPr>
          </w:p>
        </w:tc>
        <w:tc>
          <w:tcPr>
            <w:tcW w:w="5444" w:type="dxa"/>
            <w:gridSpan w:val="2"/>
          </w:tcPr>
          <w:p w14:paraId="394201A8" w14:textId="66E2DC0B" w:rsidR="00001706" w:rsidRDefault="0041332F" w:rsidP="0082303B">
            <w:pPr>
              <w:pStyle w:val="1ParaNoSpace"/>
            </w:pPr>
            <w:r w:rsidRPr="00C16759">
              <w:rPr>
                <w:b/>
              </w:rPr>
              <w:t>[Firstname Lastname]</w:t>
            </w:r>
            <w:r w:rsidR="00001706">
              <w:br/>
              <w:t>External Examiner</w:t>
            </w:r>
            <w:r w:rsidR="00001706">
              <w:br/>
            </w:r>
            <w:r>
              <w:t>[Academic Role</w:t>
            </w:r>
            <w:r w:rsidR="00C16759">
              <w:t xml:space="preserve"> or Professional Role</w:t>
            </w:r>
            <w:r>
              <w:t>]</w:t>
            </w:r>
            <w:r w:rsidR="00C16759">
              <w:br/>
              <w:t>[Department]</w:t>
            </w:r>
            <w:r w:rsidR="00C16759">
              <w:br/>
              <w:t>[Institution or Employer]</w:t>
            </w:r>
          </w:p>
        </w:tc>
      </w:tr>
      <w:tr w:rsidR="002A6BD2" w14:paraId="3AD31F27" w14:textId="77777777" w:rsidTr="00FF375C">
        <w:tc>
          <w:tcPr>
            <w:tcW w:w="3196" w:type="dxa"/>
          </w:tcPr>
          <w:p w14:paraId="32F15645" w14:textId="77777777" w:rsidR="002A6BD2" w:rsidRPr="00C16759" w:rsidRDefault="002A6BD2" w:rsidP="0082303B">
            <w:pPr>
              <w:pStyle w:val="1ParaNoSpace"/>
              <w:rPr>
                <w:b/>
              </w:rPr>
            </w:pPr>
          </w:p>
        </w:tc>
        <w:tc>
          <w:tcPr>
            <w:tcW w:w="5444" w:type="dxa"/>
            <w:gridSpan w:val="2"/>
          </w:tcPr>
          <w:p w14:paraId="6F877652" w14:textId="77777777" w:rsidR="002A6BD2" w:rsidRPr="004B13A1" w:rsidRDefault="002A6BD2" w:rsidP="0082303B">
            <w:pPr>
              <w:pStyle w:val="1ParaNoSpace"/>
            </w:pPr>
          </w:p>
        </w:tc>
      </w:tr>
      <w:tr w:rsidR="002A6BD2" w14:paraId="38588390" w14:textId="77777777" w:rsidTr="00FF375C">
        <w:tc>
          <w:tcPr>
            <w:tcW w:w="3196" w:type="dxa"/>
          </w:tcPr>
          <w:p w14:paraId="3AFEE587" w14:textId="1C6E5167" w:rsidR="002A6BD2" w:rsidRPr="00C16759" w:rsidRDefault="002A6BD2" w:rsidP="0082303B">
            <w:pPr>
              <w:pStyle w:val="1ParaNoSpace"/>
              <w:rPr>
                <w:b/>
              </w:rPr>
            </w:pPr>
            <w:r w:rsidRPr="00C16759">
              <w:rPr>
                <w:b/>
              </w:rPr>
              <w:t>Date Defended/Approved:</w:t>
            </w:r>
          </w:p>
        </w:tc>
        <w:tc>
          <w:tcPr>
            <w:tcW w:w="5444" w:type="dxa"/>
            <w:gridSpan w:val="2"/>
          </w:tcPr>
          <w:p w14:paraId="12D2EC65" w14:textId="0C1C51DD" w:rsidR="002A6BD2" w:rsidRPr="004B13A1" w:rsidRDefault="0041332F" w:rsidP="0082303B">
            <w:pPr>
              <w:pStyle w:val="1ParaNoSpace"/>
            </w:pPr>
            <w:r>
              <w:t>[Month Day, YEAR]</w:t>
            </w:r>
          </w:p>
          <w:p w14:paraId="5FB831BA" w14:textId="77777777" w:rsidR="002A6BD2" w:rsidRPr="004B13A1" w:rsidRDefault="002A6BD2" w:rsidP="0082303B">
            <w:pPr>
              <w:pStyle w:val="1ParaNoSpace"/>
            </w:pPr>
          </w:p>
        </w:tc>
      </w:tr>
    </w:tbl>
    <w:p w14:paraId="737AF15A" w14:textId="4E89F67E" w:rsidR="008E242A" w:rsidRDefault="008E242A" w:rsidP="00E10BCA">
      <w:pPr>
        <w:pStyle w:val="Heading1Preliminary"/>
      </w:pPr>
      <w:bookmarkStart w:id="1" w:name="_Toc484728921"/>
      <w:r>
        <w:lastRenderedPageBreak/>
        <w:t>Ethics Statement</w:t>
      </w:r>
      <w:bookmarkEnd w:id="1"/>
    </w:p>
    <w:p w14:paraId="0C7266A5" w14:textId="418DC663" w:rsidR="00FF375C" w:rsidRPr="00FF375C" w:rsidRDefault="00FF375C" w:rsidP="00FF375C">
      <w:pPr>
        <w:pStyle w:val="1Para"/>
        <w:ind w:firstLine="0"/>
      </w:pPr>
      <w:r>
        <w:t>The author, whose name appears on the title page of this work, has conducted the research as a co-investigator, collaborator, or research assistant in a project approved in advance.</w:t>
      </w:r>
    </w:p>
    <w:p w14:paraId="27BA7813" w14:textId="4A4932A8" w:rsidR="000C0A80" w:rsidRDefault="00751639" w:rsidP="00E10BCA">
      <w:pPr>
        <w:pStyle w:val="Heading1Preliminary"/>
      </w:pPr>
      <w:bookmarkStart w:id="2" w:name="_Toc484728922"/>
      <w:r>
        <w:lastRenderedPageBreak/>
        <w:t>Abstract</w:t>
      </w:r>
      <w:bookmarkEnd w:id="2"/>
    </w:p>
    <w:p w14:paraId="0A639856" w14:textId="2A8002B5" w:rsidR="00512847" w:rsidRDefault="00F0513E" w:rsidP="00DD0DD2">
      <w:pPr>
        <w:pStyle w:val="1ParaFlushLeft"/>
        <w:jc w:val="both"/>
      </w:pPr>
      <w:r w:rsidRPr="00F0513E">
        <w:t xml:space="preserve">This thesis </w:t>
      </w:r>
      <w:r w:rsidR="001D2373">
        <w:t xml:space="preserve">focuses on </w:t>
      </w:r>
      <w:r w:rsidR="00FA25F2">
        <w:t xml:space="preserve">analysing and </w:t>
      </w:r>
      <w:r>
        <w:t>automating the examination process</w:t>
      </w:r>
      <w:r w:rsidR="001D2373">
        <w:t xml:space="preserve"> </w:t>
      </w:r>
      <w:r w:rsidR="00FA25F2">
        <w:t>for the ‘Computer Support for Study’ course taught at Faculty of Mechanical Engineering, Czech Technical University in Prague</w:t>
      </w:r>
      <w:r w:rsidR="00B51FC9">
        <w:t>; and running the plagiarism check on answers from the test takers.</w:t>
      </w:r>
      <w:r w:rsidR="00FA25F2">
        <w:t xml:space="preserve"> An application called </w:t>
      </w:r>
      <w:r w:rsidR="00FA25F2" w:rsidRPr="00FA25F2">
        <w:rPr>
          <w:i/>
        </w:rPr>
        <w:t>Testrek</w:t>
      </w:r>
      <w:r w:rsidR="00FA25F2">
        <w:t xml:space="preserve"> is built as a part for this thesis which should streamline much of the examination process for the CSS course. The application is written using Python programming language</w:t>
      </w:r>
      <w:r w:rsidR="00B51FC9">
        <w:t xml:space="preserve"> with support from external libraries which are discussed in the thesis</w:t>
      </w:r>
      <w:r w:rsidR="00FA25F2">
        <w:t xml:space="preserve">. Testrek essentially </w:t>
      </w:r>
      <w:r w:rsidR="00BC1B1E">
        <w:t>checks</w:t>
      </w:r>
      <w:r w:rsidR="00FA25F2">
        <w:t xml:space="preserve"> and downloads the files from</w:t>
      </w:r>
      <w:r w:rsidR="00B51FC9">
        <w:t xml:space="preserve"> a publically accessible network location (public_html folder), where answer files are</w:t>
      </w:r>
      <w:r w:rsidR="00FA25F2">
        <w:t xml:space="preserve"> uploaded </w:t>
      </w:r>
      <w:r w:rsidR="00B51FC9">
        <w:t>by the test takers.</w:t>
      </w:r>
      <w:r w:rsidR="00512847">
        <w:t xml:space="preserve"> The Plagiarism check is run using a library called fuzzywuzzy which in turn uses the </w:t>
      </w:r>
      <w:r w:rsidR="00512847" w:rsidRPr="00512847">
        <w:t>Levenshtein distance</w:t>
      </w:r>
      <w:r w:rsidR="00512847">
        <w:t xml:space="preserve"> to calculate the </w:t>
      </w:r>
      <w:r w:rsidR="00DB52AA">
        <w:t>similarity between two strings. At the end</w:t>
      </w:r>
      <w:r w:rsidR="005A6DA2">
        <w:t>,</w:t>
      </w:r>
      <w:r w:rsidR="00DB52AA">
        <w:t xml:space="preserve"> a technical walkthrough of the application is also provided for understanding</w:t>
      </w:r>
      <w:r w:rsidR="005A6DA2">
        <w:t xml:space="preserve"> of</w:t>
      </w:r>
      <w:r w:rsidR="00DB52AA">
        <w:t xml:space="preserve"> the use case.</w:t>
      </w:r>
    </w:p>
    <w:p w14:paraId="41FFC025" w14:textId="029038C2" w:rsidR="00D26CE0" w:rsidRDefault="00E730C4" w:rsidP="00DD0DD2">
      <w:pPr>
        <w:pStyle w:val="1ParaFlushLeft"/>
        <w:jc w:val="both"/>
      </w:pPr>
      <w:r>
        <w:t>In</w:t>
      </w:r>
      <w:r w:rsidR="00512847">
        <w:t xml:space="preserve"> conclusion, the required automation of examination process has been achieved.</w:t>
      </w:r>
      <w:r w:rsidR="00DF3EE7">
        <w:t xml:space="preserve"> C</w:t>
      </w:r>
      <w:r w:rsidR="00DF3EE7" w:rsidRPr="00DF3EE7">
        <w:t>onsequently,</w:t>
      </w:r>
      <w:r w:rsidR="00512847">
        <w:t xml:space="preserve"> </w:t>
      </w:r>
      <w:r w:rsidR="00DF3EE7">
        <w:t>t</w:t>
      </w:r>
      <w:r w:rsidR="007054CE">
        <w:t>he analysis in this</w:t>
      </w:r>
      <w:r w:rsidR="00DB52AA">
        <w:t xml:space="preserve"> </w:t>
      </w:r>
      <w:r>
        <w:t xml:space="preserve">thesis </w:t>
      </w:r>
      <w:r w:rsidR="00DB52AA">
        <w:t>open opportunity for</w:t>
      </w:r>
      <w:r w:rsidR="00512847">
        <w:t xml:space="preserve"> further scope </w:t>
      </w:r>
      <w:r w:rsidR="00DB52AA">
        <w:t>of</w:t>
      </w:r>
      <w:r w:rsidR="00512847">
        <w:t xml:space="preserve"> automation and making the application </w:t>
      </w:r>
      <w:r w:rsidR="00DB52AA">
        <w:t xml:space="preserve">even </w:t>
      </w:r>
      <w:r w:rsidR="00512847">
        <w:t>more dynamic to cover more courses</w:t>
      </w:r>
      <w:r w:rsidR="00DB52AA">
        <w:t>.</w:t>
      </w:r>
      <w:r w:rsidR="004E0E0C">
        <w:t xml:space="preserve"> </w:t>
      </w:r>
    </w:p>
    <w:p w14:paraId="626F1DE8" w14:textId="77777777" w:rsidR="009F1EB9" w:rsidRPr="009F1EB9" w:rsidRDefault="009F1EB9" w:rsidP="00DF3EE7">
      <w:pPr>
        <w:pStyle w:val="1Para"/>
        <w:ind w:firstLine="0"/>
      </w:pPr>
    </w:p>
    <w:p w14:paraId="0E2802A6" w14:textId="2839EB98" w:rsidR="00200B9E" w:rsidRPr="00200B9E" w:rsidRDefault="00B36210" w:rsidP="0082303B">
      <w:pPr>
        <w:pStyle w:val="1ParaFlushLeft"/>
        <w:ind w:left="1440" w:hanging="1440"/>
      </w:pPr>
      <w:r w:rsidRPr="0082303B">
        <w:rPr>
          <w:b/>
        </w:rPr>
        <w:t>Keywords</w:t>
      </w:r>
      <w:r>
        <w:t>:</w:t>
      </w:r>
      <w:r w:rsidR="004E0E0C">
        <w:t xml:space="preserve"> </w:t>
      </w:r>
      <w:r w:rsidR="0082303B">
        <w:tab/>
      </w:r>
      <w:r w:rsidR="000710C1">
        <w:t>python, process automation, string comparison, HTML parsers, Testrek</w:t>
      </w:r>
    </w:p>
    <w:p w14:paraId="2F5AEE33" w14:textId="77777777" w:rsidR="00751639" w:rsidRDefault="00751639" w:rsidP="00E10BCA">
      <w:pPr>
        <w:pStyle w:val="Heading1Preliminary"/>
      </w:pPr>
      <w:bookmarkStart w:id="3" w:name="_Toc484728924"/>
      <w:r>
        <w:lastRenderedPageBreak/>
        <w:t>Acknowledgements</w:t>
      </w:r>
      <w:bookmarkEnd w:id="3"/>
    </w:p>
    <w:p w14:paraId="4AD061BB" w14:textId="3779ACD0" w:rsidR="005A6DA2" w:rsidRDefault="005A6DA2" w:rsidP="00DD0DD2">
      <w:pPr>
        <w:pStyle w:val="1Para"/>
        <w:jc w:val="both"/>
      </w:pPr>
      <w:r>
        <w:t xml:space="preserve">I would like to express my deepest appreciation to Ing. </w:t>
      </w:r>
      <w:r w:rsidRPr="005A6DA2">
        <w:t>Matouš Cejnek</w:t>
      </w:r>
      <w:r>
        <w:t xml:space="preserve"> for all guidance that he has provided while preparation of this thesis work. Without his persistent help, motivation and immense knowledge in Python, this would not have been as doable as it had been.</w:t>
      </w:r>
    </w:p>
    <w:p w14:paraId="283FED27" w14:textId="71E6E89A" w:rsidR="005A6DA2" w:rsidRDefault="00DD0DD2" w:rsidP="00DD0DD2">
      <w:pPr>
        <w:pStyle w:val="1Para"/>
        <w:jc w:val="both"/>
      </w:pPr>
      <w:r>
        <w:t>I would like to thank</w:t>
      </w:r>
      <w:r w:rsidR="005A6DA2">
        <w:t xml:space="preserve"> Professor</w:t>
      </w:r>
      <w:r w:rsidR="005A6DA2" w:rsidRPr="005A6DA2">
        <w:t xml:space="preserve"> Ivo Bukovský</w:t>
      </w:r>
      <w:r>
        <w:t xml:space="preserve"> for trusting in my ability to work on this thesis topic. The Python course taught by him provided a lot of help in familiarizing with many aspects of the programming language and its capabilities.</w:t>
      </w:r>
    </w:p>
    <w:p w14:paraId="42763E7A" w14:textId="3A100797" w:rsidR="00DD0DD2" w:rsidRPr="00276693" w:rsidRDefault="00DD0DD2" w:rsidP="00DD0DD2">
      <w:pPr>
        <w:pStyle w:val="1Para"/>
        <w:jc w:val="both"/>
      </w:pPr>
      <w:r>
        <w:t>In addition, a big thanks to</w:t>
      </w:r>
      <w:r w:rsidR="00591D18">
        <w:t xml:space="preserve"> </w:t>
      </w:r>
      <w:r w:rsidR="00591D18" w:rsidRPr="00591D18">
        <w:t>Kristyna</w:t>
      </w:r>
      <w:r w:rsidR="00591D18">
        <w:t xml:space="preserve"> </w:t>
      </w:r>
      <w:r w:rsidR="00591D18" w:rsidRPr="00591D18">
        <w:t>Steidlova</w:t>
      </w:r>
      <w:r w:rsidR="00591D18">
        <w:t xml:space="preserve"> from Accenture sro for help</w:t>
      </w:r>
      <w:r w:rsidR="0098663D">
        <w:t>ing</w:t>
      </w:r>
      <w:r w:rsidR="00591D18">
        <w:t xml:space="preserve"> with producing the process procedures and for providing her valuable suggestions pertaining </w:t>
      </w:r>
      <w:r w:rsidR="0098663D">
        <w:t>to different ways of approaching the</w:t>
      </w:r>
      <w:r w:rsidR="00591D18">
        <w:t xml:space="preserve"> automation from her </w:t>
      </w:r>
      <w:r w:rsidR="0098663D">
        <w:t xml:space="preserve">experience and </w:t>
      </w:r>
      <w:r w:rsidR="00591D18">
        <w:t>expertise.</w:t>
      </w:r>
    </w:p>
    <w:p w14:paraId="6B431FCD" w14:textId="77777777" w:rsidR="00751639" w:rsidRDefault="00751639" w:rsidP="00DB02CC">
      <w:pPr>
        <w:pStyle w:val="Heading1Preliminary"/>
        <w:tabs>
          <w:tab w:val="left" w:pos="1170"/>
        </w:tabs>
      </w:pPr>
      <w:bookmarkStart w:id="4" w:name="_Toc484728925"/>
      <w:r>
        <w:lastRenderedPageBreak/>
        <w:t>Table of Contents</w:t>
      </w:r>
      <w:bookmarkEnd w:id="4"/>
    </w:p>
    <w:p w14:paraId="62B1B599" w14:textId="77777777" w:rsidR="00016995" w:rsidRDefault="00E92C0F">
      <w:pPr>
        <w:pStyle w:val="TOC2"/>
        <w:rPr>
          <w:rFonts w:asciiTheme="minorHAnsi" w:eastAsiaTheme="minorEastAsia" w:hAnsiTheme="minorHAnsi"/>
          <w:bCs w:val="0"/>
          <w:noProof/>
          <w:szCs w:val="24"/>
          <w:lang w:val="en-GB" w:eastAsia="en-GB"/>
        </w:rPr>
      </w:pPr>
      <w:r>
        <w:rPr>
          <w:rFonts w:asciiTheme="minorHAnsi" w:hAnsiTheme="minorHAnsi"/>
          <w:bCs w:val="0"/>
          <w:sz w:val="20"/>
        </w:rPr>
        <w:fldChar w:fldCharType="begin"/>
      </w:r>
      <w:r>
        <w:rPr>
          <w:rFonts w:asciiTheme="minorHAnsi" w:hAnsiTheme="minorHAnsi"/>
          <w:bCs w:val="0"/>
          <w:sz w:val="20"/>
        </w:rPr>
        <w:instrText xml:space="preserve"> TOC \o "1-4" \h \z \u </w:instrText>
      </w:r>
      <w:r>
        <w:rPr>
          <w:rFonts w:asciiTheme="minorHAnsi" w:hAnsiTheme="minorHAnsi"/>
          <w:bCs w:val="0"/>
          <w:sz w:val="20"/>
        </w:rPr>
        <w:fldChar w:fldCharType="separate"/>
      </w:r>
      <w:hyperlink w:anchor="_Toc484728920" w:history="1">
        <w:r w:rsidR="00016995" w:rsidRPr="00023B02">
          <w:rPr>
            <w:rStyle w:val="Hyperlink"/>
            <w:noProof/>
          </w:rPr>
          <w:t>Approval</w:t>
        </w:r>
        <w:r w:rsidR="00016995">
          <w:rPr>
            <w:noProof/>
            <w:webHidden/>
          </w:rPr>
          <w:tab/>
        </w:r>
        <w:r w:rsidR="00016995">
          <w:rPr>
            <w:noProof/>
            <w:webHidden/>
          </w:rPr>
          <w:fldChar w:fldCharType="begin"/>
        </w:r>
        <w:r w:rsidR="00016995">
          <w:rPr>
            <w:noProof/>
            <w:webHidden/>
          </w:rPr>
          <w:instrText xml:space="preserve"> PAGEREF _Toc484728920 \h </w:instrText>
        </w:r>
        <w:r w:rsidR="00016995">
          <w:rPr>
            <w:noProof/>
            <w:webHidden/>
          </w:rPr>
        </w:r>
        <w:r w:rsidR="00016995">
          <w:rPr>
            <w:noProof/>
            <w:webHidden/>
          </w:rPr>
          <w:fldChar w:fldCharType="separate"/>
        </w:r>
        <w:r w:rsidR="00016995">
          <w:rPr>
            <w:noProof/>
            <w:webHidden/>
          </w:rPr>
          <w:t>ii</w:t>
        </w:r>
        <w:r w:rsidR="00016995">
          <w:rPr>
            <w:noProof/>
            <w:webHidden/>
          </w:rPr>
          <w:fldChar w:fldCharType="end"/>
        </w:r>
      </w:hyperlink>
    </w:p>
    <w:p w14:paraId="5690A591" w14:textId="77777777" w:rsidR="00016995" w:rsidRDefault="00016995">
      <w:pPr>
        <w:pStyle w:val="TOC2"/>
        <w:rPr>
          <w:rFonts w:asciiTheme="minorHAnsi" w:eastAsiaTheme="minorEastAsia" w:hAnsiTheme="minorHAnsi"/>
          <w:bCs w:val="0"/>
          <w:noProof/>
          <w:szCs w:val="24"/>
          <w:lang w:val="en-GB" w:eastAsia="en-GB"/>
        </w:rPr>
      </w:pPr>
      <w:hyperlink w:anchor="_Toc484728921" w:history="1">
        <w:r w:rsidRPr="00023B02">
          <w:rPr>
            <w:rStyle w:val="Hyperlink"/>
            <w:noProof/>
          </w:rPr>
          <w:t>Ethics Statement</w:t>
        </w:r>
        <w:r>
          <w:rPr>
            <w:noProof/>
            <w:webHidden/>
          </w:rPr>
          <w:tab/>
        </w:r>
        <w:r>
          <w:rPr>
            <w:noProof/>
            <w:webHidden/>
          </w:rPr>
          <w:fldChar w:fldCharType="begin"/>
        </w:r>
        <w:r>
          <w:rPr>
            <w:noProof/>
            <w:webHidden/>
          </w:rPr>
          <w:instrText xml:space="preserve"> PAGEREF _Toc484728921 \h </w:instrText>
        </w:r>
        <w:r>
          <w:rPr>
            <w:noProof/>
            <w:webHidden/>
          </w:rPr>
        </w:r>
        <w:r>
          <w:rPr>
            <w:noProof/>
            <w:webHidden/>
          </w:rPr>
          <w:fldChar w:fldCharType="separate"/>
        </w:r>
        <w:r>
          <w:rPr>
            <w:noProof/>
            <w:webHidden/>
          </w:rPr>
          <w:t>iii</w:t>
        </w:r>
        <w:r>
          <w:rPr>
            <w:noProof/>
            <w:webHidden/>
          </w:rPr>
          <w:fldChar w:fldCharType="end"/>
        </w:r>
      </w:hyperlink>
    </w:p>
    <w:p w14:paraId="062C969A" w14:textId="77777777" w:rsidR="00016995" w:rsidRDefault="00016995">
      <w:pPr>
        <w:pStyle w:val="TOC2"/>
        <w:rPr>
          <w:rFonts w:asciiTheme="minorHAnsi" w:eastAsiaTheme="minorEastAsia" w:hAnsiTheme="minorHAnsi"/>
          <w:bCs w:val="0"/>
          <w:noProof/>
          <w:szCs w:val="24"/>
          <w:lang w:val="en-GB" w:eastAsia="en-GB"/>
        </w:rPr>
      </w:pPr>
      <w:hyperlink w:anchor="_Toc484728922" w:history="1">
        <w:r w:rsidRPr="00023B02">
          <w:rPr>
            <w:rStyle w:val="Hyperlink"/>
            <w:noProof/>
          </w:rPr>
          <w:t>Abstract</w:t>
        </w:r>
        <w:r>
          <w:rPr>
            <w:noProof/>
            <w:webHidden/>
          </w:rPr>
          <w:tab/>
        </w:r>
        <w:r>
          <w:rPr>
            <w:noProof/>
            <w:webHidden/>
          </w:rPr>
          <w:fldChar w:fldCharType="begin"/>
        </w:r>
        <w:r>
          <w:rPr>
            <w:noProof/>
            <w:webHidden/>
          </w:rPr>
          <w:instrText xml:space="preserve"> PAGEREF _Toc484728922 \h </w:instrText>
        </w:r>
        <w:r>
          <w:rPr>
            <w:noProof/>
            <w:webHidden/>
          </w:rPr>
        </w:r>
        <w:r>
          <w:rPr>
            <w:noProof/>
            <w:webHidden/>
          </w:rPr>
          <w:fldChar w:fldCharType="separate"/>
        </w:r>
        <w:r>
          <w:rPr>
            <w:noProof/>
            <w:webHidden/>
          </w:rPr>
          <w:t>iv</w:t>
        </w:r>
        <w:r>
          <w:rPr>
            <w:noProof/>
            <w:webHidden/>
          </w:rPr>
          <w:fldChar w:fldCharType="end"/>
        </w:r>
      </w:hyperlink>
    </w:p>
    <w:p w14:paraId="779A4D23" w14:textId="77777777" w:rsidR="00016995" w:rsidRDefault="00016995">
      <w:pPr>
        <w:pStyle w:val="TOC2"/>
        <w:rPr>
          <w:rFonts w:asciiTheme="minorHAnsi" w:eastAsiaTheme="minorEastAsia" w:hAnsiTheme="minorHAnsi"/>
          <w:bCs w:val="0"/>
          <w:noProof/>
          <w:szCs w:val="24"/>
          <w:lang w:val="en-GB" w:eastAsia="en-GB"/>
        </w:rPr>
      </w:pPr>
      <w:hyperlink w:anchor="_Toc484728923" w:history="1">
        <w:r w:rsidRPr="00023B02">
          <w:rPr>
            <w:rStyle w:val="Hyperlink"/>
            <w:noProof/>
          </w:rPr>
          <w:t>Dedication</w:t>
        </w:r>
        <w:r>
          <w:rPr>
            <w:noProof/>
            <w:webHidden/>
          </w:rPr>
          <w:tab/>
        </w:r>
        <w:r>
          <w:rPr>
            <w:noProof/>
            <w:webHidden/>
          </w:rPr>
          <w:fldChar w:fldCharType="begin"/>
        </w:r>
        <w:r>
          <w:rPr>
            <w:noProof/>
            <w:webHidden/>
          </w:rPr>
          <w:instrText xml:space="preserve"> PAGEREF _Toc484728923 \h </w:instrText>
        </w:r>
        <w:r>
          <w:rPr>
            <w:noProof/>
            <w:webHidden/>
          </w:rPr>
        </w:r>
        <w:r>
          <w:rPr>
            <w:noProof/>
            <w:webHidden/>
          </w:rPr>
          <w:fldChar w:fldCharType="separate"/>
        </w:r>
        <w:r>
          <w:rPr>
            <w:noProof/>
            <w:webHidden/>
          </w:rPr>
          <w:t>v</w:t>
        </w:r>
        <w:r>
          <w:rPr>
            <w:noProof/>
            <w:webHidden/>
          </w:rPr>
          <w:fldChar w:fldCharType="end"/>
        </w:r>
      </w:hyperlink>
    </w:p>
    <w:p w14:paraId="758E2495" w14:textId="77777777" w:rsidR="00016995" w:rsidRDefault="00016995">
      <w:pPr>
        <w:pStyle w:val="TOC2"/>
        <w:rPr>
          <w:rFonts w:asciiTheme="minorHAnsi" w:eastAsiaTheme="minorEastAsia" w:hAnsiTheme="minorHAnsi"/>
          <w:bCs w:val="0"/>
          <w:noProof/>
          <w:szCs w:val="24"/>
          <w:lang w:val="en-GB" w:eastAsia="en-GB"/>
        </w:rPr>
      </w:pPr>
      <w:hyperlink w:anchor="_Toc484728924" w:history="1">
        <w:r w:rsidRPr="00023B02">
          <w:rPr>
            <w:rStyle w:val="Hyperlink"/>
            <w:noProof/>
          </w:rPr>
          <w:t>Acknowledgements</w:t>
        </w:r>
        <w:r>
          <w:rPr>
            <w:noProof/>
            <w:webHidden/>
          </w:rPr>
          <w:tab/>
        </w:r>
        <w:r>
          <w:rPr>
            <w:noProof/>
            <w:webHidden/>
          </w:rPr>
          <w:fldChar w:fldCharType="begin"/>
        </w:r>
        <w:r>
          <w:rPr>
            <w:noProof/>
            <w:webHidden/>
          </w:rPr>
          <w:instrText xml:space="preserve"> PAGEREF _Toc484728924 \h </w:instrText>
        </w:r>
        <w:r>
          <w:rPr>
            <w:noProof/>
            <w:webHidden/>
          </w:rPr>
        </w:r>
        <w:r>
          <w:rPr>
            <w:noProof/>
            <w:webHidden/>
          </w:rPr>
          <w:fldChar w:fldCharType="separate"/>
        </w:r>
        <w:r>
          <w:rPr>
            <w:noProof/>
            <w:webHidden/>
          </w:rPr>
          <w:t>vi</w:t>
        </w:r>
        <w:r>
          <w:rPr>
            <w:noProof/>
            <w:webHidden/>
          </w:rPr>
          <w:fldChar w:fldCharType="end"/>
        </w:r>
      </w:hyperlink>
    </w:p>
    <w:p w14:paraId="691E657B" w14:textId="77777777" w:rsidR="00016995" w:rsidRDefault="00016995">
      <w:pPr>
        <w:pStyle w:val="TOC2"/>
        <w:rPr>
          <w:rFonts w:asciiTheme="minorHAnsi" w:eastAsiaTheme="minorEastAsia" w:hAnsiTheme="minorHAnsi"/>
          <w:bCs w:val="0"/>
          <w:noProof/>
          <w:szCs w:val="24"/>
          <w:lang w:val="en-GB" w:eastAsia="en-GB"/>
        </w:rPr>
      </w:pPr>
      <w:hyperlink w:anchor="_Toc484728925" w:history="1">
        <w:r w:rsidRPr="00023B02">
          <w:rPr>
            <w:rStyle w:val="Hyperlink"/>
            <w:noProof/>
          </w:rPr>
          <w:t>Table of Contents</w:t>
        </w:r>
        <w:r>
          <w:rPr>
            <w:noProof/>
            <w:webHidden/>
          </w:rPr>
          <w:tab/>
        </w:r>
        <w:r>
          <w:rPr>
            <w:noProof/>
            <w:webHidden/>
          </w:rPr>
          <w:fldChar w:fldCharType="begin"/>
        </w:r>
        <w:r>
          <w:rPr>
            <w:noProof/>
            <w:webHidden/>
          </w:rPr>
          <w:instrText xml:space="preserve"> PAGEREF _Toc484728925 \h </w:instrText>
        </w:r>
        <w:r>
          <w:rPr>
            <w:noProof/>
            <w:webHidden/>
          </w:rPr>
        </w:r>
        <w:r>
          <w:rPr>
            <w:noProof/>
            <w:webHidden/>
          </w:rPr>
          <w:fldChar w:fldCharType="separate"/>
        </w:r>
        <w:r>
          <w:rPr>
            <w:noProof/>
            <w:webHidden/>
          </w:rPr>
          <w:t>vii</w:t>
        </w:r>
        <w:r>
          <w:rPr>
            <w:noProof/>
            <w:webHidden/>
          </w:rPr>
          <w:fldChar w:fldCharType="end"/>
        </w:r>
      </w:hyperlink>
    </w:p>
    <w:p w14:paraId="4E281B8A" w14:textId="77777777" w:rsidR="00016995" w:rsidRDefault="00016995">
      <w:pPr>
        <w:pStyle w:val="TOC2"/>
        <w:rPr>
          <w:rFonts w:asciiTheme="minorHAnsi" w:eastAsiaTheme="minorEastAsia" w:hAnsiTheme="minorHAnsi"/>
          <w:bCs w:val="0"/>
          <w:noProof/>
          <w:szCs w:val="24"/>
          <w:lang w:val="en-GB" w:eastAsia="en-GB"/>
        </w:rPr>
      </w:pPr>
      <w:hyperlink w:anchor="_Toc484728926" w:history="1">
        <w:r w:rsidRPr="00023B02">
          <w:rPr>
            <w:rStyle w:val="Hyperlink"/>
            <w:noProof/>
          </w:rPr>
          <w:t>List of Tables</w:t>
        </w:r>
        <w:r>
          <w:rPr>
            <w:noProof/>
            <w:webHidden/>
          </w:rPr>
          <w:tab/>
        </w:r>
        <w:r>
          <w:rPr>
            <w:noProof/>
            <w:webHidden/>
          </w:rPr>
          <w:fldChar w:fldCharType="begin"/>
        </w:r>
        <w:r>
          <w:rPr>
            <w:noProof/>
            <w:webHidden/>
          </w:rPr>
          <w:instrText xml:space="preserve"> PAGEREF _Toc484728926 \h </w:instrText>
        </w:r>
        <w:r>
          <w:rPr>
            <w:noProof/>
            <w:webHidden/>
          </w:rPr>
        </w:r>
        <w:r>
          <w:rPr>
            <w:noProof/>
            <w:webHidden/>
          </w:rPr>
          <w:fldChar w:fldCharType="separate"/>
        </w:r>
        <w:r>
          <w:rPr>
            <w:noProof/>
            <w:webHidden/>
          </w:rPr>
          <w:t>viii</w:t>
        </w:r>
        <w:r>
          <w:rPr>
            <w:noProof/>
            <w:webHidden/>
          </w:rPr>
          <w:fldChar w:fldCharType="end"/>
        </w:r>
      </w:hyperlink>
    </w:p>
    <w:p w14:paraId="73B560A2" w14:textId="77777777" w:rsidR="00016995" w:rsidRDefault="00016995">
      <w:pPr>
        <w:pStyle w:val="TOC2"/>
        <w:rPr>
          <w:rFonts w:asciiTheme="minorHAnsi" w:eastAsiaTheme="minorEastAsia" w:hAnsiTheme="minorHAnsi"/>
          <w:bCs w:val="0"/>
          <w:noProof/>
          <w:szCs w:val="24"/>
          <w:lang w:val="en-GB" w:eastAsia="en-GB"/>
        </w:rPr>
      </w:pPr>
      <w:hyperlink w:anchor="_Toc484728927" w:history="1">
        <w:r w:rsidRPr="00023B02">
          <w:rPr>
            <w:rStyle w:val="Hyperlink"/>
            <w:noProof/>
          </w:rPr>
          <w:t>List of Figures</w:t>
        </w:r>
        <w:r>
          <w:rPr>
            <w:noProof/>
            <w:webHidden/>
          </w:rPr>
          <w:tab/>
        </w:r>
        <w:r>
          <w:rPr>
            <w:noProof/>
            <w:webHidden/>
          </w:rPr>
          <w:fldChar w:fldCharType="begin"/>
        </w:r>
        <w:r>
          <w:rPr>
            <w:noProof/>
            <w:webHidden/>
          </w:rPr>
          <w:instrText xml:space="preserve"> PAGEREF _Toc484728927 \h </w:instrText>
        </w:r>
        <w:r>
          <w:rPr>
            <w:noProof/>
            <w:webHidden/>
          </w:rPr>
        </w:r>
        <w:r>
          <w:rPr>
            <w:noProof/>
            <w:webHidden/>
          </w:rPr>
          <w:fldChar w:fldCharType="separate"/>
        </w:r>
        <w:r>
          <w:rPr>
            <w:noProof/>
            <w:webHidden/>
          </w:rPr>
          <w:t>ix</w:t>
        </w:r>
        <w:r>
          <w:rPr>
            <w:noProof/>
            <w:webHidden/>
          </w:rPr>
          <w:fldChar w:fldCharType="end"/>
        </w:r>
      </w:hyperlink>
    </w:p>
    <w:p w14:paraId="10492F73" w14:textId="77777777" w:rsidR="00016995" w:rsidRDefault="00016995">
      <w:pPr>
        <w:pStyle w:val="TOC2"/>
        <w:rPr>
          <w:rFonts w:asciiTheme="minorHAnsi" w:eastAsiaTheme="minorEastAsia" w:hAnsiTheme="minorHAnsi"/>
          <w:bCs w:val="0"/>
          <w:noProof/>
          <w:szCs w:val="24"/>
          <w:lang w:val="en-GB" w:eastAsia="en-GB"/>
        </w:rPr>
      </w:pPr>
      <w:hyperlink w:anchor="_Toc484728928" w:history="1">
        <w:r w:rsidRPr="00023B02">
          <w:rPr>
            <w:rStyle w:val="Hyperlink"/>
            <w:noProof/>
          </w:rPr>
          <w:t>List of Acronyms</w:t>
        </w:r>
        <w:r>
          <w:rPr>
            <w:noProof/>
            <w:webHidden/>
          </w:rPr>
          <w:tab/>
        </w:r>
        <w:r>
          <w:rPr>
            <w:noProof/>
            <w:webHidden/>
          </w:rPr>
          <w:fldChar w:fldCharType="begin"/>
        </w:r>
        <w:r>
          <w:rPr>
            <w:noProof/>
            <w:webHidden/>
          </w:rPr>
          <w:instrText xml:space="preserve"> PAGEREF _Toc484728928 \h </w:instrText>
        </w:r>
        <w:r>
          <w:rPr>
            <w:noProof/>
            <w:webHidden/>
          </w:rPr>
        </w:r>
        <w:r>
          <w:rPr>
            <w:noProof/>
            <w:webHidden/>
          </w:rPr>
          <w:fldChar w:fldCharType="separate"/>
        </w:r>
        <w:r>
          <w:rPr>
            <w:noProof/>
            <w:webHidden/>
          </w:rPr>
          <w:t>x</w:t>
        </w:r>
        <w:r>
          <w:rPr>
            <w:noProof/>
            <w:webHidden/>
          </w:rPr>
          <w:fldChar w:fldCharType="end"/>
        </w:r>
      </w:hyperlink>
    </w:p>
    <w:p w14:paraId="62AE0759" w14:textId="77777777" w:rsidR="00016995" w:rsidRDefault="00016995">
      <w:pPr>
        <w:pStyle w:val="TOC2"/>
        <w:rPr>
          <w:rFonts w:asciiTheme="minorHAnsi" w:eastAsiaTheme="minorEastAsia" w:hAnsiTheme="minorHAnsi"/>
          <w:bCs w:val="0"/>
          <w:noProof/>
          <w:szCs w:val="24"/>
          <w:lang w:val="en-GB" w:eastAsia="en-GB"/>
        </w:rPr>
      </w:pPr>
      <w:hyperlink w:anchor="_Toc484728929" w:history="1">
        <w:r w:rsidRPr="00023B02">
          <w:rPr>
            <w:rStyle w:val="Hyperlink"/>
            <w:noProof/>
          </w:rPr>
          <w:t>Glossary</w:t>
        </w:r>
        <w:r>
          <w:rPr>
            <w:noProof/>
            <w:webHidden/>
          </w:rPr>
          <w:tab/>
        </w:r>
        <w:r>
          <w:rPr>
            <w:noProof/>
            <w:webHidden/>
          </w:rPr>
          <w:fldChar w:fldCharType="begin"/>
        </w:r>
        <w:r>
          <w:rPr>
            <w:noProof/>
            <w:webHidden/>
          </w:rPr>
          <w:instrText xml:space="preserve"> PAGEREF _Toc484728929 \h </w:instrText>
        </w:r>
        <w:r>
          <w:rPr>
            <w:noProof/>
            <w:webHidden/>
          </w:rPr>
        </w:r>
        <w:r>
          <w:rPr>
            <w:noProof/>
            <w:webHidden/>
          </w:rPr>
          <w:fldChar w:fldCharType="separate"/>
        </w:r>
        <w:r>
          <w:rPr>
            <w:noProof/>
            <w:webHidden/>
          </w:rPr>
          <w:t>xi</w:t>
        </w:r>
        <w:r>
          <w:rPr>
            <w:noProof/>
            <w:webHidden/>
          </w:rPr>
          <w:fldChar w:fldCharType="end"/>
        </w:r>
      </w:hyperlink>
    </w:p>
    <w:p w14:paraId="495CC07E" w14:textId="77777777" w:rsidR="00016995" w:rsidRDefault="00016995">
      <w:pPr>
        <w:pStyle w:val="TOC1"/>
        <w:tabs>
          <w:tab w:val="left" w:pos="1540"/>
          <w:tab w:val="right" w:leader="dot" w:pos="8290"/>
        </w:tabs>
        <w:rPr>
          <w:rFonts w:asciiTheme="minorHAnsi" w:eastAsiaTheme="minorEastAsia" w:hAnsiTheme="minorHAnsi"/>
          <w:b w:val="0"/>
          <w:bCs w:val="0"/>
          <w:noProof/>
          <w:lang w:val="en-GB" w:eastAsia="en-GB"/>
        </w:rPr>
      </w:pPr>
      <w:hyperlink w:anchor="_Toc484728930" w:history="1">
        <w:r w:rsidRPr="00023B02">
          <w:rPr>
            <w:rStyle w:val="Hyperlink"/>
            <w:noProof/>
          </w:rPr>
          <w:t>Chapter 1.</w:t>
        </w:r>
        <w:r>
          <w:rPr>
            <w:rFonts w:asciiTheme="minorHAnsi" w:eastAsiaTheme="minorEastAsia" w:hAnsiTheme="minorHAnsi"/>
            <w:b w:val="0"/>
            <w:bCs w:val="0"/>
            <w:noProof/>
            <w:lang w:val="en-GB" w:eastAsia="en-GB"/>
          </w:rPr>
          <w:tab/>
        </w:r>
        <w:r w:rsidRPr="00023B02">
          <w:rPr>
            <w:rStyle w:val="Hyperlink"/>
            <w:noProof/>
          </w:rPr>
          <w:t>Introduction</w:t>
        </w:r>
        <w:r>
          <w:rPr>
            <w:noProof/>
            <w:webHidden/>
          </w:rPr>
          <w:tab/>
        </w:r>
        <w:r>
          <w:rPr>
            <w:noProof/>
            <w:webHidden/>
          </w:rPr>
          <w:fldChar w:fldCharType="begin"/>
        </w:r>
        <w:r>
          <w:rPr>
            <w:noProof/>
            <w:webHidden/>
          </w:rPr>
          <w:instrText xml:space="preserve"> PAGEREF _Toc484728930 \h </w:instrText>
        </w:r>
        <w:r>
          <w:rPr>
            <w:noProof/>
            <w:webHidden/>
          </w:rPr>
        </w:r>
        <w:r>
          <w:rPr>
            <w:noProof/>
            <w:webHidden/>
          </w:rPr>
          <w:fldChar w:fldCharType="separate"/>
        </w:r>
        <w:r>
          <w:rPr>
            <w:noProof/>
            <w:webHidden/>
          </w:rPr>
          <w:t>1</w:t>
        </w:r>
        <w:r>
          <w:rPr>
            <w:noProof/>
            <w:webHidden/>
          </w:rPr>
          <w:fldChar w:fldCharType="end"/>
        </w:r>
      </w:hyperlink>
    </w:p>
    <w:p w14:paraId="06516F7A" w14:textId="77777777" w:rsidR="00016995" w:rsidRDefault="00016995">
      <w:pPr>
        <w:pStyle w:val="TOC1"/>
        <w:tabs>
          <w:tab w:val="left" w:pos="1540"/>
          <w:tab w:val="right" w:leader="dot" w:pos="8290"/>
        </w:tabs>
        <w:rPr>
          <w:rFonts w:asciiTheme="minorHAnsi" w:eastAsiaTheme="minorEastAsia" w:hAnsiTheme="minorHAnsi"/>
          <w:b w:val="0"/>
          <w:bCs w:val="0"/>
          <w:noProof/>
          <w:lang w:val="en-GB" w:eastAsia="en-GB"/>
        </w:rPr>
      </w:pPr>
      <w:hyperlink w:anchor="_Toc484728931" w:history="1">
        <w:r w:rsidRPr="00023B02">
          <w:rPr>
            <w:rStyle w:val="Hyperlink"/>
            <w:noProof/>
          </w:rPr>
          <w:t>Chapter 2.</w:t>
        </w:r>
        <w:r>
          <w:rPr>
            <w:rFonts w:asciiTheme="minorHAnsi" w:eastAsiaTheme="minorEastAsia" w:hAnsiTheme="minorHAnsi"/>
            <w:b w:val="0"/>
            <w:bCs w:val="0"/>
            <w:noProof/>
            <w:lang w:val="en-GB" w:eastAsia="en-GB"/>
          </w:rPr>
          <w:tab/>
        </w:r>
        <w:r w:rsidRPr="00023B02">
          <w:rPr>
            <w:rStyle w:val="Hyperlink"/>
            <w:noProof/>
          </w:rPr>
          <w:t>Process Analysis</w:t>
        </w:r>
        <w:r>
          <w:rPr>
            <w:noProof/>
            <w:webHidden/>
          </w:rPr>
          <w:tab/>
        </w:r>
        <w:r>
          <w:rPr>
            <w:noProof/>
            <w:webHidden/>
          </w:rPr>
          <w:fldChar w:fldCharType="begin"/>
        </w:r>
        <w:r>
          <w:rPr>
            <w:noProof/>
            <w:webHidden/>
          </w:rPr>
          <w:instrText xml:space="preserve"> PAGEREF _Toc484728931 \h </w:instrText>
        </w:r>
        <w:r>
          <w:rPr>
            <w:noProof/>
            <w:webHidden/>
          </w:rPr>
        </w:r>
        <w:r>
          <w:rPr>
            <w:noProof/>
            <w:webHidden/>
          </w:rPr>
          <w:fldChar w:fldCharType="separate"/>
        </w:r>
        <w:r>
          <w:rPr>
            <w:noProof/>
            <w:webHidden/>
          </w:rPr>
          <w:t>4</w:t>
        </w:r>
        <w:r>
          <w:rPr>
            <w:noProof/>
            <w:webHidden/>
          </w:rPr>
          <w:fldChar w:fldCharType="end"/>
        </w:r>
      </w:hyperlink>
    </w:p>
    <w:p w14:paraId="7D2E5CA8" w14:textId="77777777" w:rsidR="00016995" w:rsidRDefault="00016995">
      <w:pPr>
        <w:pStyle w:val="TOC2"/>
        <w:tabs>
          <w:tab w:val="left" w:pos="662"/>
        </w:tabs>
        <w:rPr>
          <w:rFonts w:asciiTheme="minorHAnsi" w:eastAsiaTheme="minorEastAsia" w:hAnsiTheme="minorHAnsi"/>
          <w:bCs w:val="0"/>
          <w:noProof/>
          <w:szCs w:val="24"/>
          <w:lang w:val="en-GB" w:eastAsia="en-GB"/>
        </w:rPr>
      </w:pPr>
      <w:hyperlink w:anchor="_Toc484728932" w:history="1">
        <w:r w:rsidRPr="00023B02">
          <w:rPr>
            <w:rStyle w:val="Hyperlink"/>
            <w:noProof/>
          </w:rPr>
          <w:t>2.1.</w:t>
        </w:r>
        <w:r>
          <w:rPr>
            <w:rFonts w:asciiTheme="minorHAnsi" w:eastAsiaTheme="minorEastAsia" w:hAnsiTheme="minorHAnsi"/>
            <w:bCs w:val="0"/>
            <w:noProof/>
            <w:szCs w:val="24"/>
            <w:lang w:val="en-GB" w:eastAsia="en-GB"/>
          </w:rPr>
          <w:tab/>
        </w:r>
        <w:r w:rsidRPr="00023B02">
          <w:rPr>
            <w:rStyle w:val="Hyperlink"/>
            <w:noProof/>
          </w:rPr>
          <w:t>Process Description</w:t>
        </w:r>
        <w:r>
          <w:rPr>
            <w:noProof/>
            <w:webHidden/>
          </w:rPr>
          <w:tab/>
        </w:r>
        <w:r>
          <w:rPr>
            <w:noProof/>
            <w:webHidden/>
          </w:rPr>
          <w:fldChar w:fldCharType="begin"/>
        </w:r>
        <w:r>
          <w:rPr>
            <w:noProof/>
            <w:webHidden/>
          </w:rPr>
          <w:instrText xml:space="preserve"> PAGEREF _Toc484728932 \h </w:instrText>
        </w:r>
        <w:r>
          <w:rPr>
            <w:noProof/>
            <w:webHidden/>
          </w:rPr>
        </w:r>
        <w:r>
          <w:rPr>
            <w:noProof/>
            <w:webHidden/>
          </w:rPr>
          <w:fldChar w:fldCharType="separate"/>
        </w:r>
        <w:r>
          <w:rPr>
            <w:noProof/>
            <w:webHidden/>
          </w:rPr>
          <w:t>4</w:t>
        </w:r>
        <w:r>
          <w:rPr>
            <w:noProof/>
            <w:webHidden/>
          </w:rPr>
          <w:fldChar w:fldCharType="end"/>
        </w:r>
      </w:hyperlink>
    </w:p>
    <w:p w14:paraId="76A581DA" w14:textId="77777777" w:rsidR="00016995" w:rsidRDefault="00016995">
      <w:pPr>
        <w:pStyle w:val="TOC1"/>
        <w:tabs>
          <w:tab w:val="left" w:pos="1540"/>
          <w:tab w:val="right" w:leader="dot" w:pos="8290"/>
        </w:tabs>
        <w:rPr>
          <w:rFonts w:asciiTheme="minorHAnsi" w:eastAsiaTheme="minorEastAsia" w:hAnsiTheme="minorHAnsi"/>
          <w:b w:val="0"/>
          <w:bCs w:val="0"/>
          <w:noProof/>
          <w:lang w:val="en-GB" w:eastAsia="en-GB"/>
        </w:rPr>
      </w:pPr>
      <w:hyperlink w:anchor="_Toc484728933" w:history="1">
        <w:r w:rsidRPr="00023B02">
          <w:rPr>
            <w:rStyle w:val="Hyperlink"/>
            <w:noProof/>
          </w:rPr>
          <w:t>Chapter 3.</w:t>
        </w:r>
        <w:r>
          <w:rPr>
            <w:rFonts w:asciiTheme="minorHAnsi" w:eastAsiaTheme="minorEastAsia" w:hAnsiTheme="minorHAnsi"/>
            <w:b w:val="0"/>
            <w:bCs w:val="0"/>
            <w:noProof/>
            <w:lang w:val="en-GB" w:eastAsia="en-GB"/>
          </w:rPr>
          <w:tab/>
        </w:r>
        <w:r w:rsidRPr="00023B02">
          <w:rPr>
            <w:rStyle w:val="Hyperlink"/>
            <w:noProof/>
          </w:rPr>
          <w:t>Proposed Solutions</w:t>
        </w:r>
        <w:r>
          <w:rPr>
            <w:noProof/>
            <w:webHidden/>
          </w:rPr>
          <w:tab/>
        </w:r>
        <w:r>
          <w:rPr>
            <w:noProof/>
            <w:webHidden/>
          </w:rPr>
          <w:fldChar w:fldCharType="begin"/>
        </w:r>
        <w:r>
          <w:rPr>
            <w:noProof/>
            <w:webHidden/>
          </w:rPr>
          <w:instrText xml:space="preserve"> PAGEREF _Toc484728933 \h </w:instrText>
        </w:r>
        <w:r>
          <w:rPr>
            <w:noProof/>
            <w:webHidden/>
          </w:rPr>
        </w:r>
        <w:r>
          <w:rPr>
            <w:noProof/>
            <w:webHidden/>
          </w:rPr>
          <w:fldChar w:fldCharType="separate"/>
        </w:r>
        <w:r>
          <w:rPr>
            <w:noProof/>
            <w:webHidden/>
          </w:rPr>
          <w:t>5</w:t>
        </w:r>
        <w:r>
          <w:rPr>
            <w:noProof/>
            <w:webHidden/>
          </w:rPr>
          <w:fldChar w:fldCharType="end"/>
        </w:r>
      </w:hyperlink>
    </w:p>
    <w:p w14:paraId="46738CE5" w14:textId="77777777" w:rsidR="00016995" w:rsidRDefault="00016995">
      <w:pPr>
        <w:pStyle w:val="TOC2"/>
        <w:tabs>
          <w:tab w:val="left" w:pos="662"/>
        </w:tabs>
        <w:rPr>
          <w:rFonts w:asciiTheme="minorHAnsi" w:eastAsiaTheme="minorEastAsia" w:hAnsiTheme="minorHAnsi"/>
          <w:bCs w:val="0"/>
          <w:noProof/>
          <w:szCs w:val="24"/>
          <w:lang w:val="en-GB" w:eastAsia="en-GB"/>
        </w:rPr>
      </w:pPr>
      <w:hyperlink w:anchor="_Toc484728934" w:history="1">
        <w:r w:rsidRPr="00023B02">
          <w:rPr>
            <w:rStyle w:val="Hyperlink"/>
            <w:noProof/>
          </w:rPr>
          <w:t>3.1.</w:t>
        </w:r>
        <w:r>
          <w:rPr>
            <w:rFonts w:asciiTheme="minorHAnsi" w:eastAsiaTheme="minorEastAsia" w:hAnsiTheme="minorHAnsi"/>
            <w:bCs w:val="0"/>
            <w:noProof/>
            <w:szCs w:val="24"/>
            <w:lang w:val="en-GB" w:eastAsia="en-GB"/>
          </w:rPr>
          <w:tab/>
        </w:r>
        <w:r w:rsidRPr="00023B02">
          <w:rPr>
            <w:rStyle w:val="Hyperlink"/>
            <w:noProof/>
          </w:rPr>
          <w:t>Standardization of the process</w:t>
        </w:r>
        <w:r>
          <w:rPr>
            <w:noProof/>
            <w:webHidden/>
          </w:rPr>
          <w:tab/>
        </w:r>
        <w:r>
          <w:rPr>
            <w:noProof/>
            <w:webHidden/>
          </w:rPr>
          <w:fldChar w:fldCharType="begin"/>
        </w:r>
        <w:r>
          <w:rPr>
            <w:noProof/>
            <w:webHidden/>
          </w:rPr>
          <w:instrText xml:space="preserve"> PAGEREF _Toc484728934 \h </w:instrText>
        </w:r>
        <w:r>
          <w:rPr>
            <w:noProof/>
            <w:webHidden/>
          </w:rPr>
        </w:r>
        <w:r>
          <w:rPr>
            <w:noProof/>
            <w:webHidden/>
          </w:rPr>
          <w:fldChar w:fldCharType="separate"/>
        </w:r>
        <w:r>
          <w:rPr>
            <w:noProof/>
            <w:webHidden/>
          </w:rPr>
          <w:t>5</w:t>
        </w:r>
        <w:r>
          <w:rPr>
            <w:noProof/>
            <w:webHidden/>
          </w:rPr>
          <w:fldChar w:fldCharType="end"/>
        </w:r>
      </w:hyperlink>
    </w:p>
    <w:p w14:paraId="59F0FB0A" w14:textId="77777777" w:rsidR="00016995" w:rsidRDefault="00016995">
      <w:pPr>
        <w:pStyle w:val="TOC2"/>
        <w:tabs>
          <w:tab w:val="left" w:pos="662"/>
        </w:tabs>
        <w:rPr>
          <w:rFonts w:asciiTheme="minorHAnsi" w:eastAsiaTheme="minorEastAsia" w:hAnsiTheme="minorHAnsi"/>
          <w:bCs w:val="0"/>
          <w:noProof/>
          <w:szCs w:val="24"/>
          <w:lang w:val="en-GB" w:eastAsia="en-GB"/>
        </w:rPr>
      </w:pPr>
      <w:hyperlink w:anchor="_Toc484728935" w:history="1">
        <w:r w:rsidRPr="00023B02">
          <w:rPr>
            <w:rStyle w:val="Hyperlink"/>
            <w:noProof/>
          </w:rPr>
          <w:t>3.2.</w:t>
        </w:r>
        <w:r>
          <w:rPr>
            <w:rFonts w:asciiTheme="minorHAnsi" w:eastAsiaTheme="minorEastAsia" w:hAnsiTheme="minorHAnsi"/>
            <w:bCs w:val="0"/>
            <w:noProof/>
            <w:szCs w:val="24"/>
            <w:lang w:val="en-GB" w:eastAsia="en-GB"/>
          </w:rPr>
          <w:tab/>
        </w:r>
        <w:r w:rsidRPr="00023B02">
          <w:rPr>
            <w:rStyle w:val="Hyperlink"/>
            <w:noProof/>
          </w:rPr>
          <w:t>Possible Solutions</w:t>
        </w:r>
        <w:r>
          <w:rPr>
            <w:noProof/>
            <w:webHidden/>
          </w:rPr>
          <w:tab/>
        </w:r>
        <w:r>
          <w:rPr>
            <w:noProof/>
            <w:webHidden/>
          </w:rPr>
          <w:fldChar w:fldCharType="begin"/>
        </w:r>
        <w:r>
          <w:rPr>
            <w:noProof/>
            <w:webHidden/>
          </w:rPr>
          <w:instrText xml:space="preserve"> PAGEREF _Toc484728935 \h </w:instrText>
        </w:r>
        <w:r>
          <w:rPr>
            <w:noProof/>
            <w:webHidden/>
          </w:rPr>
        </w:r>
        <w:r>
          <w:rPr>
            <w:noProof/>
            <w:webHidden/>
          </w:rPr>
          <w:fldChar w:fldCharType="separate"/>
        </w:r>
        <w:r>
          <w:rPr>
            <w:noProof/>
            <w:webHidden/>
          </w:rPr>
          <w:t>5</w:t>
        </w:r>
        <w:r>
          <w:rPr>
            <w:noProof/>
            <w:webHidden/>
          </w:rPr>
          <w:fldChar w:fldCharType="end"/>
        </w:r>
      </w:hyperlink>
    </w:p>
    <w:p w14:paraId="0CDBA446" w14:textId="77777777" w:rsidR="00016995" w:rsidRDefault="00016995">
      <w:pPr>
        <w:pStyle w:val="TOC1"/>
        <w:tabs>
          <w:tab w:val="left" w:pos="1540"/>
          <w:tab w:val="right" w:leader="dot" w:pos="8290"/>
        </w:tabs>
        <w:rPr>
          <w:rFonts w:asciiTheme="minorHAnsi" w:eastAsiaTheme="minorEastAsia" w:hAnsiTheme="minorHAnsi"/>
          <w:b w:val="0"/>
          <w:bCs w:val="0"/>
          <w:noProof/>
          <w:lang w:val="en-GB" w:eastAsia="en-GB"/>
        </w:rPr>
      </w:pPr>
      <w:hyperlink w:anchor="_Toc484728936" w:history="1">
        <w:r w:rsidRPr="00023B02">
          <w:rPr>
            <w:rStyle w:val="Hyperlink"/>
            <w:noProof/>
          </w:rPr>
          <w:t>Chapter 4.</w:t>
        </w:r>
        <w:r>
          <w:rPr>
            <w:rFonts w:asciiTheme="minorHAnsi" w:eastAsiaTheme="minorEastAsia" w:hAnsiTheme="minorHAnsi"/>
            <w:b w:val="0"/>
            <w:bCs w:val="0"/>
            <w:noProof/>
            <w:lang w:val="en-GB" w:eastAsia="en-GB"/>
          </w:rPr>
          <w:tab/>
        </w:r>
        <w:r w:rsidRPr="00023B02">
          <w:rPr>
            <w:rStyle w:val="Hyperlink"/>
            <w:noProof/>
          </w:rPr>
          <w:t>Technologies and Methodologies</w:t>
        </w:r>
        <w:r>
          <w:rPr>
            <w:noProof/>
            <w:webHidden/>
          </w:rPr>
          <w:tab/>
        </w:r>
        <w:r>
          <w:rPr>
            <w:noProof/>
            <w:webHidden/>
          </w:rPr>
          <w:fldChar w:fldCharType="begin"/>
        </w:r>
        <w:r>
          <w:rPr>
            <w:noProof/>
            <w:webHidden/>
          </w:rPr>
          <w:instrText xml:space="preserve"> PAGEREF _Toc484728936 \h </w:instrText>
        </w:r>
        <w:r>
          <w:rPr>
            <w:noProof/>
            <w:webHidden/>
          </w:rPr>
        </w:r>
        <w:r>
          <w:rPr>
            <w:noProof/>
            <w:webHidden/>
          </w:rPr>
          <w:fldChar w:fldCharType="separate"/>
        </w:r>
        <w:r>
          <w:rPr>
            <w:noProof/>
            <w:webHidden/>
          </w:rPr>
          <w:t>9</w:t>
        </w:r>
        <w:r>
          <w:rPr>
            <w:noProof/>
            <w:webHidden/>
          </w:rPr>
          <w:fldChar w:fldCharType="end"/>
        </w:r>
      </w:hyperlink>
    </w:p>
    <w:p w14:paraId="6139CBA6" w14:textId="77777777" w:rsidR="00016995" w:rsidRDefault="00016995">
      <w:pPr>
        <w:pStyle w:val="TOC2"/>
        <w:tabs>
          <w:tab w:val="left" w:pos="662"/>
        </w:tabs>
        <w:rPr>
          <w:rFonts w:asciiTheme="minorHAnsi" w:eastAsiaTheme="minorEastAsia" w:hAnsiTheme="minorHAnsi"/>
          <w:bCs w:val="0"/>
          <w:noProof/>
          <w:szCs w:val="24"/>
          <w:lang w:val="en-GB" w:eastAsia="en-GB"/>
        </w:rPr>
      </w:pPr>
      <w:hyperlink w:anchor="_Toc484728937" w:history="1">
        <w:r w:rsidRPr="00023B02">
          <w:rPr>
            <w:rStyle w:val="Hyperlink"/>
            <w:noProof/>
          </w:rPr>
          <w:t>4.1.</w:t>
        </w:r>
        <w:r>
          <w:rPr>
            <w:rFonts w:asciiTheme="minorHAnsi" w:eastAsiaTheme="minorEastAsia" w:hAnsiTheme="minorHAnsi"/>
            <w:bCs w:val="0"/>
            <w:noProof/>
            <w:szCs w:val="24"/>
            <w:lang w:val="en-GB" w:eastAsia="en-GB"/>
          </w:rPr>
          <w:tab/>
        </w:r>
        <w:r w:rsidRPr="00023B02">
          <w:rPr>
            <w:rStyle w:val="Hyperlink"/>
            <w:noProof/>
          </w:rPr>
          <w:t>Development Environment</w:t>
        </w:r>
        <w:r>
          <w:rPr>
            <w:noProof/>
            <w:webHidden/>
          </w:rPr>
          <w:tab/>
        </w:r>
        <w:r>
          <w:rPr>
            <w:noProof/>
            <w:webHidden/>
          </w:rPr>
          <w:fldChar w:fldCharType="begin"/>
        </w:r>
        <w:r>
          <w:rPr>
            <w:noProof/>
            <w:webHidden/>
          </w:rPr>
          <w:instrText xml:space="preserve"> PAGEREF _Toc484728937 \h </w:instrText>
        </w:r>
        <w:r>
          <w:rPr>
            <w:noProof/>
            <w:webHidden/>
          </w:rPr>
        </w:r>
        <w:r>
          <w:rPr>
            <w:noProof/>
            <w:webHidden/>
          </w:rPr>
          <w:fldChar w:fldCharType="separate"/>
        </w:r>
        <w:r>
          <w:rPr>
            <w:noProof/>
            <w:webHidden/>
          </w:rPr>
          <w:t>9</w:t>
        </w:r>
        <w:r>
          <w:rPr>
            <w:noProof/>
            <w:webHidden/>
          </w:rPr>
          <w:fldChar w:fldCharType="end"/>
        </w:r>
      </w:hyperlink>
    </w:p>
    <w:p w14:paraId="01467E51" w14:textId="77777777" w:rsidR="00016995" w:rsidRDefault="00016995">
      <w:pPr>
        <w:pStyle w:val="TOC2"/>
        <w:tabs>
          <w:tab w:val="left" w:pos="662"/>
        </w:tabs>
        <w:rPr>
          <w:rFonts w:asciiTheme="minorHAnsi" w:eastAsiaTheme="minorEastAsia" w:hAnsiTheme="minorHAnsi"/>
          <w:bCs w:val="0"/>
          <w:noProof/>
          <w:szCs w:val="24"/>
          <w:lang w:val="en-GB" w:eastAsia="en-GB"/>
        </w:rPr>
      </w:pPr>
      <w:hyperlink w:anchor="_Toc484728938" w:history="1">
        <w:r w:rsidRPr="00023B02">
          <w:rPr>
            <w:rStyle w:val="Hyperlink"/>
            <w:noProof/>
          </w:rPr>
          <w:t>4.2.</w:t>
        </w:r>
        <w:r>
          <w:rPr>
            <w:rFonts w:asciiTheme="minorHAnsi" w:eastAsiaTheme="minorEastAsia" w:hAnsiTheme="minorHAnsi"/>
            <w:bCs w:val="0"/>
            <w:noProof/>
            <w:szCs w:val="24"/>
            <w:lang w:val="en-GB" w:eastAsia="en-GB"/>
          </w:rPr>
          <w:tab/>
        </w:r>
        <w:r w:rsidRPr="00023B02">
          <w:rPr>
            <w:rStyle w:val="Hyperlink"/>
            <w:noProof/>
          </w:rPr>
          <w:t>Programming Technologies</w:t>
        </w:r>
        <w:r>
          <w:rPr>
            <w:noProof/>
            <w:webHidden/>
          </w:rPr>
          <w:tab/>
        </w:r>
        <w:r>
          <w:rPr>
            <w:noProof/>
            <w:webHidden/>
          </w:rPr>
          <w:fldChar w:fldCharType="begin"/>
        </w:r>
        <w:r>
          <w:rPr>
            <w:noProof/>
            <w:webHidden/>
          </w:rPr>
          <w:instrText xml:space="preserve"> PAGEREF _Toc484728938 \h </w:instrText>
        </w:r>
        <w:r>
          <w:rPr>
            <w:noProof/>
            <w:webHidden/>
          </w:rPr>
        </w:r>
        <w:r>
          <w:rPr>
            <w:noProof/>
            <w:webHidden/>
          </w:rPr>
          <w:fldChar w:fldCharType="separate"/>
        </w:r>
        <w:r>
          <w:rPr>
            <w:noProof/>
            <w:webHidden/>
          </w:rPr>
          <w:t>10</w:t>
        </w:r>
        <w:r>
          <w:rPr>
            <w:noProof/>
            <w:webHidden/>
          </w:rPr>
          <w:fldChar w:fldCharType="end"/>
        </w:r>
      </w:hyperlink>
    </w:p>
    <w:p w14:paraId="0868A932" w14:textId="77777777" w:rsidR="00016995" w:rsidRDefault="00016995">
      <w:pPr>
        <w:pStyle w:val="TOC3"/>
        <w:tabs>
          <w:tab w:val="left" w:pos="1100"/>
          <w:tab w:val="right" w:leader="dot" w:pos="8290"/>
        </w:tabs>
        <w:rPr>
          <w:rFonts w:asciiTheme="minorHAnsi" w:eastAsiaTheme="minorEastAsia" w:hAnsiTheme="minorHAnsi"/>
          <w:noProof/>
          <w:szCs w:val="24"/>
          <w:lang w:val="en-GB" w:eastAsia="en-GB"/>
        </w:rPr>
      </w:pPr>
      <w:hyperlink w:anchor="_Toc484728939" w:history="1">
        <w:r w:rsidRPr="00023B02">
          <w:rPr>
            <w:rStyle w:val="Hyperlink"/>
            <w:noProof/>
          </w:rPr>
          <w:t>4.2.2.</w:t>
        </w:r>
        <w:r>
          <w:rPr>
            <w:rFonts w:asciiTheme="minorHAnsi" w:eastAsiaTheme="minorEastAsia" w:hAnsiTheme="minorHAnsi"/>
            <w:noProof/>
            <w:szCs w:val="24"/>
            <w:lang w:val="en-GB" w:eastAsia="en-GB"/>
          </w:rPr>
          <w:tab/>
        </w:r>
        <w:r w:rsidRPr="00023B02">
          <w:rPr>
            <w:rStyle w:val="Hyperlink"/>
            <w:noProof/>
          </w:rPr>
          <w:t>Why Python?</w:t>
        </w:r>
        <w:r>
          <w:rPr>
            <w:noProof/>
            <w:webHidden/>
          </w:rPr>
          <w:tab/>
        </w:r>
        <w:r>
          <w:rPr>
            <w:noProof/>
            <w:webHidden/>
          </w:rPr>
          <w:fldChar w:fldCharType="begin"/>
        </w:r>
        <w:r>
          <w:rPr>
            <w:noProof/>
            <w:webHidden/>
          </w:rPr>
          <w:instrText xml:space="preserve"> PAGEREF _Toc484728939 \h </w:instrText>
        </w:r>
        <w:r>
          <w:rPr>
            <w:noProof/>
            <w:webHidden/>
          </w:rPr>
        </w:r>
        <w:r>
          <w:rPr>
            <w:noProof/>
            <w:webHidden/>
          </w:rPr>
          <w:fldChar w:fldCharType="separate"/>
        </w:r>
        <w:r>
          <w:rPr>
            <w:noProof/>
            <w:webHidden/>
          </w:rPr>
          <w:t>15</w:t>
        </w:r>
        <w:r>
          <w:rPr>
            <w:noProof/>
            <w:webHidden/>
          </w:rPr>
          <w:fldChar w:fldCharType="end"/>
        </w:r>
      </w:hyperlink>
    </w:p>
    <w:p w14:paraId="322F8662" w14:textId="77777777" w:rsidR="00016995" w:rsidRDefault="00016995">
      <w:pPr>
        <w:pStyle w:val="TOC2"/>
        <w:tabs>
          <w:tab w:val="left" w:pos="662"/>
        </w:tabs>
        <w:rPr>
          <w:rFonts w:asciiTheme="minorHAnsi" w:eastAsiaTheme="minorEastAsia" w:hAnsiTheme="minorHAnsi"/>
          <w:bCs w:val="0"/>
          <w:noProof/>
          <w:szCs w:val="24"/>
          <w:lang w:val="en-GB" w:eastAsia="en-GB"/>
        </w:rPr>
      </w:pPr>
      <w:hyperlink w:anchor="_Toc484728940" w:history="1">
        <w:r w:rsidRPr="00023B02">
          <w:rPr>
            <w:rStyle w:val="Hyperlink"/>
            <w:noProof/>
          </w:rPr>
          <w:t>4.3.</w:t>
        </w:r>
        <w:r>
          <w:rPr>
            <w:rFonts w:asciiTheme="minorHAnsi" w:eastAsiaTheme="minorEastAsia" w:hAnsiTheme="minorHAnsi"/>
            <w:bCs w:val="0"/>
            <w:noProof/>
            <w:szCs w:val="24"/>
            <w:lang w:val="en-GB" w:eastAsia="en-GB"/>
          </w:rPr>
          <w:tab/>
        </w:r>
        <w:r w:rsidRPr="00023B02">
          <w:rPr>
            <w:rStyle w:val="Hyperlink"/>
            <w:noProof/>
          </w:rPr>
          <w:t>External Python libraries</w:t>
        </w:r>
        <w:r>
          <w:rPr>
            <w:noProof/>
            <w:webHidden/>
          </w:rPr>
          <w:tab/>
        </w:r>
        <w:r>
          <w:rPr>
            <w:noProof/>
            <w:webHidden/>
          </w:rPr>
          <w:fldChar w:fldCharType="begin"/>
        </w:r>
        <w:r>
          <w:rPr>
            <w:noProof/>
            <w:webHidden/>
          </w:rPr>
          <w:instrText xml:space="preserve"> PAGEREF _Toc484728940 \h </w:instrText>
        </w:r>
        <w:r>
          <w:rPr>
            <w:noProof/>
            <w:webHidden/>
          </w:rPr>
        </w:r>
        <w:r>
          <w:rPr>
            <w:noProof/>
            <w:webHidden/>
          </w:rPr>
          <w:fldChar w:fldCharType="separate"/>
        </w:r>
        <w:r>
          <w:rPr>
            <w:noProof/>
            <w:webHidden/>
          </w:rPr>
          <w:t>15</w:t>
        </w:r>
        <w:r>
          <w:rPr>
            <w:noProof/>
            <w:webHidden/>
          </w:rPr>
          <w:fldChar w:fldCharType="end"/>
        </w:r>
      </w:hyperlink>
    </w:p>
    <w:p w14:paraId="64432AD0" w14:textId="77777777" w:rsidR="00016995" w:rsidRDefault="00016995">
      <w:pPr>
        <w:pStyle w:val="TOC2"/>
        <w:tabs>
          <w:tab w:val="left" w:pos="662"/>
        </w:tabs>
        <w:rPr>
          <w:rFonts w:asciiTheme="minorHAnsi" w:eastAsiaTheme="minorEastAsia" w:hAnsiTheme="minorHAnsi"/>
          <w:bCs w:val="0"/>
          <w:noProof/>
          <w:szCs w:val="24"/>
          <w:lang w:val="en-GB" w:eastAsia="en-GB"/>
        </w:rPr>
      </w:pPr>
      <w:hyperlink w:anchor="_Toc484728941" w:history="1">
        <w:r w:rsidRPr="00023B02">
          <w:rPr>
            <w:rStyle w:val="Hyperlink"/>
            <w:noProof/>
          </w:rPr>
          <w:t>4.4.</w:t>
        </w:r>
        <w:r>
          <w:rPr>
            <w:rFonts w:asciiTheme="minorHAnsi" w:eastAsiaTheme="minorEastAsia" w:hAnsiTheme="minorHAnsi"/>
            <w:bCs w:val="0"/>
            <w:noProof/>
            <w:szCs w:val="24"/>
            <w:lang w:val="en-GB" w:eastAsia="en-GB"/>
          </w:rPr>
          <w:tab/>
        </w:r>
        <w:r w:rsidRPr="00023B02">
          <w:rPr>
            <w:rStyle w:val="Hyperlink"/>
            <w:noProof/>
          </w:rPr>
          <w:t>Development and Testing Methodology</w:t>
        </w:r>
        <w:r>
          <w:rPr>
            <w:noProof/>
            <w:webHidden/>
          </w:rPr>
          <w:tab/>
        </w:r>
        <w:r>
          <w:rPr>
            <w:noProof/>
            <w:webHidden/>
          </w:rPr>
          <w:fldChar w:fldCharType="begin"/>
        </w:r>
        <w:r>
          <w:rPr>
            <w:noProof/>
            <w:webHidden/>
          </w:rPr>
          <w:instrText xml:space="preserve"> PAGEREF _Toc484728941 \h </w:instrText>
        </w:r>
        <w:r>
          <w:rPr>
            <w:noProof/>
            <w:webHidden/>
          </w:rPr>
        </w:r>
        <w:r>
          <w:rPr>
            <w:noProof/>
            <w:webHidden/>
          </w:rPr>
          <w:fldChar w:fldCharType="separate"/>
        </w:r>
        <w:r>
          <w:rPr>
            <w:noProof/>
            <w:webHidden/>
          </w:rPr>
          <w:t>18</w:t>
        </w:r>
        <w:r>
          <w:rPr>
            <w:noProof/>
            <w:webHidden/>
          </w:rPr>
          <w:fldChar w:fldCharType="end"/>
        </w:r>
      </w:hyperlink>
    </w:p>
    <w:p w14:paraId="7FCE6183" w14:textId="77777777" w:rsidR="00016995" w:rsidRDefault="00016995">
      <w:pPr>
        <w:pStyle w:val="TOC2"/>
        <w:tabs>
          <w:tab w:val="left" w:pos="662"/>
        </w:tabs>
        <w:rPr>
          <w:rFonts w:asciiTheme="minorHAnsi" w:eastAsiaTheme="minorEastAsia" w:hAnsiTheme="minorHAnsi"/>
          <w:bCs w:val="0"/>
          <w:noProof/>
          <w:szCs w:val="24"/>
          <w:lang w:val="en-GB" w:eastAsia="en-GB"/>
        </w:rPr>
      </w:pPr>
      <w:hyperlink w:anchor="_Toc484728942" w:history="1">
        <w:r w:rsidRPr="00023B02">
          <w:rPr>
            <w:rStyle w:val="Hyperlink"/>
            <w:noProof/>
          </w:rPr>
          <w:t>4.5.</w:t>
        </w:r>
        <w:r>
          <w:rPr>
            <w:rFonts w:asciiTheme="minorHAnsi" w:eastAsiaTheme="minorEastAsia" w:hAnsiTheme="minorHAnsi"/>
            <w:bCs w:val="0"/>
            <w:noProof/>
            <w:szCs w:val="24"/>
            <w:lang w:val="en-GB" w:eastAsia="en-GB"/>
          </w:rPr>
          <w:tab/>
        </w:r>
        <w:r w:rsidRPr="00023B02">
          <w:rPr>
            <w:rStyle w:val="Hyperlink"/>
            <w:noProof/>
          </w:rPr>
          <w:t>Plagiarism Check</w:t>
        </w:r>
        <w:r>
          <w:rPr>
            <w:noProof/>
            <w:webHidden/>
          </w:rPr>
          <w:tab/>
        </w:r>
        <w:r>
          <w:rPr>
            <w:noProof/>
            <w:webHidden/>
          </w:rPr>
          <w:fldChar w:fldCharType="begin"/>
        </w:r>
        <w:r>
          <w:rPr>
            <w:noProof/>
            <w:webHidden/>
          </w:rPr>
          <w:instrText xml:space="preserve"> PAGEREF _Toc484728942 \h </w:instrText>
        </w:r>
        <w:r>
          <w:rPr>
            <w:noProof/>
            <w:webHidden/>
          </w:rPr>
        </w:r>
        <w:r>
          <w:rPr>
            <w:noProof/>
            <w:webHidden/>
          </w:rPr>
          <w:fldChar w:fldCharType="separate"/>
        </w:r>
        <w:r>
          <w:rPr>
            <w:noProof/>
            <w:webHidden/>
          </w:rPr>
          <w:t>20</w:t>
        </w:r>
        <w:r>
          <w:rPr>
            <w:noProof/>
            <w:webHidden/>
          </w:rPr>
          <w:fldChar w:fldCharType="end"/>
        </w:r>
      </w:hyperlink>
    </w:p>
    <w:p w14:paraId="2B7FCEFC" w14:textId="77777777" w:rsidR="00016995" w:rsidRDefault="00016995">
      <w:pPr>
        <w:pStyle w:val="TOC1"/>
        <w:tabs>
          <w:tab w:val="left" w:pos="1540"/>
          <w:tab w:val="right" w:leader="dot" w:pos="8290"/>
        </w:tabs>
        <w:rPr>
          <w:rFonts w:asciiTheme="minorHAnsi" w:eastAsiaTheme="minorEastAsia" w:hAnsiTheme="minorHAnsi"/>
          <w:b w:val="0"/>
          <w:bCs w:val="0"/>
          <w:noProof/>
          <w:lang w:val="en-GB" w:eastAsia="en-GB"/>
        </w:rPr>
      </w:pPr>
      <w:hyperlink w:anchor="_Toc484728943" w:history="1">
        <w:r w:rsidRPr="00023B02">
          <w:rPr>
            <w:rStyle w:val="Hyperlink"/>
            <w:noProof/>
          </w:rPr>
          <w:t>Chapter 5.</w:t>
        </w:r>
        <w:r>
          <w:rPr>
            <w:rFonts w:asciiTheme="minorHAnsi" w:eastAsiaTheme="minorEastAsia" w:hAnsiTheme="minorHAnsi"/>
            <w:b w:val="0"/>
            <w:bCs w:val="0"/>
            <w:noProof/>
            <w:lang w:val="en-GB" w:eastAsia="en-GB"/>
          </w:rPr>
          <w:tab/>
        </w:r>
        <w:r w:rsidRPr="00023B02">
          <w:rPr>
            <w:rStyle w:val="Hyperlink"/>
            <w:noProof/>
          </w:rPr>
          <w:t>Technical walkthrough</w:t>
        </w:r>
        <w:r>
          <w:rPr>
            <w:noProof/>
            <w:webHidden/>
          </w:rPr>
          <w:tab/>
        </w:r>
        <w:r>
          <w:rPr>
            <w:noProof/>
            <w:webHidden/>
          </w:rPr>
          <w:fldChar w:fldCharType="begin"/>
        </w:r>
        <w:r>
          <w:rPr>
            <w:noProof/>
            <w:webHidden/>
          </w:rPr>
          <w:instrText xml:space="preserve"> PAGEREF _Toc484728943 \h </w:instrText>
        </w:r>
        <w:r>
          <w:rPr>
            <w:noProof/>
            <w:webHidden/>
          </w:rPr>
        </w:r>
        <w:r>
          <w:rPr>
            <w:noProof/>
            <w:webHidden/>
          </w:rPr>
          <w:fldChar w:fldCharType="separate"/>
        </w:r>
        <w:r>
          <w:rPr>
            <w:noProof/>
            <w:webHidden/>
          </w:rPr>
          <w:t>22</w:t>
        </w:r>
        <w:r>
          <w:rPr>
            <w:noProof/>
            <w:webHidden/>
          </w:rPr>
          <w:fldChar w:fldCharType="end"/>
        </w:r>
      </w:hyperlink>
    </w:p>
    <w:p w14:paraId="61345EB4" w14:textId="77777777" w:rsidR="00016995" w:rsidRDefault="00016995">
      <w:pPr>
        <w:pStyle w:val="TOC1"/>
        <w:tabs>
          <w:tab w:val="left" w:pos="1707"/>
          <w:tab w:val="right" w:leader="dot" w:pos="8290"/>
        </w:tabs>
        <w:rPr>
          <w:rFonts w:asciiTheme="minorHAnsi" w:eastAsiaTheme="minorEastAsia" w:hAnsiTheme="minorHAnsi"/>
          <w:b w:val="0"/>
          <w:bCs w:val="0"/>
          <w:noProof/>
          <w:lang w:val="en-GB" w:eastAsia="en-GB"/>
        </w:rPr>
      </w:pPr>
      <w:hyperlink w:anchor="_Toc484728944" w:history="1">
        <w:r w:rsidRPr="00023B02">
          <w:rPr>
            <w:rStyle w:val="Hyperlink"/>
            <w:noProof/>
          </w:rPr>
          <w:t xml:space="preserve">Appendix A. </w:t>
        </w:r>
        <w:r>
          <w:rPr>
            <w:rFonts w:asciiTheme="minorHAnsi" w:eastAsiaTheme="minorEastAsia" w:hAnsiTheme="minorHAnsi"/>
            <w:b w:val="0"/>
            <w:bCs w:val="0"/>
            <w:noProof/>
            <w:lang w:val="en-GB" w:eastAsia="en-GB"/>
          </w:rPr>
          <w:tab/>
        </w:r>
        <w:r w:rsidRPr="00023B02">
          <w:rPr>
            <w:rStyle w:val="Hyperlink"/>
            <w:noProof/>
          </w:rPr>
          <w:t xml:space="preserve">  An Example of an Appendix</w:t>
        </w:r>
        <w:r>
          <w:rPr>
            <w:noProof/>
            <w:webHidden/>
          </w:rPr>
          <w:tab/>
        </w:r>
        <w:r>
          <w:rPr>
            <w:noProof/>
            <w:webHidden/>
          </w:rPr>
          <w:fldChar w:fldCharType="begin"/>
        </w:r>
        <w:r>
          <w:rPr>
            <w:noProof/>
            <w:webHidden/>
          </w:rPr>
          <w:instrText xml:space="preserve"> PAGEREF _Toc484728944 \h </w:instrText>
        </w:r>
        <w:r>
          <w:rPr>
            <w:noProof/>
            <w:webHidden/>
          </w:rPr>
        </w:r>
        <w:r>
          <w:rPr>
            <w:noProof/>
            <w:webHidden/>
          </w:rPr>
          <w:fldChar w:fldCharType="separate"/>
        </w:r>
        <w:r>
          <w:rPr>
            <w:noProof/>
            <w:webHidden/>
          </w:rPr>
          <w:t>25</w:t>
        </w:r>
        <w:r>
          <w:rPr>
            <w:noProof/>
            <w:webHidden/>
          </w:rPr>
          <w:fldChar w:fldCharType="end"/>
        </w:r>
      </w:hyperlink>
    </w:p>
    <w:p w14:paraId="31221255" w14:textId="77777777" w:rsidR="00016995" w:rsidRDefault="00016995">
      <w:pPr>
        <w:pStyle w:val="TOC1"/>
        <w:tabs>
          <w:tab w:val="right" w:leader="dot" w:pos="8290"/>
        </w:tabs>
        <w:rPr>
          <w:rFonts w:asciiTheme="minorHAnsi" w:eastAsiaTheme="minorEastAsia" w:hAnsiTheme="minorHAnsi"/>
          <w:b w:val="0"/>
          <w:bCs w:val="0"/>
          <w:noProof/>
          <w:lang w:val="en-GB" w:eastAsia="en-GB"/>
        </w:rPr>
      </w:pPr>
      <w:hyperlink w:anchor="_Toc484728945" w:history="1">
        <w:r w:rsidRPr="00023B02">
          <w:rPr>
            <w:rStyle w:val="Hyperlink"/>
            <w:noProof/>
          </w:rPr>
          <w:t>References</w:t>
        </w:r>
        <w:r>
          <w:rPr>
            <w:noProof/>
            <w:webHidden/>
          </w:rPr>
          <w:tab/>
        </w:r>
        <w:r>
          <w:rPr>
            <w:noProof/>
            <w:webHidden/>
          </w:rPr>
          <w:fldChar w:fldCharType="begin"/>
        </w:r>
        <w:r>
          <w:rPr>
            <w:noProof/>
            <w:webHidden/>
          </w:rPr>
          <w:instrText xml:space="preserve"> PAGEREF _Toc484728945 \h </w:instrText>
        </w:r>
        <w:r>
          <w:rPr>
            <w:noProof/>
            <w:webHidden/>
          </w:rPr>
        </w:r>
        <w:r>
          <w:rPr>
            <w:noProof/>
            <w:webHidden/>
          </w:rPr>
          <w:fldChar w:fldCharType="separate"/>
        </w:r>
        <w:r>
          <w:rPr>
            <w:noProof/>
            <w:webHidden/>
          </w:rPr>
          <w:t>26</w:t>
        </w:r>
        <w:r>
          <w:rPr>
            <w:noProof/>
            <w:webHidden/>
          </w:rPr>
          <w:fldChar w:fldCharType="end"/>
        </w:r>
      </w:hyperlink>
    </w:p>
    <w:p w14:paraId="0E429537" w14:textId="09C4EEC9" w:rsidR="00F54916" w:rsidRPr="00F54916" w:rsidRDefault="00E92C0F" w:rsidP="00F54916">
      <w:r>
        <w:fldChar w:fldCharType="end"/>
      </w:r>
    </w:p>
    <w:p w14:paraId="449CDAE5" w14:textId="77777777" w:rsidR="005F3C06" w:rsidRPr="00276693" w:rsidRDefault="005F3C06" w:rsidP="00276693">
      <w:pPr>
        <w:pStyle w:val="1Para"/>
      </w:pPr>
    </w:p>
    <w:p w14:paraId="43EE6F4B" w14:textId="77777777" w:rsidR="00751639" w:rsidRDefault="00751639" w:rsidP="00E10BCA">
      <w:pPr>
        <w:pStyle w:val="Heading1Preliminary"/>
      </w:pPr>
      <w:bookmarkStart w:id="5" w:name="_Toc484728928"/>
      <w:r>
        <w:lastRenderedPageBreak/>
        <w:t>List of Acronyms</w:t>
      </w:r>
      <w:bookmarkEnd w:id="5"/>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68"/>
        <w:gridCol w:w="5632"/>
      </w:tblGrid>
      <w:tr w:rsidR="00646F8D" w14:paraId="009D5E5C" w14:textId="77777777" w:rsidTr="00C75AD8">
        <w:trPr>
          <w:trHeight w:val="227"/>
        </w:trPr>
        <w:tc>
          <w:tcPr>
            <w:tcW w:w="2668" w:type="dxa"/>
          </w:tcPr>
          <w:p w14:paraId="2D3056C1" w14:textId="645F54A8" w:rsidR="00646F8D" w:rsidRDefault="00C71C76" w:rsidP="00C75AD8">
            <w:pPr>
              <w:pStyle w:val="1ParaNoSpace"/>
            </w:pPr>
            <w:r>
              <w:t>CTU</w:t>
            </w:r>
          </w:p>
        </w:tc>
        <w:tc>
          <w:tcPr>
            <w:tcW w:w="5632" w:type="dxa"/>
          </w:tcPr>
          <w:p w14:paraId="327D0108" w14:textId="0628B442" w:rsidR="00646F8D" w:rsidRDefault="00C71C76" w:rsidP="00C75AD8">
            <w:pPr>
              <w:pStyle w:val="1ParaNoSpace"/>
            </w:pPr>
            <w:r>
              <w:t xml:space="preserve">Czech Technical </w:t>
            </w:r>
            <w:r w:rsidR="00430D5B">
              <w:t>University</w:t>
            </w:r>
          </w:p>
        </w:tc>
      </w:tr>
      <w:tr w:rsidR="00646F8D" w14:paraId="7AFAF102" w14:textId="77777777" w:rsidTr="00C75AD8">
        <w:trPr>
          <w:trHeight w:val="227"/>
        </w:trPr>
        <w:tc>
          <w:tcPr>
            <w:tcW w:w="2668" w:type="dxa"/>
          </w:tcPr>
          <w:p w14:paraId="3039A9B8" w14:textId="283AD53B" w:rsidR="00646F8D" w:rsidRDefault="00430D5B" w:rsidP="00C75AD8">
            <w:pPr>
              <w:pStyle w:val="1ParaNoSpace"/>
            </w:pPr>
            <w:r>
              <w:t>CSS</w:t>
            </w:r>
          </w:p>
        </w:tc>
        <w:tc>
          <w:tcPr>
            <w:tcW w:w="5632" w:type="dxa"/>
          </w:tcPr>
          <w:p w14:paraId="2F30B776" w14:textId="4BC4A233" w:rsidR="00646F8D" w:rsidRDefault="00430D5B" w:rsidP="00C75AD8">
            <w:pPr>
              <w:pStyle w:val="1ParaNoSpace"/>
            </w:pPr>
            <w:r>
              <w:t>Computer Support for Study</w:t>
            </w:r>
          </w:p>
        </w:tc>
      </w:tr>
      <w:tr w:rsidR="00646F8D" w14:paraId="23BC6C54" w14:textId="77777777" w:rsidTr="00C75AD8">
        <w:trPr>
          <w:trHeight w:val="227"/>
        </w:trPr>
        <w:tc>
          <w:tcPr>
            <w:tcW w:w="2668" w:type="dxa"/>
          </w:tcPr>
          <w:p w14:paraId="17DF34DE" w14:textId="13838E54" w:rsidR="00646F8D" w:rsidRDefault="002A62F4" w:rsidP="00C75AD8">
            <w:pPr>
              <w:pStyle w:val="1ParaNoSpace"/>
            </w:pPr>
            <w:r>
              <w:t>GUI</w:t>
            </w:r>
          </w:p>
        </w:tc>
        <w:tc>
          <w:tcPr>
            <w:tcW w:w="5632" w:type="dxa"/>
          </w:tcPr>
          <w:p w14:paraId="68FBECE8" w14:textId="60BDFE03" w:rsidR="00646F8D" w:rsidRDefault="002A62F4" w:rsidP="00C75AD8">
            <w:pPr>
              <w:pStyle w:val="1ParaNoSpace"/>
            </w:pPr>
            <w:r>
              <w:t>Graphical User Interface</w:t>
            </w:r>
          </w:p>
        </w:tc>
      </w:tr>
      <w:tr w:rsidR="00646F8D" w14:paraId="0C40577B" w14:textId="77777777" w:rsidTr="00C75AD8">
        <w:trPr>
          <w:trHeight w:val="227"/>
        </w:trPr>
        <w:tc>
          <w:tcPr>
            <w:tcW w:w="2668" w:type="dxa"/>
          </w:tcPr>
          <w:p w14:paraId="0E94A983" w14:textId="045FFBA0" w:rsidR="00646F8D" w:rsidRDefault="00C75AD8" w:rsidP="00C75AD8">
            <w:pPr>
              <w:pStyle w:val="1ParaNoSpace"/>
            </w:pPr>
            <w:r>
              <w:t>IDE</w:t>
            </w:r>
          </w:p>
        </w:tc>
        <w:tc>
          <w:tcPr>
            <w:tcW w:w="5632" w:type="dxa"/>
          </w:tcPr>
          <w:p w14:paraId="7837B5A4" w14:textId="270AB85E" w:rsidR="00646F8D" w:rsidRDefault="00C75AD8" w:rsidP="00C75AD8">
            <w:pPr>
              <w:pStyle w:val="1ParaNoSpace"/>
            </w:pPr>
            <w:r>
              <w:t>Integrated Development Environment</w:t>
            </w:r>
          </w:p>
        </w:tc>
      </w:tr>
      <w:tr w:rsidR="00567571" w14:paraId="567771CC" w14:textId="77777777" w:rsidTr="008A7F25">
        <w:trPr>
          <w:trHeight w:val="405"/>
        </w:trPr>
        <w:tc>
          <w:tcPr>
            <w:tcW w:w="2668" w:type="dxa"/>
          </w:tcPr>
          <w:p w14:paraId="5453B078" w14:textId="3F5590DA" w:rsidR="00567571" w:rsidRDefault="00567571" w:rsidP="00C75AD8">
            <w:pPr>
              <w:pStyle w:val="1ParaNoSpace"/>
            </w:pPr>
            <w:r>
              <w:t>PyPI</w:t>
            </w:r>
          </w:p>
        </w:tc>
        <w:tc>
          <w:tcPr>
            <w:tcW w:w="5632" w:type="dxa"/>
          </w:tcPr>
          <w:p w14:paraId="29A5BE04" w14:textId="09B76108" w:rsidR="00567571" w:rsidRDefault="00567571" w:rsidP="00C75AD8">
            <w:pPr>
              <w:pStyle w:val="1ParaNoSpace"/>
            </w:pPr>
            <w:r>
              <w:t>Python Package Index</w:t>
            </w:r>
          </w:p>
        </w:tc>
      </w:tr>
      <w:tr w:rsidR="008A7F25" w14:paraId="13C2D4E7" w14:textId="77777777" w:rsidTr="008A7F25">
        <w:trPr>
          <w:trHeight w:val="321"/>
        </w:trPr>
        <w:tc>
          <w:tcPr>
            <w:tcW w:w="2668" w:type="dxa"/>
          </w:tcPr>
          <w:p w14:paraId="104BD493" w14:textId="764ECCF8" w:rsidR="008A7F25" w:rsidRDefault="008A7F25" w:rsidP="00C75AD8">
            <w:pPr>
              <w:pStyle w:val="1ParaNoSpace"/>
            </w:pPr>
            <w:r>
              <w:t>TDD</w:t>
            </w:r>
          </w:p>
        </w:tc>
        <w:tc>
          <w:tcPr>
            <w:tcW w:w="5632" w:type="dxa"/>
          </w:tcPr>
          <w:p w14:paraId="4826CE3D" w14:textId="481A33DD" w:rsidR="008A7F25" w:rsidRDefault="008A7F25" w:rsidP="00C75AD8">
            <w:pPr>
              <w:pStyle w:val="1ParaNoSpace"/>
            </w:pPr>
            <w:r>
              <w:t>Test Driven Development</w:t>
            </w:r>
          </w:p>
        </w:tc>
      </w:tr>
      <w:tr w:rsidR="008A7F25" w14:paraId="39355BE2" w14:textId="77777777" w:rsidTr="008A7F25">
        <w:trPr>
          <w:trHeight w:val="321"/>
        </w:trPr>
        <w:tc>
          <w:tcPr>
            <w:tcW w:w="2668" w:type="dxa"/>
          </w:tcPr>
          <w:p w14:paraId="522F2208" w14:textId="77777777" w:rsidR="008A7F25" w:rsidRDefault="008A7F25" w:rsidP="00C75AD8">
            <w:pPr>
              <w:pStyle w:val="1ParaNoSpace"/>
            </w:pPr>
          </w:p>
        </w:tc>
        <w:tc>
          <w:tcPr>
            <w:tcW w:w="5632" w:type="dxa"/>
          </w:tcPr>
          <w:p w14:paraId="75397B1F" w14:textId="77777777" w:rsidR="008A7F25" w:rsidRDefault="008A7F25" w:rsidP="00C75AD8">
            <w:pPr>
              <w:pStyle w:val="1ParaNoSpace"/>
            </w:pPr>
          </w:p>
        </w:tc>
      </w:tr>
      <w:tr w:rsidR="008A7F25" w14:paraId="2A7219A6" w14:textId="77777777" w:rsidTr="008A7F25">
        <w:trPr>
          <w:trHeight w:val="321"/>
        </w:trPr>
        <w:tc>
          <w:tcPr>
            <w:tcW w:w="2668" w:type="dxa"/>
          </w:tcPr>
          <w:p w14:paraId="7359B1C7" w14:textId="77777777" w:rsidR="008A7F25" w:rsidRDefault="008A7F25" w:rsidP="00C75AD8">
            <w:pPr>
              <w:pStyle w:val="1ParaNoSpace"/>
            </w:pPr>
          </w:p>
        </w:tc>
        <w:tc>
          <w:tcPr>
            <w:tcW w:w="5632" w:type="dxa"/>
          </w:tcPr>
          <w:p w14:paraId="53060EC9" w14:textId="77777777" w:rsidR="008A7F25" w:rsidRDefault="008A7F25" w:rsidP="00C75AD8">
            <w:pPr>
              <w:pStyle w:val="1ParaNoSpace"/>
            </w:pPr>
          </w:p>
        </w:tc>
      </w:tr>
    </w:tbl>
    <w:p w14:paraId="1B68C9C0" w14:textId="77777777" w:rsidR="00276693" w:rsidRPr="00276693" w:rsidRDefault="00276693" w:rsidP="009E4615">
      <w:pPr>
        <w:pStyle w:val="1Para"/>
        <w:ind w:firstLine="0"/>
      </w:pPr>
    </w:p>
    <w:p w14:paraId="1E1089D8" w14:textId="77777777" w:rsidR="00751639" w:rsidRDefault="00751639" w:rsidP="00E10BCA">
      <w:pPr>
        <w:pStyle w:val="Heading1Preliminary"/>
      </w:pPr>
      <w:bookmarkStart w:id="6" w:name="_Toc484728929"/>
      <w:r>
        <w:lastRenderedPageBreak/>
        <w:t>Glossary</w:t>
      </w:r>
      <w:bookmarkEnd w:id="6"/>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84"/>
        <w:gridCol w:w="5616"/>
      </w:tblGrid>
      <w:tr w:rsidR="007A4070" w14:paraId="101F922A" w14:textId="77777777" w:rsidTr="007C2C1E">
        <w:tc>
          <w:tcPr>
            <w:tcW w:w="2684" w:type="dxa"/>
          </w:tcPr>
          <w:p w14:paraId="7B84D4B1" w14:textId="7138548F" w:rsidR="007A4070" w:rsidRDefault="007A4070" w:rsidP="00910A03">
            <w:pPr>
              <w:pStyle w:val="1ParaNoSpace"/>
            </w:pPr>
            <w:r>
              <w:t xml:space="preserve">Python </w:t>
            </w:r>
          </w:p>
        </w:tc>
        <w:tc>
          <w:tcPr>
            <w:tcW w:w="5616" w:type="dxa"/>
          </w:tcPr>
          <w:p w14:paraId="31E09778" w14:textId="77336336" w:rsidR="007A4070" w:rsidRDefault="007A4070" w:rsidP="00910A03">
            <w:pPr>
              <w:pStyle w:val="1ParaNoSpace"/>
            </w:pPr>
            <w:r>
              <w:t>An Object Oriented and interpreted Programming language</w:t>
            </w:r>
          </w:p>
        </w:tc>
      </w:tr>
      <w:tr w:rsidR="007A4070" w14:paraId="53B0D3D9" w14:textId="77777777" w:rsidTr="007C2C1E">
        <w:trPr>
          <w:trHeight w:val="447"/>
        </w:trPr>
        <w:tc>
          <w:tcPr>
            <w:tcW w:w="2684" w:type="dxa"/>
          </w:tcPr>
          <w:p w14:paraId="2637183F" w14:textId="480D70E2" w:rsidR="007A4070" w:rsidRDefault="007A4070" w:rsidP="00910A03">
            <w:pPr>
              <w:pStyle w:val="1ParaNoSpace"/>
            </w:pPr>
            <w:r>
              <w:t>Script</w:t>
            </w:r>
          </w:p>
        </w:tc>
        <w:tc>
          <w:tcPr>
            <w:tcW w:w="5616" w:type="dxa"/>
          </w:tcPr>
          <w:p w14:paraId="2AA9EB33" w14:textId="558CE075" w:rsidR="007A4070" w:rsidRDefault="007C2C1E" w:rsidP="00910A03">
            <w:pPr>
              <w:pStyle w:val="1ParaNoSpace"/>
            </w:pPr>
            <w:r>
              <w:t>P</w:t>
            </w:r>
            <w:r w:rsidRPr="007C2C1E">
              <w:t>rograms written for a special run-time environment</w:t>
            </w:r>
          </w:p>
        </w:tc>
      </w:tr>
      <w:tr w:rsidR="007C2C1E" w14:paraId="5F3134AF" w14:textId="77777777" w:rsidTr="007C2C1E">
        <w:tc>
          <w:tcPr>
            <w:tcW w:w="2684" w:type="dxa"/>
          </w:tcPr>
          <w:p w14:paraId="41BC213F" w14:textId="1DD9BC89" w:rsidR="007C2C1E" w:rsidRDefault="007C2C1E" w:rsidP="00910A03">
            <w:pPr>
              <w:pStyle w:val="1ParaNoSpace"/>
            </w:pPr>
            <w:r>
              <w:t>Open Source</w:t>
            </w:r>
          </w:p>
        </w:tc>
        <w:tc>
          <w:tcPr>
            <w:tcW w:w="5616" w:type="dxa"/>
          </w:tcPr>
          <w:p w14:paraId="69543990" w14:textId="5A89F862" w:rsidR="007C2C1E" w:rsidRPr="00910A03" w:rsidRDefault="007C2C1E" w:rsidP="007C2C1E">
            <w:pPr>
              <w:pStyle w:val="1ParaNoSpace"/>
            </w:pPr>
            <w:r>
              <w:t>The source code that is made available to the public under a license to s</w:t>
            </w:r>
            <w:r w:rsidRPr="007C2C1E">
              <w:t>tudy, change, and distribute the software to anyone and for any purpose</w:t>
            </w:r>
          </w:p>
        </w:tc>
      </w:tr>
      <w:tr w:rsidR="007C2C1E" w14:paraId="26E64E1F" w14:textId="77777777" w:rsidTr="007C2C1E">
        <w:tc>
          <w:tcPr>
            <w:tcW w:w="2684" w:type="dxa"/>
          </w:tcPr>
          <w:p w14:paraId="4845FFFB" w14:textId="5A09FDC8" w:rsidR="007C2C1E" w:rsidRDefault="007C2C1E" w:rsidP="00910A03">
            <w:pPr>
              <w:pStyle w:val="1ParaNoSpace"/>
            </w:pPr>
            <w:r>
              <w:t>Database</w:t>
            </w:r>
          </w:p>
        </w:tc>
        <w:tc>
          <w:tcPr>
            <w:tcW w:w="5616" w:type="dxa"/>
          </w:tcPr>
          <w:p w14:paraId="407A178D" w14:textId="39E5D46E" w:rsidR="007C2C1E" w:rsidRPr="00910A03" w:rsidRDefault="007C2C1E" w:rsidP="00910A03">
            <w:pPr>
              <w:pStyle w:val="1ParaNoSpace"/>
            </w:pPr>
            <w:r w:rsidRPr="007C2C1E">
              <w:t>a structured set of data held in a computer,</w:t>
            </w:r>
          </w:p>
        </w:tc>
      </w:tr>
      <w:tr w:rsidR="007C2C1E" w14:paraId="5D80347E" w14:textId="77777777" w:rsidTr="007C2C1E">
        <w:tc>
          <w:tcPr>
            <w:tcW w:w="2684" w:type="dxa"/>
          </w:tcPr>
          <w:p w14:paraId="6C4FC331" w14:textId="28CE5092" w:rsidR="007C2C1E" w:rsidRDefault="007C2C1E" w:rsidP="00910A03">
            <w:pPr>
              <w:pStyle w:val="1ParaNoSpace"/>
            </w:pPr>
            <w:r>
              <w:t>Hosting</w:t>
            </w:r>
          </w:p>
        </w:tc>
        <w:tc>
          <w:tcPr>
            <w:tcW w:w="5616" w:type="dxa"/>
          </w:tcPr>
          <w:p w14:paraId="4B001707" w14:textId="27747D47" w:rsidR="007C2C1E" w:rsidRPr="00910A03" w:rsidRDefault="007C2C1E" w:rsidP="007D079E">
            <w:pPr>
              <w:pStyle w:val="1ParaNoSpace"/>
            </w:pPr>
            <w:r w:rsidRPr="007C2C1E">
              <w:t>A web hosting service is a type of Internet hosting service that allows individuals and organizations to make their website accessible via the World Wide Web</w:t>
            </w:r>
          </w:p>
        </w:tc>
      </w:tr>
      <w:tr w:rsidR="007C2C1E" w14:paraId="21432FA4" w14:textId="77777777" w:rsidTr="007C2C1E">
        <w:tc>
          <w:tcPr>
            <w:tcW w:w="2684" w:type="dxa"/>
          </w:tcPr>
          <w:p w14:paraId="1A6AB485" w14:textId="263350EB" w:rsidR="007C2C1E" w:rsidRDefault="007C2C1E" w:rsidP="00910A03">
            <w:pPr>
              <w:pStyle w:val="1ParaNoSpace"/>
            </w:pPr>
            <w:r w:rsidRPr="00CB363D">
              <w:t>PEP8</w:t>
            </w:r>
          </w:p>
        </w:tc>
        <w:tc>
          <w:tcPr>
            <w:tcW w:w="5616" w:type="dxa"/>
          </w:tcPr>
          <w:p w14:paraId="0A9C17A1" w14:textId="19B4003F" w:rsidR="007C2C1E" w:rsidRDefault="007C2C1E" w:rsidP="00910A03">
            <w:pPr>
              <w:pStyle w:val="1ParaNoSpace"/>
            </w:pPr>
            <w:r w:rsidRPr="001A2E17">
              <w:t>Python code style convention</w:t>
            </w:r>
            <w:r>
              <w:t>s</w:t>
            </w:r>
            <w:r>
              <w:rPr>
                <w:rStyle w:val="EndnoteReference"/>
              </w:rPr>
              <w:endnoteReference w:id="1"/>
            </w:r>
          </w:p>
        </w:tc>
      </w:tr>
      <w:tr w:rsidR="007C2C1E" w14:paraId="566BD277" w14:textId="77777777" w:rsidTr="007C2C1E">
        <w:tc>
          <w:tcPr>
            <w:tcW w:w="2684" w:type="dxa"/>
          </w:tcPr>
          <w:p w14:paraId="01C4C9DA" w14:textId="4CFC3870" w:rsidR="007C2C1E" w:rsidRDefault="007C2C1E" w:rsidP="00910A03">
            <w:pPr>
              <w:pStyle w:val="1ParaNoSpace"/>
            </w:pPr>
            <w:r>
              <w:t>Object Oriented Programming</w:t>
            </w:r>
          </w:p>
        </w:tc>
        <w:tc>
          <w:tcPr>
            <w:tcW w:w="5616" w:type="dxa"/>
          </w:tcPr>
          <w:p w14:paraId="75804F36" w14:textId="07F4FDF1" w:rsidR="007C2C1E" w:rsidRDefault="007C2C1E" w:rsidP="007C2C1E">
            <w:pPr>
              <w:pStyle w:val="1ParaNoSpace"/>
            </w:pPr>
            <w:r>
              <w:t>C</w:t>
            </w:r>
            <w:r w:rsidRPr="007C2C1E">
              <w:t>omputer pro</w:t>
            </w:r>
            <w:r>
              <w:t xml:space="preserve">gramming </w:t>
            </w:r>
            <w:r w:rsidRPr="007C2C1E">
              <w:t xml:space="preserve">in which </w:t>
            </w:r>
            <w:r>
              <w:t xml:space="preserve">we can </w:t>
            </w:r>
            <w:r w:rsidRPr="007C2C1E">
              <w:t>define not only the data type of a data structure, but also the types of operations (functions) that can be applied to the data structure</w:t>
            </w:r>
          </w:p>
        </w:tc>
      </w:tr>
      <w:tr w:rsidR="007C2C1E" w14:paraId="645C5111" w14:textId="77777777" w:rsidTr="007C2C1E">
        <w:tc>
          <w:tcPr>
            <w:tcW w:w="2684" w:type="dxa"/>
          </w:tcPr>
          <w:p w14:paraId="18C96B89" w14:textId="46C9E28F" w:rsidR="007C2C1E" w:rsidRDefault="007C2C1E" w:rsidP="00910A03">
            <w:pPr>
              <w:pStyle w:val="1ParaNoSpace"/>
            </w:pPr>
            <w:r>
              <w:t>Python Interactive Shell</w:t>
            </w:r>
          </w:p>
        </w:tc>
        <w:tc>
          <w:tcPr>
            <w:tcW w:w="5616" w:type="dxa"/>
          </w:tcPr>
          <w:p w14:paraId="022F1C46" w14:textId="2F71DC31" w:rsidR="007C2C1E" w:rsidRDefault="007C2C1E" w:rsidP="00910A03">
            <w:pPr>
              <w:pStyle w:val="1ParaNoSpace"/>
            </w:pPr>
            <w:r>
              <w:t>Python’s command line utility</w:t>
            </w:r>
          </w:p>
        </w:tc>
      </w:tr>
      <w:tr w:rsidR="007C2C1E" w14:paraId="6E2F3AD1" w14:textId="77777777" w:rsidTr="007C2C1E">
        <w:tc>
          <w:tcPr>
            <w:tcW w:w="2684" w:type="dxa"/>
          </w:tcPr>
          <w:p w14:paraId="62214464" w14:textId="7585E115" w:rsidR="007C2C1E" w:rsidRDefault="007C2C1E" w:rsidP="00910A03">
            <w:pPr>
              <w:pStyle w:val="1ParaNoSpace"/>
            </w:pPr>
            <w:r w:rsidRPr="00240D5F">
              <w:t>snippet</w:t>
            </w:r>
          </w:p>
        </w:tc>
        <w:tc>
          <w:tcPr>
            <w:tcW w:w="5616" w:type="dxa"/>
          </w:tcPr>
          <w:p w14:paraId="3149903D" w14:textId="59617654" w:rsidR="007C2C1E" w:rsidRDefault="007C2C1E" w:rsidP="007C2C1E">
            <w:pPr>
              <w:pStyle w:val="1ParaNoSpace"/>
            </w:pPr>
            <w:r w:rsidRPr="007C2C1E">
              <w:t xml:space="preserve">a small piece or brief </w:t>
            </w:r>
            <w:r>
              <w:t>code</w:t>
            </w:r>
          </w:p>
        </w:tc>
      </w:tr>
      <w:tr w:rsidR="007C2C1E" w14:paraId="40C4E370" w14:textId="77777777" w:rsidTr="007C2C1E">
        <w:tc>
          <w:tcPr>
            <w:tcW w:w="2684" w:type="dxa"/>
          </w:tcPr>
          <w:p w14:paraId="6FBF4D6E" w14:textId="2C18D8DE" w:rsidR="007C2C1E" w:rsidRDefault="007C2C1E" w:rsidP="00910A03">
            <w:pPr>
              <w:pStyle w:val="1ParaNoSpace"/>
            </w:pPr>
          </w:p>
        </w:tc>
        <w:tc>
          <w:tcPr>
            <w:tcW w:w="5616" w:type="dxa"/>
          </w:tcPr>
          <w:p w14:paraId="190A7205" w14:textId="3FC65A64" w:rsidR="007C2C1E" w:rsidRPr="005C5AE3" w:rsidRDefault="007C2C1E" w:rsidP="005C5AE3">
            <w:pPr>
              <w:pStyle w:val="1ParaNoSpace"/>
              <w:rPr>
                <w:vertAlign w:val="superscript"/>
              </w:rPr>
            </w:pPr>
          </w:p>
        </w:tc>
      </w:tr>
      <w:tr w:rsidR="007C2C1E" w14:paraId="0AE11583" w14:textId="77777777" w:rsidTr="007C2C1E">
        <w:tc>
          <w:tcPr>
            <w:tcW w:w="2684" w:type="dxa"/>
          </w:tcPr>
          <w:p w14:paraId="5E2AD6B1" w14:textId="4483C4D7" w:rsidR="007C2C1E" w:rsidRDefault="007C2C1E" w:rsidP="00910A03">
            <w:pPr>
              <w:pStyle w:val="1ParaNoSpace"/>
            </w:pPr>
          </w:p>
        </w:tc>
        <w:tc>
          <w:tcPr>
            <w:tcW w:w="5616" w:type="dxa"/>
          </w:tcPr>
          <w:p w14:paraId="2C7B2256" w14:textId="77777777" w:rsidR="007C2C1E" w:rsidRDefault="007C2C1E" w:rsidP="00910A03">
            <w:pPr>
              <w:pStyle w:val="1ParaNoSpace"/>
            </w:pPr>
          </w:p>
        </w:tc>
      </w:tr>
      <w:tr w:rsidR="007C2C1E" w14:paraId="51944269" w14:textId="77777777" w:rsidTr="007C2C1E">
        <w:tc>
          <w:tcPr>
            <w:tcW w:w="2684" w:type="dxa"/>
          </w:tcPr>
          <w:p w14:paraId="23A782C1" w14:textId="5FCC6B54" w:rsidR="007C2C1E" w:rsidRDefault="007C2C1E" w:rsidP="00910A03">
            <w:pPr>
              <w:pStyle w:val="1ParaNoSpace"/>
            </w:pPr>
          </w:p>
        </w:tc>
        <w:tc>
          <w:tcPr>
            <w:tcW w:w="5616" w:type="dxa"/>
          </w:tcPr>
          <w:p w14:paraId="6C4FEF17" w14:textId="77777777" w:rsidR="007C2C1E" w:rsidRDefault="007C2C1E" w:rsidP="00910A03">
            <w:pPr>
              <w:pStyle w:val="1ParaNoSpace"/>
            </w:pPr>
          </w:p>
        </w:tc>
      </w:tr>
      <w:tr w:rsidR="007C2C1E" w14:paraId="02C41B91" w14:textId="77777777" w:rsidTr="007C2C1E">
        <w:tc>
          <w:tcPr>
            <w:tcW w:w="2684" w:type="dxa"/>
          </w:tcPr>
          <w:p w14:paraId="310890C5" w14:textId="306227AA" w:rsidR="007C2C1E" w:rsidRDefault="007C2C1E" w:rsidP="00910A03">
            <w:pPr>
              <w:pStyle w:val="1ParaNoSpace"/>
            </w:pPr>
          </w:p>
        </w:tc>
        <w:tc>
          <w:tcPr>
            <w:tcW w:w="5616" w:type="dxa"/>
          </w:tcPr>
          <w:p w14:paraId="30A69C3A" w14:textId="77777777" w:rsidR="007C2C1E" w:rsidRDefault="007C2C1E" w:rsidP="00910A03">
            <w:pPr>
              <w:pStyle w:val="1ParaNoSpace"/>
            </w:pPr>
          </w:p>
        </w:tc>
      </w:tr>
      <w:tr w:rsidR="007C2C1E" w14:paraId="05577E4C" w14:textId="77777777" w:rsidTr="007C2C1E">
        <w:tc>
          <w:tcPr>
            <w:tcW w:w="2684" w:type="dxa"/>
          </w:tcPr>
          <w:p w14:paraId="29251325" w14:textId="0DDC00B8" w:rsidR="007C2C1E" w:rsidRDefault="007C2C1E" w:rsidP="00910A03">
            <w:pPr>
              <w:pStyle w:val="1ParaNoSpace"/>
            </w:pPr>
          </w:p>
        </w:tc>
        <w:tc>
          <w:tcPr>
            <w:tcW w:w="5616" w:type="dxa"/>
          </w:tcPr>
          <w:p w14:paraId="0E5C488A" w14:textId="77777777" w:rsidR="007C2C1E" w:rsidRDefault="007C2C1E" w:rsidP="00910A03">
            <w:pPr>
              <w:pStyle w:val="1ParaNoSpace"/>
            </w:pPr>
          </w:p>
        </w:tc>
      </w:tr>
      <w:tr w:rsidR="007C2C1E" w14:paraId="082B738F" w14:textId="77777777" w:rsidTr="007C2C1E">
        <w:tc>
          <w:tcPr>
            <w:tcW w:w="2684" w:type="dxa"/>
          </w:tcPr>
          <w:p w14:paraId="1DF57D08" w14:textId="77777777" w:rsidR="007C2C1E" w:rsidRDefault="007C2C1E" w:rsidP="00910A03">
            <w:pPr>
              <w:pStyle w:val="1ParaNoSpace"/>
            </w:pPr>
          </w:p>
        </w:tc>
        <w:tc>
          <w:tcPr>
            <w:tcW w:w="5616" w:type="dxa"/>
          </w:tcPr>
          <w:p w14:paraId="6DCA6256" w14:textId="77777777" w:rsidR="007C2C1E" w:rsidRDefault="007C2C1E" w:rsidP="00910A03">
            <w:pPr>
              <w:pStyle w:val="1ParaNoSpace"/>
            </w:pPr>
          </w:p>
        </w:tc>
      </w:tr>
      <w:tr w:rsidR="007C2C1E" w14:paraId="45212743" w14:textId="77777777" w:rsidTr="007C2C1E">
        <w:tc>
          <w:tcPr>
            <w:tcW w:w="2684" w:type="dxa"/>
          </w:tcPr>
          <w:p w14:paraId="70EACDF3" w14:textId="77777777" w:rsidR="007C2C1E" w:rsidRDefault="007C2C1E" w:rsidP="00910A03">
            <w:pPr>
              <w:pStyle w:val="1ParaNoSpace"/>
            </w:pPr>
          </w:p>
        </w:tc>
        <w:tc>
          <w:tcPr>
            <w:tcW w:w="5616" w:type="dxa"/>
          </w:tcPr>
          <w:p w14:paraId="7AEBDA43" w14:textId="77777777" w:rsidR="007C2C1E" w:rsidRDefault="007C2C1E" w:rsidP="00910A03">
            <w:pPr>
              <w:pStyle w:val="1ParaNoSpace"/>
            </w:pPr>
          </w:p>
        </w:tc>
      </w:tr>
    </w:tbl>
    <w:p w14:paraId="7DFE54F9" w14:textId="77777777" w:rsidR="00A542EF" w:rsidRDefault="00A542EF" w:rsidP="00276693">
      <w:pPr>
        <w:pStyle w:val="1Para"/>
        <w:sectPr w:rsidR="00A542EF" w:rsidSect="00E378D8">
          <w:footerReference w:type="default" r:id="rId9"/>
          <w:pgSz w:w="11900" w:h="16840" w:code="9"/>
          <w:pgMar w:top="1440" w:right="1800" w:bottom="1440" w:left="1800" w:header="720" w:footer="720" w:gutter="0"/>
          <w:pgNumType w:fmt="lowerRoman"/>
          <w:cols w:space="720"/>
          <w:titlePg/>
          <w:docGrid w:linePitch="360"/>
        </w:sectPr>
      </w:pPr>
    </w:p>
    <w:p w14:paraId="00989F9D" w14:textId="04715DFA" w:rsidR="00486A07" w:rsidRDefault="004522D4" w:rsidP="000122CB">
      <w:pPr>
        <w:pStyle w:val="Heading1"/>
      </w:pPr>
      <w:bookmarkStart w:id="7" w:name="_Toc484728930"/>
      <w:r>
        <w:lastRenderedPageBreak/>
        <w:t>Introduction</w:t>
      </w:r>
      <w:bookmarkEnd w:id="7"/>
    </w:p>
    <w:p w14:paraId="2C4F4721" w14:textId="2AE68532" w:rsidR="003954F3" w:rsidRDefault="00AC6B86" w:rsidP="00DD0DD2">
      <w:pPr>
        <w:pStyle w:val="1Para"/>
        <w:jc w:val="both"/>
      </w:pPr>
      <w:r>
        <w:t xml:space="preserve">The major motivation for this </w:t>
      </w:r>
      <w:r w:rsidR="003F51A4">
        <w:t xml:space="preserve">thesis </w:t>
      </w:r>
      <w:r>
        <w:t>comes from the fact that</w:t>
      </w:r>
      <w:r w:rsidR="00FD5B6B">
        <w:t xml:space="preserve"> most of the work surrounding the examining of students is still done manually. This </w:t>
      </w:r>
      <w:r w:rsidR="003F51A4">
        <w:t xml:space="preserve">thesis </w:t>
      </w:r>
      <w:r w:rsidR="00FD5B6B">
        <w:t xml:space="preserve">introduces the need, scope and application </w:t>
      </w:r>
      <w:r w:rsidR="003F51A4">
        <w:t>that is built for the</w:t>
      </w:r>
      <w:r w:rsidR="00FD5B6B">
        <w:t xml:space="preserve"> </w:t>
      </w:r>
      <w:r w:rsidR="003F51A4">
        <w:t xml:space="preserve">automation of the examination process </w:t>
      </w:r>
      <w:r w:rsidR="00027237">
        <w:t>for</w:t>
      </w:r>
      <w:r w:rsidR="00FD5B6B">
        <w:t xml:space="preserve"> </w:t>
      </w:r>
      <w:r w:rsidR="003F51A4">
        <w:t>reducing the</w:t>
      </w:r>
      <w:r w:rsidR="00FD5B6B">
        <w:t xml:space="preserve"> manual work. </w:t>
      </w:r>
      <w:r w:rsidR="00027237">
        <w:t xml:space="preserve">The </w:t>
      </w:r>
      <w:r w:rsidR="000227BD">
        <w:t xml:space="preserve">software </w:t>
      </w:r>
      <w:r w:rsidR="00027237">
        <w:t xml:space="preserve">solution described and </w:t>
      </w:r>
      <w:r w:rsidR="00372609">
        <w:t>developed</w:t>
      </w:r>
      <w:r w:rsidR="00027237">
        <w:t xml:space="preserve"> as a part of </w:t>
      </w:r>
      <w:r w:rsidR="00372609">
        <w:t xml:space="preserve">this </w:t>
      </w:r>
      <w:r w:rsidR="00854C99">
        <w:t>thesis</w:t>
      </w:r>
      <w:r w:rsidR="00BB05E6">
        <w:t xml:space="preserve"> </w:t>
      </w:r>
      <w:r w:rsidR="00372609">
        <w:t xml:space="preserve">is </w:t>
      </w:r>
      <w:r w:rsidR="00B11271">
        <w:t xml:space="preserve">tend to be </w:t>
      </w:r>
      <w:r w:rsidR="00B96093">
        <w:t>designed in a way that it</w:t>
      </w:r>
      <w:r w:rsidR="004D3CA2">
        <w:t xml:space="preserve"> utilizes and requires the least resources and </w:t>
      </w:r>
      <w:r w:rsidR="009B700D">
        <w:t xml:space="preserve">infrastructure for its operation. </w:t>
      </w:r>
      <w:r w:rsidR="00E7186D">
        <w:t xml:space="preserve">The application is made as dynamic as possible hence it can be used </w:t>
      </w:r>
      <w:r w:rsidR="00CD730E">
        <w:t>outside the set scope (i.e. for Computer Support for Study course), if the process of examination can be standardize</w:t>
      </w:r>
      <w:r w:rsidR="001D107F">
        <w:t xml:space="preserve">d for that </w:t>
      </w:r>
      <w:r w:rsidR="000227BD">
        <w:t>course</w:t>
      </w:r>
      <w:r w:rsidR="001D107F">
        <w:t xml:space="preserve"> or subject</w:t>
      </w:r>
      <w:r w:rsidR="00CD730E">
        <w:t>.</w:t>
      </w:r>
      <w:r w:rsidR="00E7186D">
        <w:t xml:space="preserve"> </w:t>
      </w:r>
      <w:r w:rsidR="00430D5B">
        <w:t xml:space="preserve">Different methods </w:t>
      </w:r>
      <w:r w:rsidR="004D213D">
        <w:t>of approaching the automation are</w:t>
      </w:r>
      <w:r w:rsidR="00430D5B">
        <w:t xml:space="preserve"> also described along with their bene</w:t>
      </w:r>
      <w:r w:rsidR="00E7186D">
        <w:t>fits and shortcomings.</w:t>
      </w:r>
    </w:p>
    <w:p w14:paraId="3F8E6B08" w14:textId="68908F27" w:rsidR="00B61271" w:rsidRDefault="00D74E89" w:rsidP="00DD0DD2">
      <w:pPr>
        <w:pStyle w:val="1Para"/>
        <w:jc w:val="both"/>
      </w:pPr>
      <w:r>
        <w:t xml:space="preserve">For the </w:t>
      </w:r>
      <w:r w:rsidR="00071B49">
        <w:t>sake of simplicity</w:t>
      </w:r>
      <w:r>
        <w:t xml:space="preserve">, CSS course is </w:t>
      </w:r>
      <w:r w:rsidR="00E36AF7">
        <w:t>used</w:t>
      </w:r>
      <w:r w:rsidR="00FC58D1">
        <w:t xml:space="preserve"> as an example </w:t>
      </w:r>
      <w:r w:rsidR="00BB05E6">
        <w:t>all through</w:t>
      </w:r>
      <w:r w:rsidR="00FC58D1">
        <w:t xml:space="preserve"> this </w:t>
      </w:r>
      <w:r w:rsidR="00854C99">
        <w:t>thesis</w:t>
      </w:r>
      <w:r w:rsidR="00E36AF7">
        <w:t>,</w:t>
      </w:r>
      <w:r w:rsidR="00BB05E6">
        <w:t xml:space="preserve"> </w:t>
      </w:r>
      <w:r w:rsidR="00FC58D1">
        <w:t>to analyze and demonstrate the challenges and solution proposals to diff</w:t>
      </w:r>
      <w:r w:rsidR="00071B49">
        <w:t xml:space="preserve">erent aspects of </w:t>
      </w:r>
      <w:r w:rsidR="00E36AF7">
        <w:t>such an</w:t>
      </w:r>
      <w:r w:rsidR="00B61271">
        <w:t xml:space="preserve"> automation process.</w:t>
      </w:r>
    </w:p>
    <w:p w14:paraId="6C394E6D" w14:textId="0A1D9217" w:rsidR="00B5408B" w:rsidRDefault="00B5408B" w:rsidP="00DD0DD2">
      <w:pPr>
        <w:pStyle w:val="1Para"/>
        <w:jc w:val="both"/>
      </w:pPr>
      <w:r>
        <w:t xml:space="preserve">When conducted manually, the whole examination process </w:t>
      </w:r>
      <w:r w:rsidR="003F51A4">
        <w:t xml:space="preserve">procedure </w:t>
      </w:r>
      <w:r>
        <w:t>is taken care of manually with the help of up to three or more people. From the preparation of question paper to reviewing the answers from students (most of the times in an unorganized way) and assigning grades. If a course or subject is registered by many students (which in fact is a case for the CSS course), for e.g. in order of hundreds then the whole process becomes even more cumbersome and hard to handle, leading to the slowdown of the review process and requirement of even more manual efforts.</w:t>
      </w:r>
    </w:p>
    <w:p w14:paraId="4BAF6924" w14:textId="0F1964C2" w:rsidR="004D213D" w:rsidRDefault="00175992" w:rsidP="00DD0DD2">
      <w:pPr>
        <w:pStyle w:val="1Para"/>
        <w:jc w:val="both"/>
      </w:pPr>
      <w:r>
        <w:lastRenderedPageBreak/>
        <w:t>The</w:t>
      </w:r>
      <w:r w:rsidR="004D213D">
        <w:t xml:space="preserve"> aim</w:t>
      </w:r>
      <w:r w:rsidR="003954F3">
        <w:t xml:space="preserve"> </w:t>
      </w:r>
      <w:r>
        <w:t xml:space="preserve">of this </w:t>
      </w:r>
      <w:r w:rsidR="00854C99">
        <w:t>thesis</w:t>
      </w:r>
      <w:r w:rsidR="00541562">
        <w:t xml:space="preserve"> is </w:t>
      </w:r>
      <w:r w:rsidR="004D213D">
        <w:t>to</w:t>
      </w:r>
      <w:r w:rsidR="00541562">
        <w:t xml:space="preserve"> provides a good understanding</w:t>
      </w:r>
      <w:r w:rsidR="00E36AF7">
        <w:t xml:space="preserve"> of</w:t>
      </w:r>
      <w:r w:rsidR="004D213D">
        <w:t xml:space="preserve"> the examination process </w:t>
      </w:r>
      <w:r w:rsidR="00113F82">
        <w:t>where most of the work is done manually</w:t>
      </w:r>
      <w:r w:rsidR="00D30096">
        <w:t>,</w:t>
      </w:r>
      <w:r w:rsidR="00113F82">
        <w:t xml:space="preserve"> along with ways to approach the automation</w:t>
      </w:r>
      <w:r w:rsidR="007F786F">
        <w:t>s</w:t>
      </w:r>
      <w:r w:rsidR="00541562">
        <w:t xml:space="preserve"> </w:t>
      </w:r>
      <w:r w:rsidR="007F786F">
        <w:t xml:space="preserve">of such nature. The problem that has been addressed in this </w:t>
      </w:r>
      <w:r w:rsidR="00854C99">
        <w:t>thesis</w:t>
      </w:r>
      <w:r w:rsidR="007F786F">
        <w:t xml:space="preserve"> is mostly concerned with the organization and automation of the </w:t>
      </w:r>
      <w:r w:rsidR="004D213D">
        <w:t>answer reviewing system</w:t>
      </w:r>
      <w:r w:rsidR="00E36AF7">
        <w:t xml:space="preserve"> and aid the plagiarism check</w:t>
      </w:r>
      <w:r w:rsidR="004D213D">
        <w:t xml:space="preserve">. Also, </w:t>
      </w:r>
      <w:r w:rsidR="00E36AF7">
        <w:t>a summary of h</w:t>
      </w:r>
      <w:r w:rsidR="004D213D">
        <w:t xml:space="preserve">ow to achieve operational excellence </w:t>
      </w:r>
      <w:r w:rsidR="00E36AF7">
        <w:t>by</w:t>
      </w:r>
      <w:r w:rsidR="004D213D">
        <w:t xml:space="preserve"> the deployment of small</w:t>
      </w:r>
      <w:r w:rsidR="00E36AF7">
        <w:t xml:space="preserve"> and cost eff</w:t>
      </w:r>
      <w:r w:rsidR="00A701B1">
        <w:t xml:space="preserve">ective automations is made part of this </w:t>
      </w:r>
      <w:r w:rsidR="00D30096">
        <w:t>thesis</w:t>
      </w:r>
      <w:r w:rsidR="00A701B1">
        <w:t>.</w:t>
      </w:r>
      <w:r w:rsidR="00D30096">
        <w:t xml:space="preserve"> </w:t>
      </w:r>
    </w:p>
    <w:p w14:paraId="06FE0777" w14:textId="5C3B0E43" w:rsidR="00B5408B" w:rsidRDefault="00B5408B" w:rsidP="00DD0DD2">
      <w:pPr>
        <w:pStyle w:val="1Para"/>
        <w:jc w:val="both"/>
      </w:pPr>
      <w:r>
        <w:t>The soft</w:t>
      </w:r>
      <w:r w:rsidR="00D35D23">
        <w:t xml:space="preserve">ware </w:t>
      </w:r>
      <w:r w:rsidR="00175992">
        <w:t xml:space="preserve">solution </w:t>
      </w:r>
      <w:r w:rsidR="00175992" w:rsidRPr="007153D2">
        <w:rPr>
          <w:b/>
          <w:i/>
        </w:rPr>
        <w:t>Testrek</w:t>
      </w:r>
      <w:r w:rsidR="00175992" w:rsidRPr="00E36AF7">
        <w:t>, developed</w:t>
      </w:r>
      <w:r w:rsidR="004D213D" w:rsidRPr="00E36AF7">
        <w:t xml:space="preserve"> mainly in Python</w:t>
      </w:r>
      <w:r w:rsidR="00175992">
        <w:t xml:space="preserve"> as</w:t>
      </w:r>
      <w:r w:rsidR="00D35D23">
        <w:t xml:space="preserve"> part of this </w:t>
      </w:r>
      <w:r w:rsidR="00854C99">
        <w:t>thesis</w:t>
      </w:r>
      <w:r w:rsidR="00D35D23">
        <w:t xml:space="preserve"> can help in </w:t>
      </w:r>
      <w:r w:rsidR="00A701B1">
        <w:t>organization of</w:t>
      </w:r>
      <w:r w:rsidR="002C6EFE">
        <w:t xml:space="preserve"> </w:t>
      </w:r>
      <w:r w:rsidR="001868DE">
        <w:t xml:space="preserve">reviewing and running a </w:t>
      </w:r>
      <w:r w:rsidR="001868DE" w:rsidRPr="001868DE">
        <w:t xml:space="preserve">preliminary </w:t>
      </w:r>
      <w:r w:rsidR="001868DE">
        <w:t>plagiarism check on answers</w:t>
      </w:r>
      <w:r w:rsidR="002C6EFE">
        <w:t xml:space="preserve"> from the students </w:t>
      </w:r>
      <w:r w:rsidR="00A701B1">
        <w:t>taking part</w:t>
      </w:r>
      <w:r w:rsidR="00D35D23">
        <w:t xml:space="preserve"> </w:t>
      </w:r>
      <w:r w:rsidR="002C6EFE">
        <w:t>in the examination</w:t>
      </w:r>
      <w:r w:rsidR="002104A2">
        <w:t xml:space="preserve">. The designing of the solution is dynamically approached so that the </w:t>
      </w:r>
      <w:r w:rsidR="002C6EFE">
        <w:t>testing of any kind</w:t>
      </w:r>
      <w:r w:rsidR="002104A2">
        <w:t xml:space="preserve"> can use this solution</w:t>
      </w:r>
      <w:r w:rsidR="002C6EFE">
        <w:t xml:space="preserve"> </w:t>
      </w:r>
      <w:r w:rsidR="00796229">
        <w:t>if</w:t>
      </w:r>
      <w:r w:rsidR="002C6EFE">
        <w:t xml:space="preserve"> it can be standardized as mentioned in the 2</w:t>
      </w:r>
      <w:r w:rsidR="002C6EFE" w:rsidRPr="002C6EFE">
        <w:rPr>
          <w:vertAlign w:val="superscript"/>
        </w:rPr>
        <w:t>nd</w:t>
      </w:r>
      <w:r w:rsidR="002C6EFE">
        <w:t xml:space="preserve"> Chapter. This </w:t>
      </w:r>
      <w:r w:rsidR="00854C99">
        <w:t>thesis</w:t>
      </w:r>
      <w:r w:rsidR="002C6EFE">
        <w:t xml:space="preserve"> can also be used to conduct further research</w:t>
      </w:r>
      <w:r w:rsidR="00796229">
        <w:t xml:space="preserve"> and development</w:t>
      </w:r>
      <w:r w:rsidR="002C6EFE">
        <w:t xml:space="preserve"> on automating the</w:t>
      </w:r>
      <w:r w:rsidR="001868DE">
        <w:t xml:space="preserve"> sub processes which are out of scope of this bachelor </w:t>
      </w:r>
      <w:r w:rsidR="00D30096">
        <w:t>thesis</w:t>
      </w:r>
      <w:r w:rsidR="001868DE">
        <w:t>.</w:t>
      </w:r>
    </w:p>
    <w:p w14:paraId="64652284" w14:textId="6712E4BD" w:rsidR="00313674" w:rsidRDefault="00313674" w:rsidP="00DD0DD2">
      <w:pPr>
        <w:pStyle w:val="1Para"/>
        <w:jc w:val="both"/>
      </w:pPr>
      <w:r>
        <w:t>There are information systems that already exists and can provide a potential solution for achieving the automation</w:t>
      </w:r>
      <w:r w:rsidR="005C046C">
        <w:t>, if modifiable and extensible</w:t>
      </w:r>
      <w:r>
        <w:t xml:space="preserve">. For example, </w:t>
      </w:r>
      <w:r w:rsidR="00784D5F" w:rsidRPr="00784D5F">
        <w:rPr>
          <w:i/>
        </w:rPr>
        <w:t>Moodle</w:t>
      </w:r>
      <w:r>
        <w:rPr>
          <w:rStyle w:val="EndnoteReference"/>
        </w:rPr>
        <w:endnoteReference w:id="2"/>
      </w:r>
      <w:r>
        <w:t xml:space="preserve"> is a shared learning platform which is hosted by </w:t>
      </w:r>
      <w:r w:rsidR="005C046C">
        <w:t>CTU</w:t>
      </w:r>
      <w:r>
        <w:t xml:space="preserve"> to share study material with students. </w:t>
      </w:r>
      <w:r w:rsidR="005C046C">
        <w:t>Although by default, t</w:t>
      </w:r>
      <w:r>
        <w:t xml:space="preserve">here is no possibility for students </w:t>
      </w:r>
      <w:r w:rsidR="005C046C">
        <w:t xml:space="preserve">to </w:t>
      </w:r>
      <w:r>
        <w:t xml:space="preserve">upload </w:t>
      </w:r>
      <w:r w:rsidR="005C046C">
        <w:t>their</w:t>
      </w:r>
      <w:r>
        <w:t xml:space="preserve"> answers during the examination or for teachers to run a plagiarism check</w:t>
      </w:r>
      <w:r w:rsidR="005C046C">
        <w:t xml:space="preserve">, </w:t>
      </w:r>
      <w:r>
        <w:t>it can be extended in order to do similar tasks that Testrek would do but the efforts required for achieving the same results as Testrek would require more tim</w:t>
      </w:r>
      <w:r w:rsidR="005C046C">
        <w:t xml:space="preserve">e, resources, </w:t>
      </w:r>
      <w:r>
        <w:t>expertise in other front and back end programming languages.</w:t>
      </w:r>
      <w:r w:rsidR="00784D5F">
        <w:t xml:space="preserve"> Moreover, for integrating the extensible application to </w:t>
      </w:r>
      <w:r w:rsidR="00A512E9">
        <w:t xml:space="preserve">current </w:t>
      </w:r>
      <w:r w:rsidR="00784D5F" w:rsidRPr="00784D5F">
        <w:rPr>
          <w:i/>
        </w:rPr>
        <w:t>Moodle</w:t>
      </w:r>
      <w:r w:rsidR="00784D5F">
        <w:t xml:space="preserve">, an extensive </w:t>
      </w:r>
      <w:r w:rsidR="00A512E9">
        <w:t xml:space="preserve">Black and White box </w:t>
      </w:r>
      <w:r w:rsidR="00784D5F">
        <w:t>testing</w:t>
      </w:r>
      <w:r w:rsidR="00A512E9">
        <w:t>s</w:t>
      </w:r>
      <w:r w:rsidR="00784D5F">
        <w:t xml:space="preserve"> will be required, ranging from </w:t>
      </w:r>
      <w:r w:rsidR="00784D5F">
        <w:lastRenderedPageBreak/>
        <w:t>regression and system tastings to integration testing. It is for all these reasons that it became necessary to write an autonomous application.</w:t>
      </w:r>
    </w:p>
    <w:p w14:paraId="6D64FBF5" w14:textId="17DD23F1" w:rsidR="004D213D" w:rsidRDefault="004D213D" w:rsidP="00DD0DD2">
      <w:pPr>
        <w:pStyle w:val="1Para"/>
        <w:jc w:val="both"/>
      </w:pPr>
      <w:r>
        <w:t>The information</w:t>
      </w:r>
      <w:r w:rsidR="00313674">
        <w:t xml:space="preserve"> in this thesis</w:t>
      </w:r>
      <w:r>
        <w:t xml:space="preserve"> is ordered in way so that one </w:t>
      </w:r>
      <w:r w:rsidR="00796229">
        <w:t xml:space="preserve">starts by understanding </w:t>
      </w:r>
      <w:r>
        <w:t xml:space="preserve">the aim and challenges </w:t>
      </w:r>
      <w:r w:rsidR="00C96AB4">
        <w:t>faced du</w:t>
      </w:r>
      <w:r w:rsidR="00796229">
        <w:t xml:space="preserve">e to the current process, followed by </w:t>
      </w:r>
      <w:r w:rsidR="00C96AB4">
        <w:t xml:space="preserve">a description of the solution proposals and technologies used to develop </w:t>
      </w:r>
      <w:r w:rsidR="00E97FF1">
        <w:t xml:space="preserve">the solution itself. </w:t>
      </w:r>
    </w:p>
    <w:p w14:paraId="75B8B9C9" w14:textId="24E1615F" w:rsidR="00AD6F8B" w:rsidRDefault="00AD6F8B" w:rsidP="00DD0DD2">
      <w:pPr>
        <w:spacing w:after="160" w:line="259" w:lineRule="auto"/>
        <w:jc w:val="both"/>
        <w:rPr>
          <w:sz w:val="28"/>
          <w:lang w:val="en-CA"/>
        </w:rPr>
      </w:pPr>
      <w:r>
        <w:br w:type="page"/>
      </w:r>
    </w:p>
    <w:p w14:paraId="75613C7F" w14:textId="035F9204" w:rsidR="00AD6F8B" w:rsidRDefault="004522D4" w:rsidP="00AD6F8B">
      <w:pPr>
        <w:pStyle w:val="Heading1"/>
      </w:pPr>
      <w:bookmarkStart w:id="8" w:name="_Toc484728931"/>
      <w:r>
        <w:lastRenderedPageBreak/>
        <w:t>Process Analysis</w:t>
      </w:r>
      <w:bookmarkEnd w:id="8"/>
    </w:p>
    <w:p w14:paraId="639BC15B" w14:textId="50888A82" w:rsidR="00AA27DC" w:rsidRDefault="00732C9E" w:rsidP="00732C9E">
      <w:pPr>
        <w:pStyle w:val="1Para"/>
        <w:ind w:firstLine="0"/>
        <w:rPr>
          <w:noProof/>
          <w:lang w:val="en-GB" w:eastAsia="en-GB"/>
        </w:rPr>
      </w:pPr>
      <w:r>
        <w:t xml:space="preserve">Process Analysis constitute an important part of </w:t>
      </w:r>
      <w:r w:rsidR="00A80BF2">
        <w:t>this</w:t>
      </w:r>
      <w:r>
        <w:t xml:space="preserve"> </w:t>
      </w:r>
      <w:r w:rsidR="00854C99">
        <w:t>thesis</w:t>
      </w:r>
      <w:r>
        <w:t xml:space="preserve"> as it helped </w:t>
      </w:r>
      <w:r w:rsidR="008763C5">
        <w:t>in understanding the different aspects of the probl</w:t>
      </w:r>
      <w:r w:rsidR="008E3D3A">
        <w:t xml:space="preserve">em which are tried to be solved </w:t>
      </w:r>
      <w:r>
        <w:t xml:space="preserve">while designing the </w:t>
      </w:r>
      <w:r w:rsidR="0073531C">
        <w:t xml:space="preserve">software </w:t>
      </w:r>
      <w:r>
        <w:t xml:space="preserve">solution described in </w:t>
      </w:r>
      <w:r w:rsidRPr="008E3D3A">
        <w:rPr>
          <w:i/>
        </w:rPr>
        <w:t>Chapter 3</w:t>
      </w:r>
      <w:r w:rsidR="008E3D3A">
        <w:t>.</w:t>
      </w:r>
    </w:p>
    <w:p w14:paraId="6BA8D207" w14:textId="09A13E72" w:rsidR="00AA27DC" w:rsidRDefault="00AA27DC" w:rsidP="00732C9E">
      <w:pPr>
        <w:pStyle w:val="1Para"/>
        <w:ind w:firstLine="0"/>
      </w:pPr>
    </w:p>
    <w:p w14:paraId="6C703B65" w14:textId="0A67432B" w:rsidR="00732C9E" w:rsidRDefault="00AA27DC" w:rsidP="00732C9E">
      <w:pPr>
        <w:pStyle w:val="Heading2"/>
      </w:pPr>
      <w:bookmarkStart w:id="9" w:name="_Toc484728932"/>
      <w:r>
        <w:rPr>
          <w:noProof/>
          <w:lang w:val="en-GB" w:eastAsia="en-GB"/>
        </w:rPr>
        <w:drawing>
          <wp:anchor distT="0" distB="0" distL="114300" distR="114300" simplePos="0" relativeHeight="251669504" behindDoc="0" locked="0" layoutInCell="1" allowOverlap="1" wp14:anchorId="37D9FE26" wp14:editId="45AAF7FD">
            <wp:simplePos x="0" y="0"/>
            <wp:positionH relativeFrom="margin">
              <wp:posOffset>650240</wp:posOffset>
            </wp:positionH>
            <wp:positionV relativeFrom="margin">
              <wp:posOffset>3265170</wp:posOffset>
            </wp:positionV>
            <wp:extent cx="7912100" cy="2556510"/>
            <wp:effectExtent l="10795" t="0" r="0" b="0"/>
            <wp:wrapSquare wrapText="bothSides"/>
            <wp:docPr id="10" name="Picture 10" descr="/Users/akshat/Documents/Tand_Labs/Testrek/_01_Designs/images/Thesis_Test_curren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sers/akshat/Documents/Tand_Labs/Testrek/_01_Designs/images/Thesis_Test_current.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rot="16200000">
                      <a:off x="0" y="0"/>
                      <a:ext cx="7912100" cy="255651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732C9E">
        <w:t>Process Description</w:t>
      </w:r>
      <w:bookmarkEnd w:id="9"/>
    </w:p>
    <w:p w14:paraId="6837B12B" w14:textId="783E3A6A" w:rsidR="000E4470" w:rsidRDefault="000E4470" w:rsidP="007A0549">
      <w:pPr>
        <w:pStyle w:val="1Para"/>
        <w:ind w:left="720"/>
      </w:pPr>
      <w:r>
        <w:t xml:space="preserve">When conducted manually, the process map of whole examination process is explained using a swim lane chart </w:t>
      </w:r>
      <w:r w:rsidR="00407460">
        <w:t>on the right</w:t>
      </w:r>
      <w:r w:rsidR="003D4061">
        <w:t>. Next chapter contains f</w:t>
      </w:r>
      <w:r>
        <w:t xml:space="preserve">urther information about the scope </w:t>
      </w:r>
      <w:r w:rsidR="003D4061">
        <w:t>of</w:t>
      </w:r>
      <w:r>
        <w:t xml:space="preserve"> this </w:t>
      </w:r>
      <w:r w:rsidR="00854C99">
        <w:t>thesis</w:t>
      </w:r>
      <w:r>
        <w:t xml:space="preserve"> and a rough estimation of efforts required to automate the sub processes which are not included in the scope.</w:t>
      </w:r>
    </w:p>
    <w:p w14:paraId="3825484E" w14:textId="203D4C04" w:rsidR="005568E9" w:rsidRDefault="005568E9" w:rsidP="007A0549">
      <w:pPr>
        <w:pStyle w:val="1Para"/>
        <w:ind w:left="720"/>
      </w:pPr>
      <w:r>
        <w:t xml:space="preserve">The chart shows </w:t>
      </w:r>
      <w:r w:rsidR="003D4061">
        <w:t>the current process procedure</w:t>
      </w:r>
      <w:r w:rsidR="00407460">
        <w:t xml:space="preserve">, with the estimations of work and in some cases time required for </w:t>
      </w:r>
      <w:r w:rsidR="003D4061">
        <w:t xml:space="preserve">a </w:t>
      </w:r>
      <w:r w:rsidR="00407460">
        <w:t>sub process to complete.</w:t>
      </w:r>
    </w:p>
    <w:p w14:paraId="4BA21B6C" w14:textId="239BFEF6" w:rsidR="00F92FB9" w:rsidRPr="00F92FB9" w:rsidRDefault="00F92FB9" w:rsidP="007A0549">
      <w:pPr>
        <w:pStyle w:val="1Para"/>
        <w:ind w:left="1440" w:firstLine="0"/>
      </w:pPr>
    </w:p>
    <w:p w14:paraId="27B2E00E" w14:textId="74E197A2" w:rsidR="00806B5F" w:rsidRDefault="00F05B75" w:rsidP="007A0549">
      <w:pPr>
        <w:pStyle w:val="Heading1"/>
        <w:ind w:left="720"/>
      </w:pPr>
      <w:bookmarkStart w:id="10" w:name="_Toc484728933"/>
      <w:r>
        <w:lastRenderedPageBreak/>
        <w:t>Proposed</w:t>
      </w:r>
      <w:r w:rsidR="004522D4">
        <w:t xml:space="preserve"> Solutions</w:t>
      </w:r>
      <w:bookmarkEnd w:id="10"/>
    </w:p>
    <w:p w14:paraId="52FC1D77" w14:textId="2C037D71" w:rsidR="003B5653" w:rsidRDefault="008763C5" w:rsidP="007A0549">
      <w:pPr>
        <w:pStyle w:val="Heading2"/>
        <w:ind w:left="1440"/>
      </w:pPr>
      <w:bookmarkStart w:id="11" w:name="_Toc484728934"/>
      <w:r>
        <w:t>Standardization of the process</w:t>
      </w:r>
      <w:bookmarkEnd w:id="11"/>
    </w:p>
    <w:p w14:paraId="27F4DDFB" w14:textId="2ADDDC3C" w:rsidR="00E534E6" w:rsidRDefault="008763C5" w:rsidP="007A0549">
      <w:pPr>
        <w:pStyle w:val="1Para"/>
        <w:ind w:left="720"/>
      </w:pPr>
      <w:r>
        <w:t>Before designing any solution for automating the examination process, it w</w:t>
      </w:r>
      <w:r w:rsidR="00434443">
        <w:t>as n</w:t>
      </w:r>
      <w:r w:rsidR="00B2117B">
        <w:t>ecessary to standardize it</w:t>
      </w:r>
      <w:r w:rsidR="00E36AF7">
        <w:t xml:space="preserve">. This in fact proved to be </w:t>
      </w:r>
      <w:r w:rsidR="006921BF">
        <w:t xml:space="preserve">crucial </w:t>
      </w:r>
      <w:r w:rsidR="00E36AF7">
        <w:t>while searching for different ways to approach the solution</w:t>
      </w:r>
      <w:r w:rsidR="008E3D3A">
        <w:t>.</w:t>
      </w:r>
      <w:r w:rsidR="00E36AF7">
        <w:t xml:space="preserve"> </w:t>
      </w:r>
      <w:r w:rsidR="000E234C">
        <w:t>The</w:t>
      </w:r>
      <w:r w:rsidR="00E36AF7">
        <w:t xml:space="preserve"> standardization helped in deciding the best possible way to approach the designing of the software solution, in the limited time frame. To make the solution fail safe it was necessary to set </w:t>
      </w:r>
      <w:r w:rsidR="00413688">
        <w:t xml:space="preserve">many </w:t>
      </w:r>
      <w:r w:rsidR="00E36AF7">
        <w:t>rules for</w:t>
      </w:r>
      <w:r w:rsidR="00413688">
        <w:t xml:space="preserve"> different parts of the process, but the challenges was to still maintain its dynamical nature.</w:t>
      </w:r>
    </w:p>
    <w:p w14:paraId="3F93DE98" w14:textId="26CF53CC" w:rsidR="00FE0AD2" w:rsidRDefault="008D5E69" w:rsidP="007A0549">
      <w:pPr>
        <w:pStyle w:val="1Para"/>
        <w:ind w:left="720"/>
      </w:pPr>
      <w:r>
        <w:t>After a thorough analysis, t</w:t>
      </w:r>
      <w:r w:rsidR="002E476F">
        <w:t>he two most qualified soluti</w:t>
      </w:r>
      <w:r>
        <w:t>ons which can be build are listed below with the requirement for standardisation, complexity, maintainability, infrastructure and support.</w:t>
      </w:r>
    </w:p>
    <w:p w14:paraId="2374E76F" w14:textId="77777777" w:rsidR="00446DBE" w:rsidRDefault="00446DBE" w:rsidP="00446DBE">
      <w:pPr>
        <w:pStyle w:val="1ParaFlushLeft"/>
      </w:pPr>
    </w:p>
    <w:p w14:paraId="7ACE8622" w14:textId="67008C07" w:rsidR="00FE0AD2" w:rsidRPr="00E57D54" w:rsidRDefault="00F05B75" w:rsidP="00FD6A55">
      <w:pPr>
        <w:pStyle w:val="Heading2"/>
      </w:pPr>
      <w:bookmarkStart w:id="12" w:name="_Toc484728935"/>
      <w:r>
        <w:t>Possible</w:t>
      </w:r>
      <w:r w:rsidR="00FD6A55">
        <w:t xml:space="preserve"> Solutions</w:t>
      </w:r>
      <w:bookmarkEnd w:id="12"/>
    </w:p>
    <w:p w14:paraId="106144F8" w14:textId="0D72499D" w:rsidR="00E57D54" w:rsidRDefault="00E57D54" w:rsidP="007A0549">
      <w:pPr>
        <w:pStyle w:val="Heading5"/>
        <w:ind w:left="720"/>
      </w:pPr>
      <w:r w:rsidRPr="00E57D54">
        <w:rPr>
          <w:u w:val="single"/>
        </w:rPr>
        <w:t>1</w:t>
      </w:r>
      <w:r w:rsidRPr="00E57D54">
        <w:rPr>
          <w:u w:val="single"/>
          <w:vertAlign w:val="superscript"/>
        </w:rPr>
        <w:t>st</w:t>
      </w:r>
      <w:r w:rsidRPr="00E57D54">
        <w:rPr>
          <w:u w:val="single"/>
        </w:rPr>
        <w:t xml:space="preserve"> Solution</w:t>
      </w:r>
      <w:r w:rsidR="00FE0AD2">
        <w:rPr>
          <w:u w:val="single"/>
        </w:rPr>
        <w:t xml:space="preserve"> (Testrek)</w:t>
      </w:r>
      <w:r>
        <w:t xml:space="preserve"> – Preferred</w:t>
      </w:r>
    </w:p>
    <w:p w14:paraId="6E65B839" w14:textId="0B07BC09" w:rsidR="00E57D54" w:rsidRDefault="00E57D54" w:rsidP="007A0549">
      <w:pPr>
        <w:pStyle w:val="1Para"/>
        <w:ind w:left="720"/>
        <w:rPr>
          <w:lang w:val="en-US"/>
        </w:rPr>
      </w:pPr>
      <w:r>
        <w:rPr>
          <w:lang w:val="en-US"/>
        </w:rPr>
        <w:t>Basic Requirements</w:t>
      </w:r>
      <w:r w:rsidRPr="00E57D54">
        <w:rPr>
          <w:lang w:val="en-US"/>
        </w:rPr>
        <w:t xml:space="preserve"> </w:t>
      </w:r>
      <w:r>
        <w:rPr>
          <w:lang w:val="en-US"/>
        </w:rPr>
        <w:t>for this solution</w:t>
      </w:r>
      <w:r w:rsidR="00C942CF">
        <w:rPr>
          <w:lang w:val="en-US"/>
        </w:rPr>
        <w:t xml:space="preserve"> to run</w:t>
      </w:r>
      <w:r>
        <w:rPr>
          <w:lang w:val="en-US"/>
        </w:rPr>
        <w:t>:</w:t>
      </w:r>
    </w:p>
    <w:p w14:paraId="50A68C68" w14:textId="67F3715D" w:rsidR="00062C29" w:rsidRDefault="00062C29" w:rsidP="007A0549">
      <w:pPr>
        <w:pStyle w:val="1Para"/>
        <w:numPr>
          <w:ilvl w:val="0"/>
          <w:numId w:val="7"/>
        </w:numPr>
        <w:ind w:left="2520"/>
        <w:rPr>
          <w:lang w:val="en-US"/>
        </w:rPr>
      </w:pPr>
      <w:r>
        <w:rPr>
          <w:lang w:val="en-US"/>
        </w:rPr>
        <w:t>Access to the internet</w:t>
      </w:r>
    </w:p>
    <w:p w14:paraId="6BC2E618" w14:textId="7F90A994" w:rsidR="002127C3" w:rsidRDefault="002127C3" w:rsidP="007A0549">
      <w:pPr>
        <w:pStyle w:val="1Para"/>
        <w:numPr>
          <w:ilvl w:val="0"/>
          <w:numId w:val="7"/>
        </w:numPr>
        <w:ind w:left="2520"/>
        <w:rPr>
          <w:lang w:val="en-US"/>
        </w:rPr>
      </w:pPr>
      <w:r>
        <w:rPr>
          <w:lang w:val="en-US"/>
        </w:rPr>
        <w:t>Disk space of about 30 Mega Bytes</w:t>
      </w:r>
    </w:p>
    <w:p w14:paraId="40004923" w14:textId="19AEA6F8" w:rsidR="00223A6B" w:rsidRDefault="00FE0AD2" w:rsidP="007A0549">
      <w:pPr>
        <w:pStyle w:val="1Para"/>
        <w:ind w:left="720"/>
        <w:rPr>
          <w:lang w:val="en-US"/>
        </w:rPr>
      </w:pPr>
      <w:r>
        <w:rPr>
          <w:lang w:val="en-US"/>
        </w:rPr>
        <w:t xml:space="preserve">This solution which is essentially a combination of scripts written in Python, is built as a part of this thesis. </w:t>
      </w:r>
      <w:r w:rsidR="002127C3">
        <w:rPr>
          <w:lang w:val="en-US"/>
        </w:rPr>
        <w:t xml:space="preserve">This solution was preferred because </w:t>
      </w:r>
      <w:r>
        <w:rPr>
          <w:lang w:val="en-US"/>
        </w:rPr>
        <w:t>the requirements for running</w:t>
      </w:r>
      <w:r w:rsidR="002127C3">
        <w:rPr>
          <w:lang w:val="en-US"/>
        </w:rPr>
        <w:t xml:space="preserve"> this application </w:t>
      </w:r>
      <w:r w:rsidR="00FD6A55">
        <w:rPr>
          <w:lang w:val="en-US"/>
        </w:rPr>
        <w:t xml:space="preserve">were very low and affordable. As the scripts are simple to </w:t>
      </w:r>
      <w:r w:rsidR="00FD6A55">
        <w:rPr>
          <w:lang w:val="en-US"/>
        </w:rPr>
        <w:lastRenderedPageBreak/>
        <w:t>understand, it would not require a lot of time to modify if the need be</w:t>
      </w:r>
      <w:r w:rsidR="00A047F7">
        <w:rPr>
          <w:lang w:val="en-US"/>
        </w:rPr>
        <w:t>.</w:t>
      </w:r>
    </w:p>
    <w:p w14:paraId="7E80B8D4" w14:textId="6560E019" w:rsidR="00A378EC" w:rsidRDefault="00A047F7" w:rsidP="007A0549">
      <w:pPr>
        <w:pStyle w:val="1Para"/>
        <w:ind w:left="720"/>
        <w:rPr>
          <w:lang w:val="en-US"/>
        </w:rPr>
      </w:pPr>
      <w:r>
        <w:rPr>
          <w:lang w:val="en-US"/>
        </w:rPr>
        <w:t>This solution also does not demand a lot of infrastructure hence it can run on most of the computers of today’s standard.</w:t>
      </w:r>
      <w:r w:rsidR="002A62F4">
        <w:rPr>
          <w:lang w:val="en-US"/>
        </w:rPr>
        <w:t xml:space="preserve"> Although it does not have a very user interaction to the of GUI, it is still easy to use and maintain. </w:t>
      </w:r>
      <w:r w:rsidR="00223A6B">
        <w:rPr>
          <w:lang w:val="en-US"/>
        </w:rPr>
        <w:t xml:space="preserve">The challenging part for this solution is strictly standardizing </w:t>
      </w:r>
      <w:r w:rsidR="00F05B75">
        <w:rPr>
          <w:lang w:val="en-US"/>
        </w:rPr>
        <w:t>many part</w:t>
      </w:r>
      <w:r w:rsidR="00A378EC">
        <w:rPr>
          <w:lang w:val="en-US"/>
        </w:rPr>
        <w:t>s</w:t>
      </w:r>
      <w:r w:rsidR="00F05B75">
        <w:rPr>
          <w:lang w:val="en-US"/>
        </w:rPr>
        <w:t xml:space="preserve"> of the </w:t>
      </w:r>
      <w:r w:rsidR="00223A6B">
        <w:rPr>
          <w:lang w:val="en-US"/>
        </w:rPr>
        <w:t xml:space="preserve">examination </w:t>
      </w:r>
      <w:r w:rsidR="00A378EC">
        <w:rPr>
          <w:lang w:val="en-US"/>
        </w:rPr>
        <w:t>process, for example, where data is expected from the user.</w:t>
      </w:r>
    </w:p>
    <w:p w14:paraId="3F401FCE" w14:textId="2F920CBA" w:rsidR="00AA27DC" w:rsidRDefault="0086692C" w:rsidP="007A0549">
      <w:pPr>
        <w:pStyle w:val="1Para"/>
        <w:ind w:left="720"/>
        <w:rPr>
          <w:lang w:val="en-US"/>
        </w:rPr>
      </w:pPr>
      <w:r>
        <w:rPr>
          <w:lang w:val="en-US"/>
        </w:rPr>
        <w:t xml:space="preserve">The swim lane chart shows the process workflow if application like </w:t>
      </w:r>
      <w:r w:rsidR="005A785D">
        <w:rPr>
          <w:i/>
          <w:lang w:val="en-US"/>
        </w:rPr>
        <w:t>Testrek</w:t>
      </w:r>
      <w:r w:rsidR="005A785D" w:rsidRPr="00B26E55">
        <w:rPr>
          <w:lang w:val="en-US"/>
        </w:rPr>
        <w:t xml:space="preserve"> </w:t>
      </w:r>
      <w:r>
        <w:rPr>
          <w:lang w:val="en-US"/>
        </w:rPr>
        <w:t xml:space="preserve">will be implemented for automation. </w:t>
      </w:r>
      <w:r w:rsidR="00FD6A55">
        <w:rPr>
          <w:lang w:val="en-US"/>
        </w:rPr>
        <w:t xml:space="preserve">A more thorough description of this solution can be found in the </w:t>
      </w:r>
      <w:r w:rsidR="00801DD0">
        <w:rPr>
          <w:lang w:val="en-US"/>
        </w:rPr>
        <w:t>up</w:t>
      </w:r>
      <w:r w:rsidR="00FD6A55">
        <w:rPr>
          <w:lang w:val="en-US"/>
        </w:rPr>
        <w:t>coming chapter</w:t>
      </w:r>
      <w:r w:rsidR="00F82727">
        <w:rPr>
          <w:lang w:val="en-US"/>
        </w:rPr>
        <w:t>s</w:t>
      </w:r>
      <w:r w:rsidR="00FD6A55">
        <w:rPr>
          <w:lang w:val="en-US"/>
        </w:rPr>
        <w:t>.</w:t>
      </w:r>
      <w:r>
        <w:rPr>
          <w:lang w:val="en-US"/>
        </w:rPr>
        <w:t xml:space="preserve"> </w:t>
      </w:r>
    </w:p>
    <w:p w14:paraId="507AAEA2" w14:textId="0D8A5BCA" w:rsidR="00AA27DC" w:rsidRDefault="00AA27DC" w:rsidP="007153D2">
      <w:pPr>
        <w:pStyle w:val="1Para"/>
        <w:ind w:firstLine="0"/>
        <w:jc w:val="center"/>
        <w:rPr>
          <w:lang w:val="en-US"/>
        </w:rPr>
      </w:pPr>
      <w:r>
        <w:rPr>
          <w:noProof/>
          <w:lang w:val="en-GB" w:eastAsia="en-GB"/>
        </w:rPr>
        <w:drawing>
          <wp:inline distT="0" distB="0" distL="0" distR="0" wp14:anchorId="0FF00D2F" wp14:editId="23F8ED7D">
            <wp:extent cx="5903374" cy="4675404"/>
            <wp:effectExtent l="0" t="0" r="0" b="0"/>
            <wp:docPr id="11" name="Picture 11" descr="/Users/akshat/Documents/Tand_Labs/Testrek/_01_Designs/images/Thesis_Test_testructo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Users/akshat/Documents/Tand_Labs/Testrek/_01_Designs/images/Thesis_Test_testructor.jp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06708" cy="4678044"/>
                    </a:xfrm>
                    <a:prstGeom prst="rect">
                      <a:avLst/>
                    </a:prstGeom>
                    <a:noFill/>
                    <a:ln>
                      <a:noFill/>
                    </a:ln>
                  </pic:spPr>
                </pic:pic>
              </a:graphicData>
            </a:graphic>
          </wp:inline>
        </w:drawing>
      </w:r>
    </w:p>
    <w:p w14:paraId="5395589A" w14:textId="77777777" w:rsidR="00446DBE" w:rsidRPr="00E57D54" w:rsidRDefault="00446DBE" w:rsidP="007A0549">
      <w:pPr>
        <w:pStyle w:val="1ParaFlushLeft"/>
        <w:ind w:left="720"/>
      </w:pPr>
    </w:p>
    <w:p w14:paraId="58542EA8" w14:textId="45C95032" w:rsidR="008D5E69" w:rsidRDefault="00E57D54" w:rsidP="007A0549">
      <w:pPr>
        <w:pStyle w:val="Heading5"/>
        <w:ind w:left="720"/>
      </w:pPr>
      <w:r>
        <w:rPr>
          <w:u w:val="single"/>
        </w:rPr>
        <w:t>2</w:t>
      </w:r>
      <w:r w:rsidRPr="00E57D54">
        <w:rPr>
          <w:u w:val="single"/>
          <w:vertAlign w:val="superscript"/>
        </w:rPr>
        <w:t>nd</w:t>
      </w:r>
      <w:r w:rsidRPr="00C942CF">
        <w:rPr>
          <w:u w:val="single"/>
        </w:rPr>
        <w:t xml:space="preserve"> </w:t>
      </w:r>
      <w:r w:rsidR="008D5E69" w:rsidRPr="00E57D54">
        <w:rPr>
          <w:u w:val="single"/>
        </w:rPr>
        <w:t>Solution</w:t>
      </w:r>
      <w:r w:rsidR="008D5E69">
        <w:t xml:space="preserve"> – Not preferred</w:t>
      </w:r>
    </w:p>
    <w:p w14:paraId="14E49FCD" w14:textId="42C54CC2" w:rsidR="00E310EB" w:rsidRDefault="00062C29" w:rsidP="007A0549">
      <w:pPr>
        <w:pStyle w:val="1Para"/>
        <w:ind w:left="720"/>
        <w:rPr>
          <w:lang w:val="en-US"/>
        </w:rPr>
      </w:pPr>
      <w:r>
        <w:rPr>
          <w:lang w:val="en-US"/>
        </w:rPr>
        <w:t xml:space="preserve">As this solution will have to utilize a server, it will have a client side and the server side. </w:t>
      </w:r>
      <w:r w:rsidR="00A9067B">
        <w:rPr>
          <w:lang w:val="en-US"/>
        </w:rPr>
        <w:t>Basic Requirements for this solution</w:t>
      </w:r>
      <w:r w:rsidR="00C942CF">
        <w:rPr>
          <w:lang w:val="en-US"/>
        </w:rPr>
        <w:t xml:space="preserve"> to run</w:t>
      </w:r>
      <w:r>
        <w:rPr>
          <w:lang w:val="en-US"/>
        </w:rPr>
        <w:t>:</w:t>
      </w:r>
    </w:p>
    <w:p w14:paraId="68FFE39B" w14:textId="2EC0F0DD" w:rsidR="00062C29" w:rsidRDefault="00062C29" w:rsidP="007A0549">
      <w:pPr>
        <w:pStyle w:val="1Para"/>
        <w:ind w:left="720"/>
        <w:rPr>
          <w:lang w:val="en-US"/>
        </w:rPr>
      </w:pPr>
      <w:r>
        <w:rPr>
          <w:lang w:val="en-US"/>
        </w:rPr>
        <w:t>On client side:</w:t>
      </w:r>
    </w:p>
    <w:p w14:paraId="3AE50A74" w14:textId="00B875A8" w:rsidR="00062C29" w:rsidRDefault="00062C29" w:rsidP="007A0549">
      <w:pPr>
        <w:pStyle w:val="1Para"/>
        <w:numPr>
          <w:ilvl w:val="0"/>
          <w:numId w:val="6"/>
        </w:numPr>
        <w:ind w:left="2520"/>
        <w:rPr>
          <w:lang w:val="en-US"/>
        </w:rPr>
      </w:pPr>
      <w:r>
        <w:rPr>
          <w:lang w:val="en-US"/>
        </w:rPr>
        <w:t>Internet Connection and a modern web browser</w:t>
      </w:r>
    </w:p>
    <w:p w14:paraId="3F864D0D" w14:textId="1E46CD35" w:rsidR="00062C29" w:rsidRDefault="00062C29" w:rsidP="007A0549">
      <w:pPr>
        <w:pStyle w:val="1Para"/>
        <w:ind w:left="1440" w:firstLine="0"/>
        <w:rPr>
          <w:lang w:val="en-US"/>
        </w:rPr>
      </w:pPr>
      <w:r>
        <w:rPr>
          <w:lang w:val="en-US"/>
        </w:rPr>
        <w:t>On server side:</w:t>
      </w:r>
    </w:p>
    <w:p w14:paraId="090EA20B" w14:textId="06C22E69" w:rsidR="00E310EB" w:rsidRDefault="00062C29" w:rsidP="007A0549">
      <w:pPr>
        <w:pStyle w:val="1Para"/>
        <w:ind w:left="2160" w:firstLine="0"/>
        <w:rPr>
          <w:lang w:val="en-US"/>
        </w:rPr>
      </w:pPr>
      <w:r w:rsidRPr="00062C29">
        <w:rPr>
          <w:lang w:val="en-US"/>
        </w:rPr>
        <w:t>a.</w:t>
      </w:r>
      <w:r>
        <w:rPr>
          <w:lang w:val="en-US"/>
        </w:rPr>
        <w:t xml:space="preserve"> </w:t>
      </w:r>
      <w:r w:rsidR="00E310EB">
        <w:rPr>
          <w:lang w:val="en-US"/>
        </w:rPr>
        <w:t>a database</w:t>
      </w:r>
    </w:p>
    <w:p w14:paraId="5A9C63DE" w14:textId="172DA77B" w:rsidR="00E310EB" w:rsidRDefault="00E310EB" w:rsidP="007A0549">
      <w:pPr>
        <w:pStyle w:val="1Para"/>
        <w:numPr>
          <w:ilvl w:val="0"/>
          <w:numId w:val="6"/>
        </w:numPr>
        <w:ind w:left="2520"/>
        <w:rPr>
          <w:lang w:val="en-US"/>
        </w:rPr>
      </w:pPr>
      <w:r>
        <w:rPr>
          <w:lang w:val="en-US"/>
        </w:rPr>
        <w:t>a server supporting Python</w:t>
      </w:r>
    </w:p>
    <w:p w14:paraId="4AADE8A6" w14:textId="36D04FAD" w:rsidR="00E310EB" w:rsidRDefault="00E310EB" w:rsidP="007A0549">
      <w:pPr>
        <w:pStyle w:val="1Para"/>
        <w:numPr>
          <w:ilvl w:val="0"/>
          <w:numId w:val="6"/>
        </w:numPr>
        <w:ind w:left="2520"/>
        <w:rPr>
          <w:lang w:val="en-US"/>
        </w:rPr>
      </w:pPr>
      <w:r>
        <w:rPr>
          <w:lang w:val="en-US"/>
        </w:rPr>
        <w:t>an app hosting</w:t>
      </w:r>
      <w:r w:rsidR="003B2CDF">
        <w:rPr>
          <w:lang w:val="en-US"/>
        </w:rPr>
        <w:t xml:space="preserve"> platform</w:t>
      </w:r>
    </w:p>
    <w:p w14:paraId="049B625C" w14:textId="7FF5A50D" w:rsidR="00E310EB" w:rsidRDefault="003B2CDF" w:rsidP="007A0549">
      <w:pPr>
        <w:pStyle w:val="1Para"/>
        <w:numPr>
          <w:ilvl w:val="0"/>
          <w:numId w:val="6"/>
        </w:numPr>
        <w:ind w:left="2520"/>
        <w:rPr>
          <w:lang w:val="en-US"/>
        </w:rPr>
      </w:pPr>
      <w:r>
        <w:rPr>
          <w:lang w:val="en-US"/>
        </w:rPr>
        <w:t>maintenance and support</w:t>
      </w:r>
    </w:p>
    <w:p w14:paraId="4CE8600D" w14:textId="768409A3" w:rsidR="00AA27DC" w:rsidRDefault="00FD6A55" w:rsidP="007A0549">
      <w:pPr>
        <w:pStyle w:val="1Para"/>
        <w:ind w:left="720"/>
        <w:rPr>
          <w:lang w:val="en-US"/>
        </w:rPr>
      </w:pPr>
      <w:r>
        <w:rPr>
          <w:lang w:val="en-US"/>
        </w:rPr>
        <w:t>Building</w:t>
      </w:r>
      <w:r w:rsidR="00E57D54">
        <w:rPr>
          <w:lang w:val="en-US"/>
        </w:rPr>
        <w:t xml:space="preserve"> t</w:t>
      </w:r>
      <w:r w:rsidR="008D5E69">
        <w:rPr>
          <w:lang w:val="en-US"/>
        </w:rPr>
        <w:t>his</w:t>
      </w:r>
      <w:r w:rsidR="002910D2">
        <w:rPr>
          <w:lang w:val="en-US"/>
        </w:rPr>
        <w:t xml:space="preserve"> application</w:t>
      </w:r>
      <w:r w:rsidR="008D5E69">
        <w:rPr>
          <w:lang w:val="en-US"/>
        </w:rPr>
        <w:t xml:space="preserve"> solution </w:t>
      </w:r>
      <w:r w:rsidR="00E310EB">
        <w:rPr>
          <w:lang w:val="en-US"/>
        </w:rPr>
        <w:t>would require a robust web framework for</w:t>
      </w:r>
      <w:r w:rsidR="00E57D54">
        <w:rPr>
          <w:lang w:val="en-US"/>
        </w:rPr>
        <w:t xml:space="preserve"> Python, e.g. Flask, Django etc</w:t>
      </w:r>
      <w:r w:rsidR="003B2CDF">
        <w:rPr>
          <w:lang w:val="en-US"/>
        </w:rPr>
        <w:t>.</w:t>
      </w:r>
      <w:r w:rsidR="00A9067B">
        <w:rPr>
          <w:lang w:val="en-US"/>
        </w:rPr>
        <w:t xml:space="preserve"> It would utilize a database</w:t>
      </w:r>
      <w:r w:rsidR="00CF5C60">
        <w:rPr>
          <w:lang w:val="en-US"/>
        </w:rPr>
        <w:t xml:space="preserve"> to store the information and </w:t>
      </w:r>
      <w:r w:rsidR="002910D2">
        <w:rPr>
          <w:lang w:val="en-US"/>
        </w:rPr>
        <w:t>a server to operate itself.</w:t>
      </w:r>
      <w:r>
        <w:rPr>
          <w:lang w:val="en-US"/>
        </w:rPr>
        <w:t xml:space="preserve"> </w:t>
      </w:r>
      <w:r w:rsidR="00223A6B">
        <w:rPr>
          <w:lang w:val="en-US"/>
        </w:rPr>
        <w:t>Furthermore, t</w:t>
      </w:r>
      <w:r>
        <w:rPr>
          <w:lang w:val="en-US"/>
        </w:rPr>
        <w:t>he development process would require a lot more time and resources in comparison to the 1</w:t>
      </w:r>
      <w:r w:rsidRPr="00FD6A55">
        <w:rPr>
          <w:vertAlign w:val="superscript"/>
          <w:lang w:val="en-US"/>
        </w:rPr>
        <w:t>st</w:t>
      </w:r>
      <w:r>
        <w:rPr>
          <w:lang w:val="en-US"/>
        </w:rPr>
        <w:t xml:space="preserve"> solution.</w:t>
      </w:r>
    </w:p>
    <w:p w14:paraId="7BA025D0" w14:textId="3EE9217B" w:rsidR="008D5E69" w:rsidRPr="008D5E69" w:rsidRDefault="002910D2" w:rsidP="007A0549">
      <w:pPr>
        <w:pStyle w:val="1Para"/>
        <w:ind w:left="720"/>
        <w:rPr>
          <w:lang w:val="en-US"/>
        </w:rPr>
      </w:pPr>
      <w:r>
        <w:rPr>
          <w:lang w:val="en-US"/>
        </w:rPr>
        <w:t>Though the requirements are on the higher end when compared to the 1st solution, this</w:t>
      </w:r>
      <w:r w:rsidR="00E57D54">
        <w:rPr>
          <w:lang w:val="en-US"/>
        </w:rPr>
        <w:t xml:space="preserve"> solution which is essentially a web application</w:t>
      </w:r>
      <w:r>
        <w:rPr>
          <w:lang w:val="en-US"/>
        </w:rPr>
        <w:t xml:space="preserve"> will be more robust in its </w:t>
      </w:r>
      <w:r w:rsidR="00FD6A55">
        <w:rPr>
          <w:lang w:val="en-US"/>
        </w:rPr>
        <w:t>operation and delivery.</w:t>
      </w:r>
      <w:r w:rsidR="002A62F4">
        <w:rPr>
          <w:lang w:val="en-US"/>
        </w:rPr>
        <w:t xml:space="preserve"> This application would run on a web browser with an intensive GUI</w:t>
      </w:r>
      <w:r w:rsidR="00223A6B">
        <w:rPr>
          <w:lang w:val="en-US"/>
        </w:rPr>
        <w:t>, hence will be more interactive for the users. One other essential characteristic of this solution would be the fact that it will not require as much standardization of the process as does the 1</w:t>
      </w:r>
      <w:r w:rsidR="00223A6B" w:rsidRPr="00223A6B">
        <w:rPr>
          <w:vertAlign w:val="superscript"/>
          <w:lang w:val="en-US"/>
        </w:rPr>
        <w:t>st</w:t>
      </w:r>
      <w:r w:rsidR="00223A6B">
        <w:rPr>
          <w:lang w:val="en-US"/>
        </w:rPr>
        <w:t xml:space="preserve"> </w:t>
      </w:r>
      <w:r w:rsidR="00223A6B">
        <w:rPr>
          <w:lang w:val="en-US"/>
        </w:rPr>
        <w:lastRenderedPageBreak/>
        <w:t>Solution requires.</w:t>
      </w:r>
      <w:r w:rsidR="00F05B75">
        <w:rPr>
          <w:lang w:val="en-US"/>
        </w:rPr>
        <w:t xml:space="preserve"> Several validations can be run on the data as and when it is received, hence diminishing the need for much standardization.</w:t>
      </w:r>
    </w:p>
    <w:p w14:paraId="6B0B6C58" w14:textId="5C5C65A3" w:rsidR="00AA27DC" w:rsidRDefault="0000234E" w:rsidP="007A0549">
      <w:pPr>
        <w:pStyle w:val="1Para"/>
        <w:ind w:left="720" w:firstLine="0"/>
      </w:pPr>
      <w:r>
        <w:tab/>
        <w:t>The swim</w:t>
      </w:r>
      <w:r w:rsidR="00102B64">
        <w:t xml:space="preserve"> lane chart below shows how the examination</w:t>
      </w:r>
      <w:r w:rsidR="0013174D">
        <w:t xml:space="preserve"> process</w:t>
      </w:r>
      <w:r w:rsidR="00102B64">
        <w:t xml:space="preserve"> would look like if a web application, written </w:t>
      </w:r>
      <w:r w:rsidR="0013174D">
        <w:t>for example in python’s web framework Django, can be implemented to automate the examination process.</w:t>
      </w:r>
    </w:p>
    <w:p w14:paraId="2B2203E4" w14:textId="2AA22774" w:rsidR="003B5653" w:rsidRPr="003B5653" w:rsidRDefault="00AA27DC" w:rsidP="007153D2">
      <w:pPr>
        <w:pStyle w:val="1Para"/>
        <w:ind w:firstLine="0"/>
        <w:jc w:val="center"/>
      </w:pPr>
      <w:r>
        <w:rPr>
          <w:noProof/>
          <w:lang w:val="en-GB" w:eastAsia="en-GB"/>
        </w:rPr>
        <w:drawing>
          <wp:inline distT="0" distB="0" distL="0" distR="0" wp14:anchorId="29D05094" wp14:editId="50F677EA">
            <wp:extent cx="5998561" cy="3447306"/>
            <wp:effectExtent l="0" t="0" r="0" b="7620"/>
            <wp:docPr id="12" name="Picture 12" descr="/Users/akshat/Documents/Tand_Labs/Testrek/_01_Designs/images/Thesis_Test_webAp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Users/akshat/Documents/Tand_Labs/Testrek/_01_Designs/images/Thesis_Test_webApp.jp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6044320" cy="3473603"/>
                    </a:xfrm>
                    <a:prstGeom prst="rect">
                      <a:avLst/>
                    </a:prstGeom>
                    <a:noFill/>
                    <a:ln>
                      <a:noFill/>
                    </a:ln>
                  </pic:spPr>
                </pic:pic>
              </a:graphicData>
            </a:graphic>
          </wp:inline>
        </w:drawing>
      </w:r>
    </w:p>
    <w:p w14:paraId="5C67D77A" w14:textId="7BDCE758" w:rsidR="003B5653" w:rsidRPr="003B5653" w:rsidRDefault="00F05875" w:rsidP="003B5653">
      <w:pPr>
        <w:pStyle w:val="Heading1"/>
      </w:pPr>
      <w:bookmarkStart w:id="13" w:name="_Toc484728936"/>
      <w:r>
        <w:lastRenderedPageBreak/>
        <w:t>Technologies and Methodologies</w:t>
      </w:r>
      <w:bookmarkEnd w:id="13"/>
    </w:p>
    <w:p w14:paraId="5A3B41E0" w14:textId="7B130D76" w:rsidR="00AD6F8B" w:rsidRDefault="00F05875" w:rsidP="00AD6F8B">
      <w:pPr>
        <w:pStyle w:val="1Para"/>
      </w:pPr>
      <w:r>
        <w:t>This chapter guides through different technologies and methodologies used</w:t>
      </w:r>
      <w:r w:rsidR="003D4061">
        <w:t>,</w:t>
      </w:r>
      <w:r>
        <w:t xml:space="preserve"> from development to the deployment of the application solution.</w:t>
      </w:r>
      <w:r w:rsidR="00354BED">
        <w:t xml:space="preserve"> </w:t>
      </w:r>
      <w:r w:rsidR="003D4061">
        <w:t xml:space="preserve">The sub sections of this chapter </w:t>
      </w:r>
      <w:r w:rsidR="00C229F9">
        <w:t>consist</w:t>
      </w:r>
      <w:r w:rsidR="003D4061">
        <w:t xml:space="preserve"> of information about the platforms used for development, environment settings, programming technology and </w:t>
      </w:r>
      <w:r w:rsidR="00C229F9">
        <w:t>the libraries used.</w:t>
      </w:r>
    </w:p>
    <w:p w14:paraId="17C2A424" w14:textId="35516ABF" w:rsidR="001C12A2" w:rsidRDefault="00F11A24" w:rsidP="00F11A24">
      <w:pPr>
        <w:pStyle w:val="Heading2"/>
      </w:pPr>
      <w:bookmarkStart w:id="14" w:name="_Toc484728937"/>
      <w:r>
        <w:t>Development Environment</w:t>
      </w:r>
      <w:bookmarkEnd w:id="14"/>
    </w:p>
    <w:p w14:paraId="0E2454C0" w14:textId="3765C152" w:rsidR="00C75AD8" w:rsidRPr="003B28C0" w:rsidRDefault="003D4061" w:rsidP="007A0549">
      <w:pPr>
        <w:pStyle w:val="1Para"/>
        <w:ind w:left="720"/>
      </w:pPr>
      <w:r>
        <w:rPr>
          <w:noProof/>
          <w:lang w:val="en-GB" w:eastAsia="en-GB"/>
        </w:rPr>
        <w:drawing>
          <wp:anchor distT="0" distB="0" distL="114300" distR="114300" simplePos="0" relativeHeight="251667456" behindDoc="0" locked="0" layoutInCell="1" allowOverlap="1" wp14:anchorId="62B6D6FD" wp14:editId="69CCCC7F">
            <wp:simplePos x="0" y="0"/>
            <wp:positionH relativeFrom="margin">
              <wp:posOffset>2032635</wp:posOffset>
            </wp:positionH>
            <wp:positionV relativeFrom="margin">
              <wp:posOffset>3331845</wp:posOffset>
            </wp:positionV>
            <wp:extent cx="3762375" cy="2355215"/>
            <wp:effectExtent l="0" t="0" r="0" b="6985"/>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 Shot 2017-05-28 at 23.03.16.png"/>
                    <pic:cNvPicPr/>
                  </pic:nvPicPr>
                  <pic:blipFill>
                    <a:blip r:embed="rId13">
                      <a:extLst>
                        <a:ext uri="{28A0092B-C50C-407E-A947-70E740481C1C}">
                          <a14:useLocalDpi xmlns:a14="http://schemas.microsoft.com/office/drawing/2010/main" val="0"/>
                        </a:ext>
                      </a:extLst>
                    </a:blip>
                    <a:stretch>
                      <a:fillRect/>
                    </a:stretch>
                  </pic:blipFill>
                  <pic:spPr>
                    <a:xfrm>
                      <a:off x="0" y="0"/>
                      <a:ext cx="3762375" cy="2355215"/>
                    </a:xfrm>
                    <a:prstGeom prst="rect">
                      <a:avLst/>
                    </a:prstGeom>
                  </pic:spPr>
                </pic:pic>
              </a:graphicData>
            </a:graphic>
            <wp14:sizeRelH relativeFrom="margin">
              <wp14:pctWidth>0</wp14:pctWidth>
            </wp14:sizeRelH>
            <wp14:sizeRelV relativeFrom="margin">
              <wp14:pctHeight>0</wp14:pctHeight>
            </wp14:sizeRelV>
          </wp:anchor>
        </w:drawing>
      </w:r>
      <w:r w:rsidR="003B28C0">
        <w:t xml:space="preserve">The solution had been built on a machine running MAC OS and the </w:t>
      </w:r>
      <w:r w:rsidR="003B28C0" w:rsidRPr="003B28C0">
        <w:t>IDE or integrated</w:t>
      </w:r>
      <w:r w:rsidR="003B28C0">
        <w:t xml:space="preserve"> Development Environment that was used to build the </w:t>
      </w:r>
      <w:r w:rsidR="00861AC4">
        <w:t xml:space="preserve">software </w:t>
      </w:r>
      <w:r w:rsidR="003B28C0">
        <w:t xml:space="preserve">solution is called PyCharm </w:t>
      </w:r>
      <w:r w:rsidR="00D425EA">
        <w:t>Edu 3.5</w:t>
      </w:r>
      <w:r w:rsidR="0037374B">
        <w:rPr>
          <w:rStyle w:val="EndnoteReference"/>
        </w:rPr>
        <w:endnoteReference w:id="3"/>
      </w:r>
      <w:r w:rsidR="00D425EA">
        <w:t xml:space="preserve"> </w:t>
      </w:r>
      <w:r w:rsidR="00861AC4">
        <w:t>provided by JetBrains s.r.o.</w:t>
      </w:r>
      <w:r w:rsidR="00D425EA">
        <w:t>.</w:t>
      </w:r>
    </w:p>
    <w:p w14:paraId="4DF5C8B4" w14:textId="758E499E" w:rsidR="00BE626A" w:rsidRPr="003F51A4" w:rsidRDefault="00BE626A" w:rsidP="007A0549">
      <w:pPr>
        <w:ind w:left="720"/>
      </w:pPr>
    </w:p>
    <w:p w14:paraId="152ACB0C" w14:textId="60805C67" w:rsidR="00D425EA" w:rsidRDefault="00D425EA" w:rsidP="007A0549">
      <w:pPr>
        <w:pStyle w:val="1Para"/>
        <w:ind w:left="720" w:firstLine="0"/>
      </w:pPr>
      <w:r>
        <w:tab/>
        <w:t xml:space="preserve">This </w:t>
      </w:r>
      <w:r w:rsidR="00F1365C">
        <w:t xml:space="preserve">IDE </w:t>
      </w:r>
      <w:r w:rsidR="008B3F84">
        <w:t xml:space="preserve">was selected as it </w:t>
      </w:r>
      <w:r w:rsidR="00F1365C">
        <w:t xml:space="preserve">has a great support for Python development and </w:t>
      </w:r>
      <w:r w:rsidR="008B3F84">
        <w:t>is</w:t>
      </w:r>
      <w:r w:rsidR="00000473">
        <w:t xml:space="preserve"> an open-</w:t>
      </w:r>
      <w:r w:rsidR="008B3F84">
        <w:t>source</w:t>
      </w:r>
      <w:r w:rsidR="00000473">
        <w:t xml:space="preserve"> software. It is best known</w:t>
      </w:r>
      <w:r w:rsidR="00000473" w:rsidRPr="00000473">
        <w:t xml:space="preserve"> </w:t>
      </w:r>
      <w:r w:rsidR="00000473">
        <w:t xml:space="preserve">for </w:t>
      </w:r>
      <w:r w:rsidR="00000473" w:rsidRPr="00000473">
        <w:t>intelligent code completion, on-the-fly error checking and quick</w:t>
      </w:r>
      <w:r w:rsidR="00000473">
        <w:t>-fixes and easy project navigation</w:t>
      </w:r>
      <w:r w:rsidR="00000473" w:rsidRPr="00000473">
        <w:t>.</w:t>
      </w:r>
      <w:r w:rsidR="00CB363D">
        <w:t xml:space="preserve"> It </w:t>
      </w:r>
      <w:r w:rsidR="00CB363D" w:rsidRPr="00CB363D">
        <w:t>helps keep quality under control with PEP8 checks, testing assistance, smart refactoring, and a host of inspections.</w:t>
      </w:r>
    </w:p>
    <w:p w14:paraId="5B196B1C" w14:textId="77777777" w:rsidR="00162373" w:rsidRDefault="00162373" w:rsidP="007153D2">
      <w:pPr>
        <w:pStyle w:val="1Para"/>
        <w:keepNext/>
        <w:ind w:firstLine="0"/>
        <w:jc w:val="center"/>
      </w:pPr>
      <w:r>
        <w:rPr>
          <w:noProof/>
          <w:lang w:val="en-GB" w:eastAsia="en-GB"/>
        </w:rPr>
        <w:lastRenderedPageBreak/>
        <w:drawing>
          <wp:inline distT="0" distB="0" distL="0" distR="0" wp14:anchorId="44E387F5" wp14:editId="24D817CC">
            <wp:extent cx="5766529" cy="3099526"/>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creen Shot 2017-05-29 at 11.15.51.png"/>
                    <pic:cNvPicPr/>
                  </pic:nvPicPr>
                  <pic:blipFill>
                    <a:blip r:embed="rId14">
                      <a:extLst>
                        <a:ext uri="{28A0092B-C50C-407E-A947-70E740481C1C}">
                          <a14:useLocalDpi xmlns:a14="http://schemas.microsoft.com/office/drawing/2010/main" val="0"/>
                        </a:ext>
                      </a:extLst>
                    </a:blip>
                    <a:stretch>
                      <a:fillRect/>
                    </a:stretch>
                  </pic:blipFill>
                  <pic:spPr>
                    <a:xfrm>
                      <a:off x="0" y="0"/>
                      <a:ext cx="5771191" cy="3102032"/>
                    </a:xfrm>
                    <a:prstGeom prst="rect">
                      <a:avLst/>
                    </a:prstGeom>
                  </pic:spPr>
                </pic:pic>
              </a:graphicData>
            </a:graphic>
          </wp:inline>
        </w:drawing>
      </w:r>
    </w:p>
    <w:p w14:paraId="38CA5FEA" w14:textId="15A78372" w:rsidR="00162373" w:rsidRDefault="00162373" w:rsidP="007153D2">
      <w:pPr>
        <w:pStyle w:val="Caption"/>
        <w:jc w:val="center"/>
      </w:pPr>
      <w:r>
        <w:t xml:space="preserve">Figure </w:t>
      </w:r>
      <w:fldSimple w:instr=" SEQ Figure \* ARABIC ">
        <w:r w:rsidR="00BE626A">
          <w:rPr>
            <w:noProof/>
          </w:rPr>
          <w:t>2</w:t>
        </w:r>
      </w:fldSimple>
      <w:r>
        <w:t xml:space="preserve"> PyCharm Workspace</w:t>
      </w:r>
    </w:p>
    <w:p w14:paraId="1B365D1D" w14:textId="77777777" w:rsidR="00162373" w:rsidRDefault="00162373" w:rsidP="007153D2">
      <w:pPr>
        <w:pStyle w:val="1Para"/>
        <w:ind w:firstLine="0"/>
        <w:jc w:val="center"/>
      </w:pPr>
    </w:p>
    <w:p w14:paraId="648D2088" w14:textId="1543261E" w:rsidR="00321647" w:rsidRDefault="00321647" w:rsidP="00321647">
      <w:pPr>
        <w:pStyle w:val="Heading2"/>
      </w:pPr>
      <w:bookmarkStart w:id="15" w:name="_Toc484728938"/>
      <w:r>
        <w:t>Programming Technologies</w:t>
      </w:r>
      <w:bookmarkEnd w:id="15"/>
    </w:p>
    <w:p w14:paraId="357183B7" w14:textId="5A911E6C" w:rsidR="00BE626A" w:rsidRDefault="00354BED" w:rsidP="007A0549">
      <w:pPr>
        <w:pStyle w:val="1Para"/>
        <w:ind w:left="720"/>
      </w:pPr>
      <w:r>
        <w:rPr>
          <w:noProof/>
          <w:lang w:val="en-GB" w:eastAsia="en-GB"/>
        </w:rPr>
        <w:drawing>
          <wp:anchor distT="0" distB="0" distL="114300" distR="114300" simplePos="0" relativeHeight="251668480" behindDoc="0" locked="0" layoutInCell="1" allowOverlap="1" wp14:anchorId="1609E2F9" wp14:editId="43FB42AC">
            <wp:simplePos x="0" y="0"/>
            <wp:positionH relativeFrom="margin">
              <wp:posOffset>5000625</wp:posOffset>
            </wp:positionH>
            <wp:positionV relativeFrom="margin">
              <wp:posOffset>5503545</wp:posOffset>
            </wp:positionV>
            <wp:extent cx="827405" cy="827405"/>
            <wp:effectExtent l="0" t="0" r="10795" b="10795"/>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ython.png"/>
                    <pic:cNvPicPr/>
                  </pic:nvPicPr>
                  <pic:blipFill>
                    <a:blip r:embed="rId15">
                      <a:extLst>
                        <a:ext uri="{28A0092B-C50C-407E-A947-70E740481C1C}">
                          <a14:useLocalDpi xmlns:a14="http://schemas.microsoft.com/office/drawing/2010/main" val="0"/>
                        </a:ext>
                      </a:extLst>
                    </a:blip>
                    <a:stretch>
                      <a:fillRect/>
                    </a:stretch>
                  </pic:blipFill>
                  <pic:spPr>
                    <a:xfrm>
                      <a:off x="0" y="0"/>
                      <a:ext cx="827405" cy="827405"/>
                    </a:xfrm>
                    <a:prstGeom prst="rect">
                      <a:avLst/>
                    </a:prstGeom>
                  </pic:spPr>
                </pic:pic>
              </a:graphicData>
            </a:graphic>
          </wp:anchor>
        </w:drawing>
      </w:r>
      <w:r w:rsidR="00321647">
        <w:t xml:space="preserve">The software solution </w:t>
      </w:r>
      <w:r w:rsidR="00321647" w:rsidRPr="00321647">
        <w:rPr>
          <w:i/>
        </w:rPr>
        <w:t>Testrek</w:t>
      </w:r>
      <w:r w:rsidR="00321647">
        <w:t xml:space="preserve"> is purely written in</w:t>
      </w:r>
      <w:r w:rsidR="005D23B1">
        <w:t xml:space="preserve"> the programming language called</w:t>
      </w:r>
      <w:r w:rsidR="00321647">
        <w:t xml:space="preserve"> Python.</w:t>
      </w:r>
      <w:r w:rsidR="00314B03">
        <w:t xml:space="preserve"> Python is an interpreted, multi-purpose programming language that can be used to write web applications, GUIs, scripts and much more. It is strongly and dynamically typed with focus given to its readability and productivity. With an immense support from the community around it which builds a great range of libraries, it has proved to be a powerful language for scientific use and mathematical modelling. It is a self-contained object oriented programming </w:t>
      </w:r>
      <w:r w:rsidR="001952A7">
        <w:t>language that has an interactive shell, strong introspection, cross platform capabilities and a variant for specific use like CPython, JPython, IronPythnon etc.</w:t>
      </w:r>
      <w:r w:rsidR="001952A7">
        <w:rPr>
          <w:rStyle w:val="EndnoteReference"/>
        </w:rPr>
        <w:endnoteReference w:id="4"/>
      </w:r>
    </w:p>
    <w:p w14:paraId="32C568F0" w14:textId="62FC5838" w:rsidR="002162A1" w:rsidRDefault="002162A1" w:rsidP="007A0549">
      <w:pPr>
        <w:pStyle w:val="1Para"/>
        <w:ind w:left="720" w:firstLine="0"/>
      </w:pPr>
      <w:r>
        <w:lastRenderedPageBreak/>
        <w:tab/>
      </w:r>
      <w:r w:rsidR="00BD4FE4">
        <w:t xml:space="preserve">The versions of Python used for building and testing the scripts for this thesis are Python </w:t>
      </w:r>
      <w:r w:rsidR="00BD4FE4" w:rsidRPr="00BD4FE4">
        <w:t>2.7.10</w:t>
      </w:r>
      <w:r w:rsidR="00BD4FE4">
        <w:t xml:space="preserve"> and Python 3.5.2.</w:t>
      </w:r>
    </w:p>
    <w:p w14:paraId="4082D585" w14:textId="77777777" w:rsidR="00451B6C" w:rsidRDefault="00451B6C" w:rsidP="002162A1">
      <w:pPr>
        <w:pStyle w:val="1Para"/>
        <w:ind w:firstLine="0"/>
      </w:pPr>
    </w:p>
    <w:p w14:paraId="76EF8FE0" w14:textId="77777777" w:rsidR="007146EB" w:rsidRDefault="00965C1C" w:rsidP="007A0549">
      <w:pPr>
        <w:pStyle w:val="Heading5"/>
        <w:ind w:left="720"/>
      </w:pPr>
      <w:r w:rsidRPr="00451B6C">
        <w:t>Hello World</w:t>
      </w:r>
      <w:r w:rsidR="00D30AA1">
        <w:t xml:space="preserve"> in Python</w:t>
      </w:r>
    </w:p>
    <w:p w14:paraId="05D146F8" w14:textId="0C48F333" w:rsidR="00965C1C" w:rsidRDefault="007146EB" w:rsidP="007A0549">
      <w:pPr>
        <w:pStyle w:val="1Para"/>
        <w:ind w:left="720"/>
      </w:pPr>
      <w:r>
        <w:t>Writing “Python” in the command line starts the Python interactive shell which can be used to write python commands.</w:t>
      </w:r>
    </w:p>
    <w:tbl>
      <w:tblPr>
        <w:tblStyle w:val="TableGrid"/>
        <w:tblW w:w="0" w:type="auto"/>
        <w:tblInd w:w="701" w:type="dxa"/>
        <w:tblLook w:val="0480" w:firstRow="0" w:lastRow="0" w:firstColumn="1" w:lastColumn="0" w:noHBand="0" w:noVBand="1"/>
      </w:tblPr>
      <w:tblGrid>
        <w:gridCol w:w="8355"/>
      </w:tblGrid>
      <w:tr w:rsidR="007C24E9" w14:paraId="0C7B4E96" w14:textId="77777777" w:rsidTr="00647B4E">
        <w:trPr>
          <w:trHeight w:val="531"/>
        </w:trPr>
        <w:tc>
          <w:tcPr>
            <w:tcW w:w="8355" w:type="dxa"/>
            <w:shd w:val="clear" w:color="auto" w:fill="auto"/>
          </w:tcPr>
          <w:p w14:paraId="45D38521" w14:textId="77777777" w:rsidR="007C24E9" w:rsidRPr="007153D2" w:rsidRDefault="007C24E9" w:rsidP="007C24E9">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153D2">
              <w:rPr>
                <w:rFonts w:ascii="Consolas" w:hAnsi="Consolas" w:cs="Courier New"/>
                <w:noProof/>
                <w:color w:val="242729"/>
                <w:szCs w:val="24"/>
                <w:bdr w:val="none" w:sz="0" w:space="0" w:color="auto" w:frame="1"/>
                <w:shd w:val="clear" w:color="auto" w:fill="EFF0F1"/>
                <w:lang w:val="en-GB" w:eastAsia="en-GB"/>
              </w:rPr>
              <w:t>#!/usr/bin/env python</w:t>
            </w:r>
          </w:p>
          <w:p w14:paraId="0373CC8F" w14:textId="4BBC262E" w:rsidR="007C24E9" w:rsidRPr="007C24E9" w:rsidRDefault="007C24E9" w:rsidP="007C24E9">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color w:val="242729"/>
                <w:sz w:val="20"/>
                <w:szCs w:val="20"/>
                <w:lang w:val="en-GB" w:eastAsia="en-GB"/>
              </w:rPr>
            </w:pPr>
            <w:r w:rsidRPr="007153D2">
              <w:rPr>
                <w:rFonts w:ascii="Consolas" w:hAnsi="Consolas" w:cs="Courier New"/>
                <w:noProof/>
                <w:color w:val="242729"/>
                <w:szCs w:val="24"/>
                <w:bdr w:val="none" w:sz="0" w:space="0" w:color="auto" w:frame="1"/>
                <w:shd w:val="clear" w:color="auto" w:fill="EFF0F1"/>
                <w:lang w:val="en-GB" w:eastAsia="en-GB"/>
              </w:rPr>
              <w:t>print "Hello World!"</w:t>
            </w:r>
          </w:p>
        </w:tc>
      </w:tr>
    </w:tbl>
    <w:p w14:paraId="5887D85E" w14:textId="77777777" w:rsidR="00D30AA1" w:rsidRDefault="00D30AA1" w:rsidP="002162A1">
      <w:pPr>
        <w:pStyle w:val="1Para"/>
        <w:ind w:firstLine="0"/>
        <w:rPr>
          <w:b/>
        </w:rPr>
      </w:pPr>
    </w:p>
    <w:p w14:paraId="77D4B988" w14:textId="1F9D4E2F" w:rsidR="00D30AA1" w:rsidRDefault="00D30AA1" w:rsidP="007A0549">
      <w:pPr>
        <w:pStyle w:val="Heading5"/>
        <w:ind w:left="720"/>
      </w:pPr>
      <w:r>
        <w:t>Indentation</w:t>
      </w:r>
      <w:r w:rsidR="007146EB">
        <w:t xml:space="preserve"> is necessary</w:t>
      </w:r>
    </w:p>
    <w:p w14:paraId="6E846FED" w14:textId="13B3A81F" w:rsidR="00D30AA1" w:rsidRDefault="00D30AA1" w:rsidP="007A0549">
      <w:pPr>
        <w:pStyle w:val="1Para"/>
        <w:ind w:left="720" w:firstLine="0"/>
      </w:pPr>
      <w:r>
        <w:rPr>
          <w:b/>
        </w:rPr>
        <w:tab/>
      </w:r>
      <w:r>
        <w:t>Unlike most other programming languages, Python cares about the indentation and structure of the code. A sample is shown below:</w:t>
      </w:r>
    </w:p>
    <w:tbl>
      <w:tblPr>
        <w:tblStyle w:val="TableGrid"/>
        <w:tblW w:w="0" w:type="auto"/>
        <w:tblInd w:w="682" w:type="dxa"/>
        <w:tblLook w:val="04A0" w:firstRow="1" w:lastRow="0" w:firstColumn="1" w:lastColumn="0" w:noHBand="0" w:noVBand="1"/>
      </w:tblPr>
      <w:tblGrid>
        <w:gridCol w:w="8374"/>
      </w:tblGrid>
      <w:tr w:rsidR="00E82262" w14:paraId="4E18FFD0" w14:textId="77777777" w:rsidTr="00647B4E">
        <w:tc>
          <w:tcPr>
            <w:tcW w:w="8374" w:type="dxa"/>
          </w:tcPr>
          <w:p w14:paraId="74722365" w14:textId="77777777" w:rsidR="00E82262" w:rsidRPr="007153D2" w:rsidRDefault="00E82262" w:rsidP="00E82262">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153D2">
              <w:rPr>
                <w:rFonts w:ascii="Consolas" w:hAnsi="Consolas" w:cs="Courier New"/>
                <w:noProof/>
                <w:color w:val="242729"/>
                <w:szCs w:val="24"/>
                <w:bdr w:val="none" w:sz="0" w:space="0" w:color="auto" w:frame="1"/>
                <w:shd w:val="clear" w:color="auto" w:fill="EFF0F1"/>
                <w:lang w:val="en-GB" w:eastAsia="en-GB"/>
              </w:rPr>
              <w:t>#!/usr/bin/env python</w:t>
            </w:r>
          </w:p>
          <w:p w14:paraId="59C4D1CD" w14:textId="77777777" w:rsidR="00E82262" w:rsidRPr="007153D2" w:rsidRDefault="00E82262" w:rsidP="00E82262">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153D2">
              <w:rPr>
                <w:rFonts w:ascii="Consolas" w:hAnsi="Consolas" w:cs="Courier New"/>
                <w:noProof/>
                <w:color w:val="242729"/>
                <w:szCs w:val="24"/>
                <w:bdr w:val="none" w:sz="0" w:space="0" w:color="auto" w:frame="1"/>
                <w:shd w:val="clear" w:color="auto" w:fill="EFF0F1"/>
                <w:lang w:val="en-GB" w:eastAsia="en-GB"/>
              </w:rPr>
              <w:t>for i in range(1, 10):</w:t>
            </w:r>
          </w:p>
          <w:p w14:paraId="6EB185E7" w14:textId="01E6F16E" w:rsidR="00E82262" w:rsidRPr="007153D2" w:rsidRDefault="00E82262" w:rsidP="00E82262">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153D2">
              <w:rPr>
                <w:rFonts w:ascii="Consolas" w:hAnsi="Consolas" w:cs="Courier New"/>
                <w:noProof/>
                <w:color w:val="242729"/>
                <w:szCs w:val="24"/>
                <w:bdr w:val="none" w:sz="0" w:space="0" w:color="auto" w:frame="1"/>
                <w:shd w:val="clear" w:color="auto" w:fill="EFF0F1"/>
                <w:lang w:val="en-GB" w:eastAsia="en-GB"/>
              </w:rPr>
              <w:t xml:space="preserve">  print ("I am number</w:t>
            </w:r>
            <w:r>
              <w:rPr>
                <w:rFonts w:ascii="Consolas" w:hAnsi="Consolas" w:cs="Courier New"/>
                <w:noProof/>
                <w:color w:val="242729"/>
                <w:szCs w:val="24"/>
                <w:bdr w:val="none" w:sz="0" w:space="0" w:color="auto" w:frame="1"/>
                <w:shd w:val="clear" w:color="auto" w:fill="EFF0F1"/>
                <w:lang w:val="en-GB" w:eastAsia="en-GB"/>
              </w:rPr>
              <w:t xml:space="preserve"> </w:t>
            </w:r>
            <w:r w:rsidRPr="007153D2">
              <w:rPr>
                <w:rFonts w:ascii="Consolas" w:hAnsi="Consolas" w:cs="Courier New"/>
                <w:noProof/>
                <w:color w:val="242729"/>
                <w:szCs w:val="24"/>
                <w:bdr w:val="none" w:sz="0" w:space="0" w:color="auto" w:frame="1"/>
                <w:shd w:val="clear" w:color="auto" w:fill="EFF0F1"/>
                <w:lang w:val="en-GB" w:eastAsia="en-GB"/>
              </w:rPr>
              <w:t xml:space="preserve">" + </w:t>
            </w:r>
            <w:r w:rsidR="00F76AC3">
              <w:rPr>
                <w:rFonts w:ascii="Consolas" w:hAnsi="Consolas" w:cs="Courier New"/>
                <w:noProof/>
                <w:color w:val="242729"/>
                <w:szCs w:val="24"/>
                <w:bdr w:val="none" w:sz="0" w:space="0" w:color="auto" w:frame="1"/>
                <w:shd w:val="clear" w:color="auto" w:fill="EFF0F1"/>
                <w:lang w:val="en-GB" w:eastAsia="en-GB"/>
              </w:rPr>
              <w:t>str(</w:t>
            </w:r>
            <w:r w:rsidRPr="007153D2">
              <w:rPr>
                <w:rFonts w:ascii="Consolas" w:hAnsi="Consolas" w:cs="Courier New"/>
                <w:noProof/>
                <w:color w:val="242729"/>
                <w:szCs w:val="24"/>
                <w:bdr w:val="none" w:sz="0" w:space="0" w:color="auto" w:frame="1"/>
                <w:shd w:val="clear" w:color="auto" w:fill="EFF0F1"/>
                <w:lang w:val="en-GB" w:eastAsia="en-GB"/>
              </w:rPr>
              <w:t>i</w:t>
            </w:r>
            <w:r w:rsidR="00F76AC3">
              <w:rPr>
                <w:rFonts w:ascii="Consolas" w:hAnsi="Consolas" w:cs="Courier New"/>
                <w:noProof/>
                <w:color w:val="242729"/>
                <w:szCs w:val="24"/>
                <w:bdr w:val="none" w:sz="0" w:space="0" w:color="auto" w:frame="1"/>
                <w:shd w:val="clear" w:color="auto" w:fill="EFF0F1"/>
                <w:lang w:val="en-GB" w:eastAsia="en-GB"/>
              </w:rPr>
              <w:t>)</w:t>
            </w:r>
            <w:r w:rsidRPr="007153D2">
              <w:rPr>
                <w:rFonts w:ascii="Consolas" w:hAnsi="Consolas" w:cs="Courier New"/>
                <w:noProof/>
                <w:color w:val="242729"/>
                <w:szCs w:val="24"/>
                <w:bdr w:val="none" w:sz="0" w:space="0" w:color="auto" w:frame="1"/>
                <w:shd w:val="clear" w:color="auto" w:fill="EFF0F1"/>
                <w:lang w:val="en-GB" w:eastAsia="en-GB"/>
              </w:rPr>
              <w:t>)</w:t>
            </w:r>
          </w:p>
          <w:p w14:paraId="2B6AE65B" w14:textId="3D27631F" w:rsidR="00E82262" w:rsidRPr="007153D2" w:rsidRDefault="00E82262" w:rsidP="00E82262">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153D2">
              <w:rPr>
                <w:rFonts w:ascii="Consolas" w:hAnsi="Consolas" w:cs="Courier New"/>
                <w:noProof/>
                <w:color w:val="242729"/>
                <w:szCs w:val="24"/>
                <w:bdr w:val="none" w:sz="0" w:space="0" w:color="auto" w:frame="1"/>
                <w:shd w:val="clear" w:color="auto" w:fill="EFF0F1"/>
                <w:lang w:val="en-GB" w:eastAsia="en-GB"/>
              </w:rPr>
              <w:t xml:space="preserve">  if i =</w:t>
            </w:r>
            <w:r w:rsidR="00E132D4">
              <w:rPr>
                <w:rFonts w:ascii="Consolas" w:hAnsi="Consolas" w:cs="Courier New"/>
                <w:noProof/>
                <w:color w:val="242729"/>
                <w:szCs w:val="24"/>
                <w:bdr w:val="none" w:sz="0" w:space="0" w:color="auto" w:frame="1"/>
                <w:shd w:val="clear" w:color="auto" w:fill="EFF0F1"/>
                <w:lang w:val="en-GB" w:eastAsia="en-GB"/>
              </w:rPr>
              <w:t>=</w:t>
            </w:r>
            <w:r w:rsidRPr="007153D2">
              <w:rPr>
                <w:rFonts w:ascii="Consolas" w:hAnsi="Consolas" w:cs="Courier New"/>
                <w:noProof/>
                <w:color w:val="242729"/>
                <w:szCs w:val="24"/>
                <w:bdr w:val="none" w:sz="0" w:space="0" w:color="auto" w:frame="1"/>
                <w:shd w:val="clear" w:color="auto" w:fill="EFF0F1"/>
                <w:lang w:val="en-GB" w:eastAsia="en-GB"/>
              </w:rPr>
              <w:t xml:space="preserve"> 9:</w:t>
            </w:r>
          </w:p>
          <w:p w14:paraId="44DF85B3" w14:textId="7C4C89BE" w:rsidR="00E82262" w:rsidRPr="007153D2" w:rsidRDefault="00E82262" w:rsidP="007153D2">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color w:val="242729"/>
                <w:sz w:val="20"/>
                <w:szCs w:val="20"/>
                <w:lang w:val="en-GB" w:eastAsia="en-GB"/>
              </w:rPr>
            </w:pPr>
            <w:r w:rsidRPr="007153D2">
              <w:rPr>
                <w:rFonts w:ascii="Consolas" w:hAnsi="Consolas" w:cs="Courier New"/>
                <w:noProof/>
                <w:color w:val="242729"/>
                <w:szCs w:val="24"/>
                <w:bdr w:val="none" w:sz="0" w:space="0" w:color="auto" w:frame="1"/>
                <w:shd w:val="clear" w:color="auto" w:fill="EFF0F1"/>
                <w:lang w:val="en-GB" w:eastAsia="en-GB"/>
              </w:rPr>
              <w:t xml:space="preserve">    print ("9, here again!")</w:t>
            </w:r>
          </w:p>
        </w:tc>
      </w:tr>
    </w:tbl>
    <w:p w14:paraId="771FA2C0" w14:textId="77777777" w:rsidR="00D30AA1" w:rsidRDefault="00D30AA1" w:rsidP="002162A1">
      <w:pPr>
        <w:pStyle w:val="1Para"/>
        <w:ind w:firstLine="0"/>
      </w:pPr>
    </w:p>
    <w:p w14:paraId="57556053" w14:textId="5EC0574C" w:rsidR="00AA20C8" w:rsidRDefault="00AA20C8" w:rsidP="007A0549">
      <w:pPr>
        <w:pStyle w:val="Heading5"/>
        <w:ind w:left="720"/>
      </w:pPr>
      <w:r>
        <w:t>Comment</w:t>
      </w:r>
      <w:r w:rsidR="00BD4F03">
        <w:t>s</w:t>
      </w:r>
    </w:p>
    <w:p w14:paraId="083B3259" w14:textId="2D917BEE" w:rsidR="00AA20C8" w:rsidRDefault="00AA20C8" w:rsidP="007A0549">
      <w:pPr>
        <w:pStyle w:val="1Para"/>
        <w:ind w:left="720"/>
        <w:rPr>
          <w:lang w:val="en-US"/>
        </w:rPr>
      </w:pPr>
      <w:r>
        <w:rPr>
          <w:lang w:val="en-US"/>
        </w:rPr>
        <w:t>Comments in Python are written as shown below. Any string that is not assigned to a variable or function is regarded as a comment.</w:t>
      </w:r>
    </w:p>
    <w:tbl>
      <w:tblPr>
        <w:tblStyle w:val="TableGrid"/>
        <w:tblW w:w="0" w:type="auto"/>
        <w:tblInd w:w="682" w:type="dxa"/>
        <w:tblLook w:val="04A0" w:firstRow="1" w:lastRow="0" w:firstColumn="1" w:lastColumn="0" w:noHBand="0" w:noVBand="1"/>
      </w:tblPr>
      <w:tblGrid>
        <w:gridCol w:w="8374"/>
      </w:tblGrid>
      <w:tr w:rsidR="00AA20C8" w14:paraId="054F3219" w14:textId="77777777" w:rsidTr="00647B4E">
        <w:tc>
          <w:tcPr>
            <w:tcW w:w="8374" w:type="dxa"/>
          </w:tcPr>
          <w:p w14:paraId="39036C1D" w14:textId="77777777" w:rsidR="00AA20C8" w:rsidRPr="007153D2" w:rsidRDefault="00AA20C8" w:rsidP="00AA20C8">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153D2">
              <w:rPr>
                <w:rFonts w:ascii="Consolas" w:hAnsi="Consolas" w:cs="Courier New"/>
                <w:noProof/>
                <w:color w:val="242729"/>
                <w:szCs w:val="24"/>
                <w:bdr w:val="none" w:sz="0" w:space="0" w:color="auto" w:frame="1"/>
                <w:shd w:val="clear" w:color="auto" w:fill="EFF0F1"/>
                <w:lang w:val="en-GB" w:eastAsia="en-GB"/>
              </w:rPr>
              <w:t xml:space="preserve"># One line comment </w:t>
            </w:r>
          </w:p>
          <w:p w14:paraId="535761A3" w14:textId="77777777" w:rsidR="00AA20C8" w:rsidRPr="007153D2" w:rsidRDefault="00AA20C8" w:rsidP="00AA20C8">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153D2">
              <w:rPr>
                <w:rFonts w:ascii="Consolas" w:hAnsi="Consolas" w:cs="Courier New"/>
                <w:noProof/>
                <w:color w:val="242729"/>
                <w:szCs w:val="24"/>
                <w:bdr w:val="none" w:sz="0" w:space="0" w:color="auto" w:frame="1"/>
                <w:shd w:val="clear" w:color="auto" w:fill="EFF0F1"/>
                <w:lang w:val="en-GB" w:eastAsia="en-GB"/>
              </w:rPr>
              <w:t>"""</w:t>
            </w:r>
          </w:p>
          <w:p w14:paraId="5A498088" w14:textId="77777777" w:rsidR="00AA20C8" w:rsidRPr="007153D2" w:rsidRDefault="00AA20C8" w:rsidP="00AA20C8">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153D2">
              <w:rPr>
                <w:rFonts w:ascii="Consolas" w:hAnsi="Consolas" w:cs="Courier New"/>
                <w:noProof/>
                <w:color w:val="242729"/>
                <w:szCs w:val="24"/>
                <w:bdr w:val="none" w:sz="0" w:space="0" w:color="auto" w:frame="1"/>
                <w:shd w:val="clear" w:color="auto" w:fill="EFF0F1"/>
                <w:lang w:val="en-GB" w:eastAsia="en-GB"/>
              </w:rPr>
              <w:t>This is a multi-line</w:t>
            </w:r>
          </w:p>
          <w:p w14:paraId="50D4C4D6" w14:textId="77777777" w:rsidR="00AA20C8" w:rsidRPr="007153D2" w:rsidRDefault="00AA20C8" w:rsidP="00AA20C8">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153D2">
              <w:rPr>
                <w:rFonts w:ascii="Consolas" w:hAnsi="Consolas" w:cs="Courier New"/>
                <w:noProof/>
                <w:color w:val="242729"/>
                <w:szCs w:val="24"/>
                <w:bdr w:val="none" w:sz="0" w:space="0" w:color="auto" w:frame="1"/>
                <w:shd w:val="clear" w:color="auto" w:fill="EFF0F1"/>
                <w:lang w:val="en-GB" w:eastAsia="en-GB"/>
              </w:rPr>
              <w:t>comment.</w:t>
            </w:r>
          </w:p>
          <w:p w14:paraId="0D902102" w14:textId="77777777" w:rsidR="00AA20C8" w:rsidRPr="007153D2" w:rsidRDefault="00AA20C8" w:rsidP="00AA20C8">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153D2">
              <w:rPr>
                <w:rFonts w:ascii="Consolas" w:hAnsi="Consolas" w:cs="Courier New"/>
                <w:noProof/>
                <w:color w:val="242729"/>
                <w:szCs w:val="24"/>
                <w:bdr w:val="none" w:sz="0" w:space="0" w:color="auto" w:frame="1"/>
                <w:shd w:val="clear" w:color="auto" w:fill="EFF0F1"/>
                <w:lang w:val="en-GB" w:eastAsia="en-GB"/>
              </w:rPr>
              <w:t>"""</w:t>
            </w:r>
          </w:p>
          <w:p w14:paraId="1E56DC54" w14:textId="0BB335CA" w:rsidR="00AA20C8" w:rsidRPr="007153D2" w:rsidRDefault="00AA20C8" w:rsidP="007153D2">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color w:val="242729"/>
                <w:sz w:val="20"/>
                <w:szCs w:val="20"/>
                <w:lang w:val="en-GB" w:eastAsia="en-GB"/>
              </w:rPr>
            </w:pPr>
            <w:r w:rsidRPr="007153D2">
              <w:rPr>
                <w:rFonts w:ascii="Consolas" w:hAnsi="Consolas" w:cs="Courier New"/>
                <w:noProof/>
                <w:color w:val="242729"/>
                <w:szCs w:val="24"/>
                <w:bdr w:val="none" w:sz="0" w:space="0" w:color="auto" w:frame="1"/>
                <w:shd w:val="clear" w:color="auto" w:fill="EFF0F1"/>
                <w:lang w:val="en-GB" w:eastAsia="en-GB"/>
              </w:rPr>
              <w:t>"Any string not assigned to a variable is a comment"</w:t>
            </w:r>
          </w:p>
        </w:tc>
      </w:tr>
    </w:tbl>
    <w:p w14:paraId="70CD2781" w14:textId="7E582879" w:rsidR="007146EB" w:rsidRDefault="00BD4F03" w:rsidP="007A0549">
      <w:pPr>
        <w:pStyle w:val="Heading5"/>
        <w:ind w:left="720"/>
      </w:pPr>
      <w:r>
        <w:lastRenderedPageBreak/>
        <w:t>Data Types</w:t>
      </w:r>
    </w:p>
    <w:p w14:paraId="1DC73565" w14:textId="72148013" w:rsidR="00BD4F03" w:rsidRDefault="00BD4F03" w:rsidP="007A0549">
      <w:pPr>
        <w:pStyle w:val="1Para"/>
        <w:ind w:left="720"/>
        <w:rPr>
          <w:lang w:val="en-US"/>
        </w:rPr>
      </w:pPr>
      <w:r>
        <w:rPr>
          <w:lang w:val="en-US"/>
        </w:rPr>
        <w:t xml:space="preserve">Python has built in support for primitive data type like strings, Numbers, Null, </w:t>
      </w:r>
      <w:r w:rsidR="0019239A">
        <w:rPr>
          <w:lang w:val="en-US"/>
        </w:rPr>
        <w:t xml:space="preserve">Booleans, </w:t>
      </w:r>
      <w:r>
        <w:rPr>
          <w:lang w:val="en-US"/>
        </w:rPr>
        <w:t>Lists, Tuples and Dictionaries</w:t>
      </w:r>
      <w:r w:rsidR="00784147">
        <w:rPr>
          <w:rStyle w:val="EndnoteReference"/>
          <w:lang w:val="en-US"/>
        </w:rPr>
        <w:endnoteReference w:id="5"/>
      </w:r>
      <w:r>
        <w:rPr>
          <w:lang w:val="en-US"/>
        </w:rPr>
        <w:t xml:space="preserve">. </w:t>
      </w:r>
      <w:r w:rsidR="00F678A6">
        <w:rPr>
          <w:lang w:val="en-US"/>
        </w:rPr>
        <w:t>Python dynamically assign the data type after a variable is initialized, hence declaration of variable is not included in Python.</w:t>
      </w:r>
    </w:p>
    <w:tbl>
      <w:tblPr>
        <w:tblStyle w:val="TableGrid"/>
        <w:tblW w:w="0" w:type="auto"/>
        <w:tblInd w:w="701" w:type="dxa"/>
        <w:tblLook w:val="04A0" w:firstRow="1" w:lastRow="0" w:firstColumn="1" w:lastColumn="0" w:noHBand="0" w:noVBand="1"/>
      </w:tblPr>
      <w:tblGrid>
        <w:gridCol w:w="8355"/>
      </w:tblGrid>
      <w:tr w:rsidR="00F678A6" w14:paraId="4268BFCE" w14:textId="77777777" w:rsidTr="00647B4E">
        <w:tc>
          <w:tcPr>
            <w:tcW w:w="8355" w:type="dxa"/>
          </w:tcPr>
          <w:p w14:paraId="0174004F" w14:textId="6270C573" w:rsidR="000E63AC" w:rsidRPr="007153D2"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153D2">
              <w:rPr>
                <w:rFonts w:ascii="Consolas" w:hAnsi="Consolas" w:cs="Courier New"/>
                <w:noProof/>
                <w:color w:val="242729"/>
                <w:szCs w:val="24"/>
                <w:bdr w:val="none" w:sz="0" w:space="0" w:color="auto" w:frame="1"/>
                <w:shd w:val="clear" w:color="auto" w:fill="EFF0F1"/>
                <w:lang w:val="en-GB" w:eastAsia="en-GB"/>
              </w:rPr>
              <w:t># Strings</w:t>
            </w:r>
          </w:p>
          <w:p w14:paraId="5A3C8F58" w14:textId="77777777" w:rsidR="000E63AC" w:rsidRPr="007153D2"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153D2">
              <w:rPr>
                <w:rFonts w:ascii="Consolas" w:hAnsi="Consolas" w:cs="Courier New"/>
                <w:noProof/>
                <w:color w:val="242729"/>
                <w:szCs w:val="24"/>
                <w:bdr w:val="none" w:sz="0" w:space="0" w:color="auto" w:frame="1"/>
                <w:shd w:val="clear" w:color="auto" w:fill="EFF0F1"/>
                <w:lang w:val="en-GB" w:eastAsia="en-GB"/>
              </w:rPr>
              <w:t xml:space="preserve">  address = "This is a string."</w:t>
            </w:r>
          </w:p>
          <w:p w14:paraId="60540918" w14:textId="77777777" w:rsidR="000E63AC" w:rsidRPr="007153D2"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153D2">
              <w:rPr>
                <w:rFonts w:ascii="Consolas" w:hAnsi="Consolas" w:cs="Courier New"/>
                <w:noProof/>
                <w:color w:val="242729"/>
                <w:szCs w:val="24"/>
                <w:bdr w:val="none" w:sz="0" w:space="0" w:color="auto" w:frame="1"/>
                <w:shd w:val="clear" w:color="auto" w:fill="EFF0F1"/>
                <w:lang w:val="en-GB" w:eastAsia="en-GB"/>
              </w:rPr>
              <w:t xml:space="preserve">  address_long = """This is a</w:t>
            </w:r>
          </w:p>
          <w:p w14:paraId="12EDD921" w14:textId="77777777" w:rsidR="000E63AC" w:rsidRPr="007153D2"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153D2">
              <w:rPr>
                <w:rFonts w:ascii="Consolas" w:hAnsi="Consolas" w:cs="Courier New"/>
                <w:noProof/>
                <w:color w:val="242729"/>
                <w:szCs w:val="24"/>
                <w:bdr w:val="none" w:sz="0" w:space="0" w:color="auto" w:frame="1"/>
                <w:shd w:val="clear" w:color="auto" w:fill="EFF0F1"/>
                <w:lang w:val="en-GB" w:eastAsia="en-GB"/>
              </w:rPr>
              <w:t xml:space="preserve">  long string."""</w:t>
            </w:r>
          </w:p>
          <w:p w14:paraId="49AF80AF" w14:textId="77777777" w:rsidR="000E63AC" w:rsidRPr="007153D2"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p>
          <w:p w14:paraId="6CE88E2A" w14:textId="77777777" w:rsidR="000E63AC" w:rsidRPr="007153D2"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153D2">
              <w:rPr>
                <w:rFonts w:ascii="Consolas" w:hAnsi="Consolas" w:cs="Courier New"/>
                <w:noProof/>
                <w:color w:val="242729"/>
                <w:szCs w:val="24"/>
                <w:bdr w:val="none" w:sz="0" w:space="0" w:color="auto" w:frame="1"/>
                <w:shd w:val="clear" w:color="auto" w:fill="EFF0F1"/>
                <w:lang w:val="en-GB" w:eastAsia="en-GB"/>
              </w:rPr>
              <w:t># Numbers</w:t>
            </w:r>
          </w:p>
          <w:p w14:paraId="30A2E43C" w14:textId="77777777" w:rsidR="000E63AC" w:rsidRPr="007153D2"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153D2">
              <w:rPr>
                <w:rFonts w:ascii="Consolas" w:hAnsi="Consolas" w:cs="Courier New"/>
                <w:noProof/>
                <w:color w:val="242729"/>
                <w:szCs w:val="24"/>
                <w:bdr w:val="none" w:sz="0" w:space="0" w:color="auto" w:frame="1"/>
                <w:shd w:val="clear" w:color="auto" w:fill="EFF0F1"/>
                <w:lang w:val="en-GB" w:eastAsia="en-GB"/>
              </w:rPr>
              <w:t xml:space="preserve">  # Integers</w:t>
            </w:r>
          </w:p>
          <w:p w14:paraId="741A98C0" w14:textId="77777777" w:rsidR="000E63AC" w:rsidRPr="007153D2"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153D2">
              <w:rPr>
                <w:rFonts w:ascii="Consolas" w:hAnsi="Consolas" w:cs="Courier New"/>
                <w:noProof/>
                <w:color w:val="242729"/>
                <w:szCs w:val="24"/>
                <w:bdr w:val="none" w:sz="0" w:space="0" w:color="auto" w:frame="1"/>
                <w:shd w:val="clear" w:color="auto" w:fill="EFF0F1"/>
                <w:lang w:val="en-GB" w:eastAsia="en-GB"/>
              </w:rPr>
              <w:t xml:space="preserve">  age = 9</w:t>
            </w:r>
          </w:p>
          <w:p w14:paraId="3B62FE7A" w14:textId="77777777" w:rsidR="000E63AC" w:rsidRPr="007153D2"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153D2">
              <w:rPr>
                <w:rFonts w:ascii="Consolas" w:hAnsi="Consolas" w:cs="Courier New"/>
                <w:noProof/>
                <w:color w:val="242729"/>
                <w:szCs w:val="24"/>
                <w:bdr w:val="none" w:sz="0" w:space="0" w:color="auto" w:frame="1"/>
                <w:shd w:val="clear" w:color="auto" w:fill="EFF0F1"/>
                <w:lang w:val="en-GB" w:eastAsia="en-GB"/>
              </w:rPr>
              <w:t xml:space="preserve">  year = int("2010")</w:t>
            </w:r>
          </w:p>
          <w:p w14:paraId="5FC96A8E" w14:textId="77777777" w:rsidR="000E63AC" w:rsidRPr="007153D2"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153D2">
              <w:rPr>
                <w:rFonts w:ascii="Consolas" w:hAnsi="Consolas" w:cs="Courier New"/>
                <w:noProof/>
                <w:color w:val="242729"/>
                <w:szCs w:val="24"/>
                <w:bdr w:val="none" w:sz="0" w:space="0" w:color="auto" w:frame="1"/>
                <w:shd w:val="clear" w:color="auto" w:fill="EFF0F1"/>
                <w:lang w:val="en-GB" w:eastAsia="en-GB"/>
              </w:rPr>
              <w:t xml:space="preserve">  #Float</w:t>
            </w:r>
          </w:p>
          <w:p w14:paraId="4D09BA6D" w14:textId="77777777" w:rsidR="000E63AC" w:rsidRPr="007153D2"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153D2">
              <w:rPr>
                <w:rFonts w:ascii="Consolas" w:hAnsi="Consolas" w:cs="Courier New"/>
                <w:noProof/>
                <w:color w:val="242729"/>
                <w:szCs w:val="24"/>
                <w:bdr w:val="none" w:sz="0" w:space="0" w:color="auto" w:frame="1"/>
                <w:shd w:val="clear" w:color="auto" w:fill="EFF0F1"/>
                <w:lang w:val="en-GB" w:eastAsia="en-GB"/>
              </w:rPr>
              <w:t xml:space="preserve">  pi = 3.14159</w:t>
            </w:r>
          </w:p>
          <w:p w14:paraId="0941D692" w14:textId="77777777" w:rsidR="000E63AC" w:rsidRPr="007153D2"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p>
          <w:p w14:paraId="3DD152E4" w14:textId="77777777" w:rsidR="000E63AC" w:rsidRPr="007153D2"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153D2">
              <w:rPr>
                <w:rFonts w:ascii="Consolas" w:hAnsi="Consolas" w:cs="Courier New"/>
                <w:noProof/>
                <w:color w:val="242729"/>
                <w:szCs w:val="24"/>
                <w:bdr w:val="none" w:sz="0" w:space="0" w:color="auto" w:frame="1"/>
                <w:shd w:val="clear" w:color="auto" w:fill="EFF0F1"/>
                <w:lang w:val="en-GB" w:eastAsia="en-GB"/>
              </w:rPr>
              <w:t># Null</w:t>
            </w:r>
          </w:p>
          <w:p w14:paraId="2265C2FB" w14:textId="77777777" w:rsidR="000E63AC" w:rsidRPr="007153D2"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153D2">
              <w:rPr>
                <w:rFonts w:ascii="Consolas" w:hAnsi="Consolas" w:cs="Courier New"/>
                <w:noProof/>
                <w:color w:val="242729"/>
                <w:szCs w:val="24"/>
                <w:bdr w:val="none" w:sz="0" w:space="0" w:color="auto" w:frame="1"/>
                <w:shd w:val="clear" w:color="auto" w:fill="EFF0F1"/>
                <w:lang w:val="en-GB" w:eastAsia="en-GB"/>
              </w:rPr>
              <w:t xml:space="preserve">  data = None</w:t>
            </w:r>
          </w:p>
          <w:p w14:paraId="20D5CDF3" w14:textId="77777777" w:rsidR="0019239A" w:rsidRPr="007153D2" w:rsidRDefault="0019239A"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p>
          <w:p w14:paraId="30880218" w14:textId="77777777" w:rsidR="0019239A" w:rsidRPr="007153D2" w:rsidRDefault="0019239A"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153D2">
              <w:rPr>
                <w:rFonts w:ascii="Consolas" w:hAnsi="Consolas" w:cs="Courier New"/>
                <w:noProof/>
                <w:color w:val="242729"/>
                <w:szCs w:val="24"/>
                <w:bdr w:val="none" w:sz="0" w:space="0" w:color="auto" w:frame="1"/>
                <w:shd w:val="clear" w:color="auto" w:fill="EFF0F1"/>
                <w:lang w:val="en-GB" w:eastAsia="en-GB"/>
              </w:rPr>
              <w:t># Booleans</w:t>
            </w:r>
          </w:p>
          <w:p w14:paraId="6CC526DC" w14:textId="5AB54D83" w:rsidR="0019239A" w:rsidRPr="007153D2" w:rsidRDefault="0019239A"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153D2">
              <w:rPr>
                <w:rFonts w:ascii="Consolas" w:hAnsi="Consolas" w:cs="Courier New"/>
                <w:noProof/>
                <w:color w:val="242729"/>
                <w:szCs w:val="24"/>
                <w:bdr w:val="none" w:sz="0" w:space="0" w:color="auto" w:frame="1"/>
                <w:shd w:val="clear" w:color="auto" w:fill="EFF0F1"/>
                <w:lang w:val="en-GB" w:eastAsia="en-GB"/>
              </w:rPr>
              <w:t xml:space="preserve">  is_Python = True</w:t>
            </w:r>
          </w:p>
          <w:p w14:paraId="34F5DBF8" w14:textId="77777777" w:rsidR="000E63AC" w:rsidRPr="007153D2"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p>
          <w:p w14:paraId="57048931" w14:textId="77777777" w:rsidR="000E63AC" w:rsidRPr="007153D2"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153D2">
              <w:rPr>
                <w:rFonts w:ascii="Consolas" w:hAnsi="Consolas" w:cs="Courier New"/>
                <w:noProof/>
                <w:color w:val="242729"/>
                <w:szCs w:val="24"/>
                <w:bdr w:val="none" w:sz="0" w:space="0" w:color="auto" w:frame="1"/>
                <w:shd w:val="clear" w:color="auto" w:fill="EFF0F1"/>
                <w:lang w:val="en-GB" w:eastAsia="en-GB"/>
              </w:rPr>
              <w:t># Lists</w:t>
            </w:r>
          </w:p>
          <w:p w14:paraId="640FFD4E" w14:textId="77777777" w:rsidR="000E63AC" w:rsidRPr="007153D2"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153D2">
              <w:rPr>
                <w:rFonts w:ascii="Consolas" w:hAnsi="Consolas" w:cs="Courier New"/>
                <w:noProof/>
                <w:color w:val="242729"/>
                <w:szCs w:val="24"/>
                <w:bdr w:val="none" w:sz="0" w:space="0" w:color="auto" w:frame="1"/>
                <w:shd w:val="clear" w:color="auto" w:fill="EFF0F1"/>
                <w:lang w:val="en-GB" w:eastAsia="en-GB"/>
              </w:rPr>
              <w:t xml:space="preserve">  # initialisation</w:t>
            </w:r>
          </w:p>
          <w:p w14:paraId="547597BD" w14:textId="77777777" w:rsidR="000E63AC" w:rsidRPr="007153D2"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153D2">
              <w:rPr>
                <w:rFonts w:ascii="Consolas" w:hAnsi="Consolas" w:cs="Courier New"/>
                <w:noProof/>
                <w:color w:val="242729"/>
                <w:szCs w:val="24"/>
                <w:bdr w:val="none" w:sz="0" w:space="0" w:color="auto" w:frame="1"/>
                <w:shd w:val="clear" w:color="auto" w:fill="EFF0F1"/>
                <w:lang w:val="en-GB" w:eastAsia="en-GB"/>
              </w:rPr>
              <w:t xml:space="preserve">  names = ["Charlie", "Brown", "Chris", 59, True]</w:t>
            </w:r>
          </w:p>
          <w:p w14:paraId="3E4B17E9" w14:textId="77777777" w:rsidR="000E63AC" w:rsidRPr="007153D2"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153D2">
              <w:rPr>
                <w:rFonts w:ascii="Consolas" w:hAnsi="Consolas" w:cs="Courier New"/>
                <w:noProof/>
                <w:color w:val="242729"/>
                <w:szCs w:val="24"/>
                <w:bdr w:val="none" w:sz="0" w:space="0" w:color="auto" w:frame="1"/>
                <w:shd w:val="clear" w:color="auto" w:fill="EFF0F1"/>
                <w:lang w:val="en-GB" w:eastAsia="en-GB"/>
              </w:rPr>
              <w:t xml:space="preserve">  # Appending</w:t>
            </w:r>
          </w:p>
          <w:p w14:paraId="61E10ED9" w14:textId="77777777" w:rsidR="000E63AC" w:rsidRPr="007153D2"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153D2">
              <w:rPr>
                <w:rFonts w:ascii="Consolas" w:hAnsi="Consolas" w:cs="Courier New"/>
                <w:noProof/>
                <w:color w:val="242729"/>
                <w:szCs w:val="24"/>
                <w:bdr w:val="none" w:sz="0" w:space="0" w:color="auto" w:frame="1"/>
                <w:shd w:val="clear" w:color="auto" w:fill="EFF0F1"/>
                <w:lang w:val="en-GB" w:eastAsia="en-GB"/>
              </w:rPr>
              <w:t xml:space="preserve">  names.append("Martin")</w:t>
            </w:r>
          </w:p>
          <w:p w14:paraId="1203866F" w14:textId="77777777" w:rsidR="000E63AC" w:rsidRPr="007153D2"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p>
          <w:p w14:paraId="2C48FD82" w14:textId="77777777" w:rsidR="000E63AC" w:rsidRPr="007153D2"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153D2">
              <w:rPr>
                <w:rFonts w:ascii="Consolas" w:hAnsi="Consolas" w:cs="Courier New"/>
                <w:noProof/>
                <w:color w:val="242729"/>
                <w:szCs w:val="24"/>
                <w:bdr w:val="none" w:sz="0" w:space="0" w:color="auto" w:frame="1"/>
                <w:shd w:val="clear" w:color="auto" w:fill="EFF0F1"/>
                <w:lang w:val="en-GB" w:eastAsia="en-GB"/>
              </w:rPr>
              <w:t># Tuples</w:t>
            </w:r>
          </w:p>
          <w:p w14:paraId="07322C03" w14:textId="77777777" w:rsidR="000E63AC" w:rsidRPr="007153D2"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153D2">
              <w:rPr>
                <w:rFonts w:ascii="Consolas" w:hAnsi="Consolas" w:cs="Courier New"/>
                <w:noProof/>
                <w:color w:val="242729"/>
                <w:szCs w:val="24"/>
                <w:bdr w:val="none" w:sz="0" w:space="0" w:color="auto" w:frame="1"/>
                <w:shd w:val="clear" w:color="auto" w:fill="EFF0F1"/>
                <w:lang w:val="en-GB" w:eastAsia="en-GB"/>
              </w:rPr>
              <w:t xml:space="preserve">  # Can't be changed after initialisation</w:t>
            </w:r>
          </w:p>
          <w:p w14:paraId="2ACF2304" w14:textId="77777777" w:rsidR="000E63AC" w:rsidRPr="007153D2"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153D2">
              <w:rPr>
                <w:rFonts w:ascii="Consolas" w:hAnsi="Consolas" w:cs="Courier New"/>
                <w:noProof/>
                <w:color w:val="242729"/>
                <w:szCs w:val="24"/>
                <w:bdr w:val="none" w:sz="0" w:space="0" w:color="auto" w:frame="1"/>
                <w:shd w:val="clear" w:color="auto" w:fill="EFF0F1"/>
                <w:lang w:val="en-GB" w:eastAsia="en-GB"/>
              </w:rPr>
              <w:t xml:space="preserve">  names = ("This", "is", "final", true)</w:t>
            </w:r>
          </w:p>
          <w:p w14:paraId="677F2592" w14:textId="77777777" w:rsidR="000E63AC" w:rsidRPr="007153D2"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p>
          <w:p w14:paraId="13D13912" w14:textId="77777777" w:rsidR="000E63AC" w:rsidRPr="007153D2"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153D2">
              <w:rPr>
                <w:rFonts w:ascii="Consolas" w:hAnsi="Consolas" w:cs="Courier New"/>
                <w:noProof/>
                <w:color w:val="242729"/>
                <w:szCs w:val="24"/>
                <w:bdr w:val="none" w:sz="0" w:space="0" w:color="auto" w:frame="1"/>
                <w:shd w:val="clear" w:color="auto" w:fill="EFF0F1"/>
                <w:lang w:val="en-GB" w:eastAsia="en-GB"/>
              </w:rPr>
              <w:t># Dictionaries</w:t>
            </w:r>
          </w:p>
          <w:p w14:paraId="5C8711A6" w14:textId="77777777" w:rsidR="000E63AC" w:rsidRPr="007153D2"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153D2">
              <w:rPr>
                <w:rFonts w:ascii="Consolas" w:hAnsi="Consolas" w:cs="Courier New"/>
                <w:noProof/>
                <w:color w:val="242729"/>
                <w:szCs w:val="24"/>
                <w:bdr w:val="none" w:sz="0" w:space="0" w:color="auto" w:frame="1"/>
                <w:shd w:val="clear" w:color="auto" w:fill="EFF0F1"/>
                <w:lang w:val="en-GB" w:eastAsia="en-GB"/>
              </w:rPr>
              <w:t xml:space="preserve">  # initialisation</w:t>
            </w:r>
          </w:p>
          <w:p w14:paraId="44BCEA4A" w14:textId="77777777" w:rsidR="000E63AC" w:rsidRPr="007153D2"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153D2">
              <w:rPr>
                <w:rFonts w:ascii="Consolas" w:hAnsi="Consolas" w:cs="Courier New"/>
                <w:noProof/>
                <w:color w:val="242729"/>
                <w:szCs w:val="24"/>
                <w:bdr w:val="none" w:sz="0" w:space="0" w:color="auto" w:frame="1"/>
                <w:shd w:val="clear" w:color="auto" w:fill="EFF0F1"/>
                <w:lang w:val="en-GB" w:eastAsia="en-GB"/>
              </w:rPr>
              <w:t xml:space="preserve">  dict = {'Name': 'Zara', 'Age': 7, 'Class': 'First'}</w:t>
            </w:r>
          </w:p>
          <w:p w14:paraId="1E7502AF" w14:textId="77777777" w:rsidR="000E63AC" w:rsidRPr="007153D2"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153D2">
              <w:rPr>
                <w:rFonts w:ascii="Consolas" w:hAnsi="Consolas" w:cs="Courier New"/>
                <w:noProof/>
                <w:color w:val="242729"/>
                <w:szCs w:val="24"/>
                <w:bdr w:val="none" w:sz="0" w:space="0" w:color="auto" w:frame="1"/>
                <w:shd w:val="clear" w:color="auto" w:fill="EFF0F1"/>
                <w:lang w:val="en-GB" w:eastAsia="en-GB"/>
              </w:rPr>
              <w:t xml:space="preserve">  # Update</w:t>
            </w:r>
          </w:p>
          <w:p w14:paraId="09F4B956" w14:textId="77777777" w:rsidR="000E63AC" w:rsidRPr="007153D2"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153D2">
              <w:rPr>
                <w:rFonts w:ascii="Consolas" w:hAnsi="Consolas" w:cs="Courier New"/>
                <w:noProof/>
                <w:color w:val="242729"/>
                <w:szCs w:val="24"/>
                <w:bdr w:val="none" w:sz="0" w:space="0" w:color="auto" w:frame="1"/>
                <w:shd w:val="clear" w:color="auto" w:fill="EFF0F1"/>
                <w:lang w:val="en-GB" w:eastAsia="en-GB"/>
              </w:rPr>
              <w:t xml:space="preserve">  dict.update({</w:t>
            </w:r>
          </w:p>
          <w:p w14:paraId="0C76CFD8" w14:textId="77777777" w:rsidR="000E63AC" w:rsidRPr="007153D2"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153D2">
              <w:rPr>
                <w:rFonts w:ascii="Consolas" w:hAnsi="Consolas" w:cs="Courier New"/>
                <w:noProof/>
                <w:color w:val="242729"/>
                <w:szCs w:val="24"/>
                <w:bdr w:val="none" w:sz="0" w:space="0" w:color="auto" w:frame="1"/>
                <w:shd w:val="clear" w:color="auto" w:fill="EFF0F1"/>
                <w:lang w:val="en-GB" w:eastAsia="en-GB"/>
              </w:rPr>
              <w:t xml:space="preserve">    'Gender': 'Female',</w:t>
            </w:r>
          </w:p>
          <w:p w14:paraId="45103C67" w14:textId="77777777" w:rsidR="000E63AC" w:rsidRPr="007153D2"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153D2">
              <w:rPr>
                <w:rFonts w:ascii="Consolas" w:hAnsi="Consolas" w:cs="Courier New"/>
                <w:noProof/>
                <w:color w:val="242729"/>
                <w:szCs w:val="24"/>
                <w:bdr w:val="none" w:sz="0" w:space="0" w:color="auto" w:frame="1"/>
                <w:shd w:val="clear" w:color="auto" w:fill="EFF0F1"/>
                <w:lang w:val="en-GB" w:eastAsia="en-GB"/>
              </w:rPr>
              <w:t xml:space="preserve">    'Hobby': 'Reading',</w:t>
            </w:r>
          </w:p>
          <w:p w14:paraId="44606E00" w14:textId="21B43159" w:rsidR="00F678A6" w:rsidRPr="007153D2" w:rsidRDefault="000E63AC" w:rsidP="007153D2">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color w:val="242729"/>
                <w:sz w:val="20"/>
                <w:szCs w:val="20"/>
                <w:lang w:val="en-GB" w:eastAsia="en-GB"/>
              </w:rPr>
            </w:pPr>
            <w:r w:rsidRPr="007153D2">
              <w:rPr>
                <w:rFonts w:ascii="Consolas" w:hAnsi="Consolas" w:cs="Courier New"/>
                <w:noProof/>
                <w:color w:val="242729"/>
                <w:szCs w:val="24"/>
                <w:bdr w:val="none" w:sz="0" w:space="0" w:color="auto" w:frame="1"/>
                <w:shd w:val="clear" w:color="auto" w:fill="EFF0F1"/>
                <w:lang w:val="en-GB" w:eastAsia="en-GB"/>
              </w:rPr>
              <w:t xml:space="preserve">  })</w:t>
            </w:r>
          </w:p>
        </w:tc>
      </w:tr>
    </w:tbl>
    <w:p w14:paraId="24F85DBB" w14:textId="77777777" w:rsidR="00C229F9" w:rsidRDefault="00C229F9">
      <w:pPr>
        <w:pStyle w:val="1Para"/>
        <w:ind w:firstLine="0"/>
        <w:rPr>
          <w:lang w:val="en-US"/>
        </w:rPr>
      </w:pPr>
    </w:p>
    <w:p w14:paraId="412910C4" w14:textId="31104C23" w:rsidR="00784147" w:rsidRDefault="00784147" w:rsidP="007A0549">
      <w:pPr>
        <w:pStyle w:val="Heading5"/>
        <w:numPr>
          <w:ilvl w:val="0"/>
          <w:numId w:val="0"/>
        </w:numPr>
      </w:pPr>
      <w:r>
        <w:lastRenderedPageBreak/>
        <w:t>Basic Operators</w:t>
      </w:r>
      <w:r w:rsidR="008B455A">
        <w:rPr>
          <w:rStyle w:val="EndnoteReference"/>
        </w:rPr>
        <w:endnoteReference w:id="6"/>
      </w:r>
    </w:p>
    <w:tbl>
      <w:tblPr>
        <w:tblW w:w="9060" w:type="dxa"/>
        <w:tblBorders>
          <w:top w:val="single" w:sz="6" w:space="0" w:color="DDDDDD"/>
          <w:left w:val="single" w:sz="6" w:space="0" w:color="DDDDDD"/>
          <w:bottom w:val="single" w:sz="6" w:space="0" w:color="DDDDDD"/>
          <w:right w:val="single" w:sz="6" w:space="0" w:color="DDDDDD"/>
        </w:tblBorders>
        <w:tblCellMar>
          <w:top w:w="15" w:type="dxa"/>
          <w:left w:w="15" w:type="dxa"/>
          <w:bottom w:w="15" w:type="dxa"/>
          <w:right w:w="15" w:type="dxa"/>
        </w:tblCellMar>
        <w:tblLook w:val="04A0" w:firstRow="1" w:lastRow="0" w:firstColumn="1" w:lastColumn="0" w:noHBand="0" w:noVBand="1"/>
      </w:tblPr>
      <w:tblGrid>
        <w:gridCol w:w="1838"/>
        <w:gridCol w:w="1715"/>
        <w:gridCol w:w="5507"/>
      </w:tblGrid>
      <w:tr w:rsidR="00265428" w:rsidRPr="00784147" w14:paraId="2B5A6119" w14:textId="77777777" w:rsidTr="007153D2">
        <w:tc>
          <w:tcPr>
            <w:tcW w:w="1838" w:type="dxa"/>
            <w:tcBorders>
              <w:top w:val="single" w:sz="6" w:space="0" w:color="DDDDDD"/>
              <w:left w:val="single" w:sz="6" w:space="0" w:color="DDDDDD"/>
              <w:bottom w:val="single" w:sz="6" w:space="0" w:color="DDDDDD"/>
              <w:right w:val="single" w:sz="6" w:space="0" w:color="DDDDDD"/>
            </w:tcBorders>
            <w:shd w:val="clear" w:color="auto" w:fill="EEEEEE"/>
            <w:tcMar>
              <w:top w:w="120" w:type="dxa"/>
              <w:left w:w="120" w:type="dxa"/>
              <w:bottom w:w="120" w:type="dxa"/>
              <w:right w:w="120" w:type="dxa"/>
            </w:tcMar>
            <w:hideMark/>
          </w:tcPr>
          <w:p w14:paraId="305B0AE5" w14:textId="77777777" w:rsidR="00784147" w:rsidRPr="00784147" w:rsidRDefault="00784147" w:rsidP="00784147">
            <w:pPr>
              <w:spacing w:after="300" w:line="240" w:lineRule="auto"/>
              <w:rPr>
                <w:rFonts w:ascii="Verdana" w:eastAsia="Times New Roman" w:hAnsi="Verdana" w:cs="Times New Roman"/>
                <w:b/>
                <w:bCs/>
                <w:color w:val="313131"/>
                <w:sz w:val="21"/>
                <w:szCs w:val="21"/>
                <w:lang w:val="en-GB" w:eastAsia="en-GB"/>
              </w:rPr>
            </w:pPr>
            <w:r w:rsidRPr="00784147">
              <w:rPr>
                <w:rFonts w:ascii="Verdana" w:eastAsia="Times New Roman" w:hAnsi="Verdana" w:cs="Times New Roman"/>
                <w:b/>
                <w:bCs/>
                <w:color w:val="313131"/>
                <w:sz w:val="21"/>
                <w:szCs w:val="21"/>
                <w:lang w:val="en-GB" w:eastAsia="en-GB"/>
              </w:rPr>
              <w:t>Operator</w:t>
            </w:r>
          </w:p>
        </w:tc>
        <w:tc>
          <w:tcPr>
            <w:tcW w:w="1715" w:type="dxa"/>
            <w:tcBorders>
              <w:top w:val="single" w:sz="6" w:space="0" w:color="DDDDDD"/>
              <w:left w:val="single" w:sz="6" w:space="0" w:color="DDDDDD"/>
              <w:bottom w:val="single" w:sz="6" w:space="0" w:color="DDDDDD"/>
              <w:right w:val="single" w:sz="6" w:space="0" w:color="DDDDDD"/>
            </w:tcBorders>
            <w:shd w:val="clear" w:color="auto" w:fill="EEEEEE"/>
            <w:tcMar>
              <w:top w:w="120" w:type="dxa"/>
              <w:left w:w="120" w:type="dxa"/>
              <w:bottom w:w="120" w:type="dxa"/>
              <w:right w:w="120" w:type="dxa"/>
            </w:tcMar>
            <w:hideMark/>
          </w:tcPr>
          <w:p w14:paraId="2FBDB7D4" w14:textId="77777777" w:rsidR="00784147" w:rsidRPr="00784147" w:rsidRDefault="00784147" w:rsidP="00784147">
            <w:pPr>
              <w:spacing w:after="300" w:line="240" w:lineRule="auto"/>
              <w:rPr>
                <w:rFonts w:ascii="Verdana" w:eastAsia="Times New Roman" w:hAnsi="Verdana" w:cs="Times New Roman"/>
                <w:b/>
                <w:bCs/>
                <w:color w:val="313131"/>
                <w:sz w:val="21"/>
                <w:szCs w:val="21"/>
                <w:lang w:val="en-GB" w:eastAsia="en-GB"/>
              </w:rPr>
            </w:pPr>
            <w:r w:rsidRPr="00784147">
              <w:rPr>
                <w:rFonts w:ascii="Verdana" w:eastAsia="Times New Roman" w:hAnsi="Verdana" w:cs="Times New Roman"/>
                <w:b/>
                <w:bCs/>
                <w:color w:val="313131"/>
                <w:sz w:val="21"/>
                <w:szCs w:val="21"/>
                <w:lang w:val="en-GB" w:eastAsia="en-GB"/>
              </w:rPr>
              <w:t>Description</w:t>
            </w:r>
          </w:p>
        </w:tc>
        <w:tc>
          <w:tcPr>
            <w:tcW w:w="5507" w:type="dxa"/>
            <w:tcBorders>
              <w:top w:val="single" w:sz="6" w:space="0" w:color="DDDDDD"/>
              <w:left w:val="single" w:sz="6" w:space="0" w:color="DDDDDD"/>
              <w:bottom w:val="single" w:sz="6" w:space="0" w:color="DDDDDD"/>
              <w:right w:val="single" w:sz="6" w:space="0" w:color="DDDDDD"/>
            </w:tcBorders>
            <w:shd w:val="clear" w:color="auto" w:fill="EEEEEE"/>
            <w:tcMar>
              <w:top w:w="120" w:type="dxa"/>
              <w:left w:w="120" w:type="dxa"/>
              <w:bottom w:w="120" w:type="dxa"/>
              <w:right w:w="120" w:type="dxa"/>
            </w:tcMar>
            <w:hideMark/>
          </w:tcPr>
          <w:p w14:paraId="1C42022E" w14:textId="77777777" w:rsidR="00784147" w:rsidRPr="00784147" w:rsidRDefault="00784147" w:rsidP="00784147">
            <w:pPr>
              <w:spacing w:after="300" w:line="240" w:lineRule="auto"/>
              <w:rPr>
                <w:rFonts w:ascii="Verdana" w:eastAsia="Times New Roman" w:hAnsi="Verdana" w:cs="Times New Roman"/>
                <w:b/>
                <w:bCs/>
                <w:color w:val="313131"/>
                <w:sz w:val="21"/>
                <w:szCs w:val="21"/>
                <w:lang w:val="en-GB" w:eastAsia="en-GB"/>
              </w:rPr>
            </w:pPr>
            <w:r w:rsidRPr="00784147">
              <w:rPr>
                <w:rFonts w:ascii="Verdana" w:eastAsia="Times New Roman" w:hAnsi="Verdana" w:cs="Times New Roman"/>
                <w:b/>
                <w:bCs/>
                <w:color w:val="313131"/>
                <w:sz w:val="21"/>
                <w:szCs w:val="21"/>
                <w:lang w:val="en-GB" w:eastAsia="en-GB"/>
              </w:rPr>
              <w:t>Example</w:t>
            </w:r>
          </w:p>
        </w:tc>
      </w:tr>
      <w:tr w:rsidR="00265428" w:rsidRPr="00784147" w14:paraId="612A2250" w14:textId="77777777" w:rsidTr="007153D2">
        <w:tc>
          <w:tcPr>
            <w:tcW w:w="0" w:type="auto"/>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
          <w:p w14:paraId="454BD360" w14:textId="7ED4972C" w:rsidR="00784147" w:rsidRPr="00784147" w:rsidRDefault="00265428" w:rsidP="00784147">
            <w:pPr>
              <w:spacing w:after="300" w:line="240" w:lineRule="auto"/>
              <w:rPr>
                <w:rFonts w:ascii="Verdana" w:eastAsia="Times New Roman" w:hAnsi="Verdana" w:cs="Times New Roman"/>
                <w:color w:val="313131"/>
                <w:sz w:val="21"/>
                <w:szCs w:val="21"/>
                <w:lang w:val="en-GB" w:eastAsia="en-GB"/>
              </w:rPr>
            </w:pPr>
            <w:r>
              <w:rPr>
                <w:rFonts w:ascii="Verdana" w:eastAsia="Times New Roman" w:hAnsi="Verdana" w:cs="Times New Roman"/>
                <w:color w:val="313131"/>
                <w:sz w:val="21"/>
                <w:szCs w:val="21"/>
                <w:lang w:val="en-GB" w:eastAsia="en-GB"/>
              </w:rPr>
              <w:t>+</w:t>
            </w:r>
          </w:p>
        </w:tc>
        <w:tc>
          <w:tcPr>
            <w:tcW w:w="1715" w:type="dxa"/>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
          <w:p w14:paraId="08F8D4CF" w14:textId="08872873" w:rsidR="00784147" w:rsidRPr="00784147" w:rsidRDefault="00265428" w:rsidP="00784147">
            <w:pPr>
              <w:spacing w:after="300" w:line="240" w:lineRule="auto"/>
              <w:rPr>
                <w:rFonts w:ascii="Verdana" w:eastAsia="Times New Roman" w:hAnsi="Verdana" w:cs="Times New Roman"/>
                <w:color w:val="313131"/>
                <w:sz w:val="21"/>
                <w:szCs w:val="21"/>
                <w:lang w:val="en-GB" w:eastAsia="en-GB"/>
              </w:rPr>
            </w:pPr>
            <w:r w:rsidRPr="00784147">
              <w:rPr>
                <w:rFonts w:ascii="Verdana" w:eastAsia="Times New Roman" w:hAnsi="Verdana" w:cs="Times New Roman"/>
                <w:color w:val="313131"/>
                <w:sz w:val="21"/>
                <w:szCs w:val="21"/>
                <w:lang w:val="en-GB" w:eastAsia="en-GB"/>
              </w:rPr>
              <w:t>Addition</w:t>
            </w:r>
          </w:p>
        </w:tc>
        <w:tc>
          <w:tcPr>
            <w:tcW w:w="5507" w:type="dxa"/>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
          <w:p w14:paraId="4D08AEE3" w14:textId="5B8A1CBE" w:rsidR="00784147" w:rsidRPr="00784147" w:rsidRDefault="00784147" w:rsidP="00784147">
            <w:pPr>
              <w:spacing w:after="300" w:line="240" w:lineRule="auto"/>
              <w:rPr>
                <w:rFonts w:ascii="Verdana" w:eastAsia="Times New Roman" w:hAnsi="Verdana" w:cs="Times New Roman"/>
                <w:color w:val="313131"/>
                <w:sz w:val="21"/>
                <w:szCs w:val="21"/>
                <w:lang w:val="en-GB" w:eastAsia="en-GB"/>
              </w:rPr>
            </w:pPr>
            <w:r w:rsidRPr="00784147">
              <w:rPr>
                <w:rFonts w:ascii="Verdana" w:eastAsia="Times New Roman" w:hAnsi="Verdana" w:cs="Times New Roman"/>
                <w:color w:val="313131"/>
                <w:sz w:val="21"/>
                <w:szCs w:val="21"/>
                <w:lang w:val="en-GB" w:eastAsia="en-GB"/>
              </w:rPr>
              <w:t xml:space="preserve">a </w:t>
            </w:r>
            <w:r w:rsidRPr="007153D2">
              <w:rPr>
                <w:rFonts w:ascii="Verdana" w:eastAsia="Times New Roman" w:hAnsi="Verdana" w:cs="Times New Roman"/>
                <w:b/>
                <w:color w:val="313131"/>
                <w:sz w:val="21"/>
                <w:szCs w:val="21"/>
                <w:lang w:val="en-GB" w:eastAsia="en-GB"/>
              </w:rPr>
              <w:t>+</w:t>
            </w:r>
            <w:r w:rsidR="00265428">
              <w:rPr>
                <w:rFonts w:ascii="Verdana" w:eastAsia="Times New Roman" w:hAnsi="Verdana" w:cs="Times New Roman"/>
                <w:color w:val="313131"/>
                <w:sz w:val="21"/>
                <w:szCs w:val="21"/>
                <w:lang w:val="en-GB" w:eastAsia="en-GB"/>
              </w:rPr>
              <w:t xml:space="preserve"> b = 55</w:t>
            </w:r>
          </w:p>
        </w:tc>
      </w:tr>
      <w:tr w:rsidR="00265428" w:rsidRPr="00784147" w14:paraId="3A179661" w14:textId="77777777" w:rsidTr="007153D2">
        <w:tc>
          <w:tcPr>
            <w:tcW w:w="0" w:type="auto"/>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
          <w:p w14:paraId="28734DD3" w14:textId="6F8BC9A4" w:rsidR="00784147" w:rsidRPr="00784147" w:rsidRDefault="00265428" w:rsidP="00784147">
            <w:pPr>
              <w:spacing w:after="300" w:line="240" w:lineRule="auto"/>
              <w:rPr>
                <w:rFonts w:ascii="Verdana" w:eastAsia="Times New Roman" w:hAnsi="Verdana" w:cs="Times New Roman"/>
                <w:color w:val="313131"/>
                <w:sz w:val="21"/>
                <w:szCs w:val="21"/>
                <w:lang w:val="en-GB" w:eastAsia="en-GB"/>
              </w:rPr>
            </w:pPr>
            <w:r>
              <w:rPr>
                <w:rFonts w:ascii="Verdana" w:eastAsia="Times New Roman" w:hAnsi="Verdana" w:cs="Times New Roman"/>
                <w:color w:val="313131"/>
                <w:sz w:val="21"/>
                <w:szCs w:val="21"/>
                <w:lang w:val="en-GB" w:eastAsia="en-GB"/>
              </w:rPr>
              <w:t>-</w:t>
            </w:r>
          </w:p>
        </w:tc>
        <w:tc>
          <w:tcPr>
            <w:tcW w:w="1715" w:type="dxa"/>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
          <w:p w14:paraId="6A7D6DAB" w14:textId="0CD17ACF" w:rsidR="00784147" w:rsidRPr="00784147" w:rsidRDefault="00265428">
            <w:pPr>
              <w:spacing w:after="300" w:line="240" w:lineRule="auto"/>
              <w:rPr>
                <w:rFonts w:ascii="Verdana" w:eastAsia="Times New Roman" w:hAnsi="Verdana" w:cs="Times New Roman"/>
                <w:color w:val="313131"/>
                <w:sz w:val="21"/>
                <w:szCs w:val="21"/>
                <w:lang w:val="en-GB" w:eastAsia="en-GB"/>
              </w:rPr>
            </w:pPr>
            <w:r w:rsidRPr="00784147">
              <w:rPr>
                <w:rFonts w:ascii="Verdana" w:eastAsia="Times New Roman" w:hAnsi="Verdana" w:cs="Times New Roman"/>
                <w:color w:val="313131"/>
                <w:sz w:val="21"/>
                <w:szCs w:val="21"/>
                <w:lang w:val="en-GB" w:eastAsia="en-GB"/>
              </w:rPr>
              <w:t>Subtraction</w:t>
            </w:r>
          </w:p>
        </w:tc>
        <w:tc>
          <w:tcPr>
            <w:tcW w:w="5507" w:type="dxa"/>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
          <w:p w14:paraId="68E5270A" w14:textId="211155D8" w:rsidR="00784147" w:rsidRPr="00784147" w:rsidRDefault="00265428" w:rsidP="00784147">
            <w:pPr>
              <w:spacing w:after="300" w:line="240" w:lineRule="auto"/>
              <w:rPr>
                <w:rFonts w:ascii="Verdana" w:eastAsia="Times New Roman" w:hAnsi="Verdana" w:cs="Times New Roman"/>
                <w:color w:val="313131"/>
                <w:sz w:val="21"/>
                <w:szCs w:val="21"/>
                <w:lang w:val="en-GB" w:eastAsia="en-GB"/>
              </w:rPr>
            </w:pPr>
            <w:r>
              <w:rPr>
                <w:rFonts w:ascii="Verdana" w:eastAsia="Times New Roman" w:hAnsi="Verdana" w:cs="Times New Roman"/>
                <w:color w:val="313131"/>
                <w:sz w:val="21"/>
                <w:szCs w:val="21"/>
                <w:lang w:val="en-GB" w:eastAsia="en-GB"/>
              </w:rPr>
              <w:t>a – b = 12</w:t>
            </w:r>
          </w:p>
        </w:tc>
      </w:tr>
      <w:tr w:rsidR="00265428" w:rsidRPr="00784147" w14:paraId="579D35BF" w14:textId="77777777" w:rsidTr="007153D2">
        <w:tc>
          <w:tcPr>
            <w:tcW w:w="0" w:type="auto"/>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
          <w:p w14:paraId="35F0E8B9" w14:textId="02946681" w:rsidR="00784147" w:rsidRPr="00784147" w:rsidRDefault="00784147">
            <w:pPr>
              <w:spacing w:after="300" w:line="240" w:lineRule="auto"/>
              <w:rPr>
                <w:rFonts w:ascii="Verdana" w:eastAsia="Times New Roman" w:hAnsi="Verdana" w:cs="Times New Roman"/>
                <w:color w:val="313131"/>
                <w:sz w:val="21"/>
                <w:szCs w:val="21"/>
                <w:lang w:val="en-GB" w:eastAsia="en-GB"/>
              </w:rPr>
            </w:pPr>
            <w:r w:rsidRPr="00784147">
              <w:rPr>
                <w:rFonts w:ascii="Verdana" w:eastAsia="Times New Roman" w:hAnsi="Verdana" w:cs="Times New Roman"/>
                <w:color w:val="313131"/>
                <w:sz w:val="21"/>
                <w:szCs w:val="21"/>
                <w:lang w:val="en-GB" w:eastAsia="en-GB"/>
              </w:rPr>
              <w:t xml:space="preserve">* </w:t>
            </w:r>
          </w:p>
        </w:tc>
        <w:tc>
          <w:tcPr>
            <w:tcW w:w="1715" w:type="dxa"/>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
          <w:p w14:paraId="761CC0BE" w14:textId="4E2ADEAD" w:rsidR="00784147" w:rsidRPr="00784147" w:rsidRDefault="00265428" w:rsidP="00784147">
            <w:pPr>
              <w:spacing w:after="300" w:line="240" w:lineRule="auto"/>
              <w:rPr>
                <w:rFonts w:ascii="Verdana" w:eastAsia="Times New Roman" w:hAnsi="Verdana" w:cs="Times New Roman"/>
                <w:color w:val="313131"/>
                <w:sz w:val="21"/>
                <w:szCs w:val="21"/>
                <w:lang w:val="en-GB" w:eastAsia="en-GB"/>
              </w:rPr>
            </w:pPr>
            <w:r w:rsidRPr="00784147">
              <w:rPr>
                <w:rFonts w:ascii="Verdana" w:eastAsia="Times New Roman" w:hAnsi="Verdana" w:cs="Times New Roman"/>
                <w:color w:val="313131"/>
                <w:sz w:val="21"/>
                <w:szCs w:val="21"/>
                <w:lang w:val="en-GB" w:eastAsia="en-GB"/>
              </w:rPr>
              <w:t>Multiplication</w:t>
            </w:r>
          </w:p>
        </w:tc>
        <w:tc>
          <w:tcPr>
            <w:tcW w:w="5507" w:type="dxa"/>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
          <w:p w14:paraId="481B3A6D" w14:textId="5D0D8A90" w:rsidR="00784147" w:rsidRPr="00784147" w:rsidRDefault="00784147">
            <w:pPr>
              <w:spacing w:after="300" w:line="240" w:lineRule="auto"/>
              <w:rPr>
                <w:rFonts w:ascii="Verdana" w:eastAsia="Times New Roman" w:hAnsi="Verdana" w:cs="Times New Roman"/>
                <w:color w:val="313131"/>
                <w:sz w:val="21"/>
                <w:szCs w:val="21"/>
                <w:lang w:val="en-GB" w:eastAsia="en-GB"/>
              </w:rPr>
            </w:pPr>
            <w:r w:rsidRPr="00784147">
              <w:rPr>
                <w:rFonts w:ascii="Verdana" w:eastAsia="Times New Roman" w:hAnsi="Verdana" w:cs="Times New Roman"/>
                <w:color w:val="313131"/>
                <w:sz w:val="21"/>
                <w:szCs w:val="21"/>
                <w:lang w:val="en-GB" w:eastAsia="en-GB"/>
              </w:rPr>
              <w:t xml:space="preserve">a * b = </w:t>
            </w:r>
            <w:r w:rsidR="00265428">
              <w:rPr>
                <w:rFonts w:ascii="Verdana" w:eastAsia="Times New Roman" w:hAnsi="Verdana" w:cs="Times New Roman"/>
                <w:color w:val="313131"/>
                <w:sz w:val="21"/>
                <w:szCs w:val="21"/>
                <w:lang w:val="en-GB" w:eastAsia="en-GB"/>
              </w:rPr>
              <w:t>556</w:t>
            </w:r>
          </w:p>
        </w:tc>
      </w:tr>
      <w:tr w:rsidR="00265428" w:rsidRPr="00784147" w14:paraId="49078D92" w14:textId="77777777" w:rsidTr="007153D2">
        <w:tc>
          <w:tcPr>
            <w:tcW w:w="0" w:type="auto"/>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
          <w:p w14:paraId="4523CB89" w14:textId="6B18B1C6" w:rsidR="00784147" w:rsidRPr="00784147" w:rsidRDefault="00784147">
            <w:pPr>
              <w:spacing w:after="300" w:line="240" w:lineRule="auto"/>
              <w:rPr>
                <w:rFonts w:ascii="Verdana" w:eastAsia="Times New Roman" w:hAnsi="Verdana" w:cs="Times New Roman"/>
                <w:color w:val="313131"/>
                <w:sz w:val="21"/>
                <w:szCs w:val="21"/>
                <w:lang w:val="en-GB" w:eastAsia="en-GB"/>
              </w:rPr>
            </w:pPr>
            <w:r w:rsidRPr="00784147">
              <w:rPr>
                <w:rFonts w:ascii="Verdana" w:eastAsia="Times New Roman" w:hAnsi="Verdana" w:cs="Times New Roman"/>
                <w:color w:val="313131"/>
                <w:sz w:val="21"/>
                <w:szCs w:val="21"/>
                <w:lang w:val="en-GB" w:eastAsia="en-GB"/>
              </w:rPr>
              <w:t xml:space="preserve">/ </w:t>
            </w:r>
          </w:p>
        </w:tc>
        <w:tc>
          <w:tcPr>
            <w:tcW w:w="1715" w:type="dxa"/>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
          <w:p w14:paraId="094416DF" w14:textId="2A6795EF" w:rsidR="00784147" w:rsidRPr="00784147" w:rsidRDefault="00265428" w:rsidP="00784147">
            <w:pPr>
              <w:spacing w:after="300" w:line="240" w:lineRule="auto"/>
              <w:rPr>
                <w:rFonts w:ascii="Verdana" w:eastAsia="Times New Roman" w:hAnsi="Verdana" w:cs="Times New Roman"/>
                <w:color w:val="313131"/>
                <w:sz w:val="21"/>
                <w:szCs w:val="21"/>
                <w:lang w:val="en-GB" w:eastAsia="en-GB"/>
              </w:rPr>
            </w:pPr>
            <w:r w:rsidRPr="00784147">
              <w:rPr>
                <w:rFonts w:ascii="Verdana" w:eastAsia="Times New Roman" w:hAnsi="Verdana" w:cs="Times New Roman"/>
                <w:color w:val="313131"/>
                <w:sz w:val="21"/>
                <w:szCs w:val="21"/>
                <w:lang w:val="en-GB" w:eastAsia="en-GB"/>
              </w:rPr>
              <w:t>Division</w:t>
            </w:r>
          </w:p>
        </w:tc>
        <w:tc>
          <w:tcPr>
            <w:tcW w:w="5507" w:type="dxa"/>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
          <w:p w14:paraId="142E2329" w14:textId="6E7E5C22" w:rsidR="00784147" w:rsidRPr="00784147" w:rsidRDefault="00265428" w:rsidP="00784147">
            <w:pPr>
              <w:spacing w:after="300" w:line="240" w:lineRule="auto"/>
              <w:rPr>
                <w:rFonts w:ascii="Verdana" w:eastAsia="Times New Roman" w:hAnsi="Verdana" w:cs="Times New Roman"/>
                <w:color w:val="313131"/>
                <w:sz w:val="21"/>
                <w:szCs w:val="21"/>
                <w:lang w:val="en-GB" w:eastAsia="en-GB"/>
              </w:rPr>
            </w:pPr>
            <w:r>
              <w:rPr>
                <w:rFonts w:ascii="Verdana" w:eastAsia="Times New Roman" w:hAnsi="Verdana" w:cs="Times New Roman"/>
                <w:color w:val="313131"/>
                <w:sz w:val="21"/>
                <w:szCs w:val="21"/>
                <w:lang w:val="en-GB" w:eastAsia="en-GB"/>
              </w:rPr>
              <w:t>a / b</w:t>
            </w:r>
            <w:r w:rsidR="00784147" w:rsidRPr="00784147">
              <w:rPr>
                <w:rFonts w:ascii="Verdana" w:eastAsia="Times New Roman" w:hAnsi="Verdana" w:cs="Times New Roman"/>
                <w:color w:val="313131"/>
                <w:sz w:val="21"/>
                <w:szCs w:val="21"/>
                <w:lang w:val="en-GB" w:eastAsia="en-GB"/>
              </w:rPr>
              <w:t xml:space="preserve"> = </w:t>
            </w:r>
            <w:r>
              <w:rPr>
                <w:rFonts w:ascii="Verdana" w:eastAsia="Times New Roman" w:hAnsi="Verdana" w:cs="Times New Roman"/>
                <w:color w:val="313131"/>
                <w:sz w:val="21"/>
                <w:szCs w:val="21"/>
                <w:lang w:val="en-GB" w:eastAsia="en-GB"/>
              </w:rPr>
              <w:t>45</w:t>
            </w:r>
          </w:p>
        </w:tc>
      </w:tr>
      <w:tr w:rsidR="00265428" w:rsidRPr="00784147" w14:paraId="2E7B6367" w14:textId="77777777" w:rsidTr="007153D2">
        <w:tc>
          <w:tcPr>
            <w:tcW w:w="0" w:type="auto"/>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
          <w:p w14:paraId="41CF044A" w14:textId="5D6BFD34" w:rsidR="00784147" w:rsidRPr="00784147" w:rsidRDefault="00784147">
            <w:pPr>
              <w:spacing w:after="300" w:line="240" w:lineRule="auto"/>
              <w:rPr>
                <w:rFonts w:ascii="Verdana" w:eastAsia="Times New Roman" w:hAnsi="Verdana" w:cs="Times New Roman"/>
                <w:color w:val="313131"/>
                <w:sz w:val="21"/>
                <w:szCs w:val="21"/>
                <w:lang w:val="en-GB" w:eastAsia="en-GB"/>
              </w:rPr>
            </w:pPr>
            <w:r w:rsidRPr="00784147">
              <w:rPr>
                <w:rFonts w:ascii="Verdana" w:eastAsia="Times New Roman" w:hAnsi="Verdana" w:cs="Times New Roman"/>
                <w:color w:val="313131"/>
                <w:sz w:val="21"/>
                <w:szCs w:val="21"/>
                <w:lang w:val="en-GB" w:eastAsia="en-GB"/>
              </w:rPr>
              <w:t xml:space="preserve">% </w:t>
            </w:r>
          </w:p>
        </w:tc>
        <w:tc>
          <w:tcPr>
            <w:tcW w:w="1715" w:type="dxa"/>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
          <w:p w14:paraId="3DE45417" w14:textId="4800DD36" w:rsidR="00784147" w:rsidRPr="00784147" w:rsidRDefault="00265428" w:rsidP="00784147">
            <w:pPr>
              <w:spacing w:after="300" w:line="240" w:lineRule="auto"/>
              <w:rPr>
                <w:rFonts w:ascii="Verdana" w:eastAsia="Times New Roman" w:hAnsi="Verdana" w:cs="Times New Roman"/>
                <w:color w:val="313131"/>
                <w:sz w:val="21"/>
                <w:szCs w:val="21"/>
                <w:lang w:val="en-GB" w:eastAsia="en-GB"/>
              </w:rPr>
            </w:pPr>
            <w:r w:rsidRPr="00784147">
              <w:rPr>
                <w:rFonts w:ascii="Verdana" w:eastAsia="Times New Roman" w:hAnsi="Verdana" w:cs="Times New Roman"/>
                <w:color w:val="313131"/>
                <w:sz w:val="21"/>
                <w:szCs w:val="21"/>
                <w:lang w:val="en-GB" w:eastAsia="en-GB"/>
              </w:rPr>
              <w:t>Modulus</w:t>
            </w:r>
          </w:p>
        </w:tc>
        <w:tc>
          <w:tcPr>
            <w:tcW w:w="5507" w:type="dxa"/>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
          <w:p w14:paraId="7B7ABB96" w14:textId="77777777" w:rsidR="00784147" w:rsidRPr="00784147" w:rsidRDefault="00784147" w:rsidP="00784147">
            <w:pPr>
              <w:spacing w:after="300" w:line="240" w:lineRule="auto"/>
              <w:rPr>
                <w:rFonts w:ascii="Verdana" w:eastAsia="Times New Roman" w:hAnsi="Verdana" w:cs="Times New Roman"/>
                <w:color w:val="313131"/>
                <w:sz w:val="21"/>
                <w:szCs w:val="21"/>
                <w:lang w:val="en-GB" w:eastAsia="en-GB"/>
              </w:rPr>
            </w:pPr>
            <w:r w:rsidRPr="00784147">
              <w:rPr>
                <w:rFonts w:ascii="Verdana" w:eastAsia="Times New Roman" w:hAnsi="Verdana" w:cs="Times New Roman"/>
                <w:color w:val="313131"/>
                <w:sz w:val="21"/>
                <w:szCs w:val="21"/>
                <w:lang w:val="en-GB" w:eastAsia="en-GB"/>
              </w:rPr>
              <w:t>b % a = 0</w:t>
            </w:r>
          </w:p>
        </w:tc>
      </w:tr>
      <w:tr w:rsidR="00265428" w:rsidRPr="00784147" w14:paraId="5061DC39" w14:textId="77777777" w:rsidTr="007153D2">
        <w:tc>
          <w:tcPr>
            <w:tcW w:w="0" w:type="auto"/>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
          <w:p w14:paraId="4EA12E46" w14:textId="78CC62F2" w:rsidR="00784147" w:rsidRPr="00784147" w:rsidRDefault="00784147">
            <w:pPr>
              <w:spacing w:after="300" w:line="240" w:lineRule="auto"/>
              <w:rPr>
                <w:rFonts w:ascii="Verdana" w:eastAsia="Times New Roman" w:hAnsi="Verdana" w:cs="Times New Roman"/>
                <w:color w:val="313131"/>
                <w:sz w:val="21"/>
                <w:szCs w:val="21"/>
                <w:lang w:val="en-GB" w:eastAsia="en-GB"/>
              </w:rPr>
            </w:pPr>
            <w:r w:rsidRPr="00784147">
              <w:rPr>
                <w:rFonts w:ascii="Verdana" w:eastAsia="Times New Roman" w:hAnsi="Verdana" w:cs="Times New Roman"/>
                <w:color w:val="313131"/>
                <w:sz w:val="21"/>
                <w:szCs w:val="21"/>
                <w:lang w:val="en-GB" w:eastAsia="en-GB"/>
              </w:rPr>
              <w:t>**</w:t>
            </w:r>
          </w:p>
        </w:tc>
        <w:tc>
          <w:tcPr>
            <w:tcW w:w="1715" w:type="dxa"/>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
          <w:p w14:paraId="187914B0" w14:textId="218847BC" w:rsidR="00784147" w:rsidRPr="00784147" w:rsidRDefault="00265428" w:rsidP="00784147">
            <w:pPr>
              <w:spacing w:after="300" w:line="240" w:lineRule="auto"/>
              <w:rPr>
                <w:rFonts w:ascii="Verdana" w:eastAsia="Times New Roman" w:hAnsi="Verdana" w:cs="Times New Roman"/>
                <w:color w:val="313131"/>
                <w:sz w:val="21"/>
                <w:szCs w:val="21"/>
                <w:lang w:val="en-GB" w:eastAsia="en-GB"/>
              </w:rPr>
            </w:pPr>
            <w:r w:rsidRPr="00784147">
              <w:rPr>
                <w:rFonts w:ascii="Verdana" w:eastAsia="Times New Roman" w:hAnsi="Verdana" w:cs="Times New Roman"/>
                <w:color w:val="313131"/>
                <w:sz w:val="21"/>
                <w:szCs w:val="21"/>
                <w:lang w:val="en-GB" w:eastAsia="en-GB"/>
              </w:rPr>
              <w:t>Exponent</w:t>
            </w:r>
          </w:p>
        </w:tc>
        <w:tc>
          <w:tcPr>
            <w:tcW w:w="5507" w:type="dxa"/>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
          <w:p w14:paraId="781B74EF" w14:textId="77777777" w:rsidR="00784147" w:rsidRPr="00784147" w:rsidRDefault="00784147" w:rsidP="00784147">
            <w:pPr>
              <w:spacing w:after="300" w:line="240" w:lineRule="auto"/>
              <w:rPr>
                <w:rFonts w:ascii="Verdana" w:eastAsia="Times New Roman" w:hAnsi="Verdana" w:cs="Times New Roman"/>
                <w:color w:val="313131"/>
                <w:sz w:val="21"/>
                <w:szCs w:val="21"/>
                <w:lang w:val="en-GB" w:eastAsia="en-GB"/>
              </w:rPr>
            </w:pPr>
            <w:r w:rsidRPr="00784147">
              <w:rPr>
                <w:rFonts w:ascii="Verdana" w:eastAsia="Times New Roman" w:hAnsi="Verdana" w:cs="Times New Roman"/>
                <w:color w:val="313131"/>
                <w:sz w:val="21"/>
                <w:szCs w:val="21"/>
                <w:lang w:val="en-GB" w:eastAsia="en-GB"/>
              </w:rPr>
              <w:t>a**b =10 to the power 20</w:t>
            </w:r>
          </w:p>
        </w:tc>
      </w:tr>
      <w:tr w:rsidR="00265428" w:rsidRPr="00784147" w14:paraId="644CB346" w14:textId="77777777" w:rsidTr="007153D2">
        <w:tc>
          <w:tcPr>
            <w:tcW w:w="0" w:type="auto"/>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
          <w:p w14:paraId="554A6A05" w14:textId="77777777" w:rsidR="00784147" w:rsidRPr="00784147" w:rsidRDefault="00784147" w:rsidP="00784147">
            <w:pPr>
              <w:spacing w:after="300" w:line="240" w:lineRule="auto"/>
              <w:rPr>
                <w:rFonts w:ascii="Verdana" w:eastAsia="Times New Roman" w:hAnsi="Verdana" w:cs="Times New Roman"/>
                <w:color w:val="313131"/>
                <w:sz w:val="21"/>
                <w:szCs w:val="21"/>
                <w:lang w:val="en-GB" w:eastAsia="en-GB"/>
              </w:rPr>
            </w:pPr>
            <w:r w:rsidRPr="00784147">
              <w:rPr>
                <w:rFonts w:ascii="Verdana" w:eastAsia="Times New Roman" w:hAnsi="Verdana" w:cs="Times New Roman"/>
                <w:color w:val="313131"/>
                <w:sz w:val="21"/>
                <w:szCs w:val="21"/>
                <w:lang w:val="en-GB" w:eastAsia="en-GB"/>
              </w:rPr>
              <w:t>//</w:t>
            </w:r>
          </w:p>
        </w:tc>
        <w:tc>
          <w:tcPr>
            <w:tcW w:w="1715" w:type="dxa"/>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
          <w:p w14:paraId="22D23090" w14:textId="4D4AA5A5" w:rsidR="00784147" w:rsidRPr="00784147" w:rsidRDefault="00784147">
            <w:pPr>
              <w:spacing w:after="300" w:line="240" w:lineRule="auto"/>
              <w:rPr>
                <w:rFonts w:ascii="Verdana" w:eastAsia="Times New Roman" w:hAnsi="Verdana" w:cs="Times New Roman"/>
                <w:color w:val="313131"/>
                <w:sz w:val="21"/>
                <w:szCs w:val="21"/>
                <w:lang w:val="en-GB" w:eastAsia="en-GB"/>
              </w:rPr>
            </w:pPr>
            <w:r w:rsidRPr="00784147">
              <w:rPr>
                <w:rFonts w:ascii="Verdana" w:eastAsia="Times New Roman" w:hAnsi="Verdana" w:cs="Times New Roman"/>
                <w:color w:val="313131"/>
                <w:sz w:val="21"/>
                <w:szCs w:val="21"/>
                <w:lang w:val="en-GB" w:eastAsia="en-GB"/>
              </w:rPr>
              <w:t xml:space="preserve">Floor Division </w:t>
            </w:r>
          </w:p>
        </w:tc>
        <w:tc>
          <w:tcPr>
            <w:tcW w:w="5507" w:type="dxa"/>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
          <w:p w14:paraId="749DC99E" w14:textId="70588134" w:rsidR="00784147" w:rsidRPr="00784147" w:rsidRDefault="00784147">
            <w:pPr>
              <w:spacing w:after="300" w:line="240" w:lineRule="auto"/>
              <w:rPr>
                <w:rFonts w:ascii="Verdana" w:eastAsia="Times New Roman" w:hAnsi="Verdana" w:cs="Times New Roman"/>
                <w:color w:val="313131"/>
                <w:sz w:val="21"/>
                <w:szCs w:val="21"/>
                <w:lang w:val="en-GB" w:eastAsia="en-GB"/>
              </w:rPr>
            </w:pPr>
            <w:r w:rsidRPr="00784147">
              <w:rPr>
                <w:rFonts w:ascii="Verdana" w:eastAsia="Times New Roman" w:hAnsi="Verdana" w:cs="Times New Roman"/>
                <w:color w:val="313131"/>
                <w:sz w:val="21"/>
                <w:szCs w:val="21"/>
                <w:lang w:val="en-GB" w:eastAsia="en-GB"/>
              </w:rPr>
              <w:t xml:space="preserve">9//2 = 4 </w:t>
            </w:r>
            <w:r w:rsidR="001058E3">
              <w:rPr>
                <w:rFonts w:ascii="Verdana" w:eastAsia="Times New Roman" w:hAnsi="Verdana" w:cs="Times New Roman"/>
                <w:color w:val="313131"/>
                <w:sz w:val="21"/>
                <w:szCs w:val="21"/>
                <w:lang w:val="en-GB" w:eastAsia="en-GB"/>
              </w:rPr>
              <w:t>and 9.0//2.0 = 4.0, -11//3 = -4</w:t>
            </w:r>
          </w:p>
        </w:tc>
      </w:tr>
      <w:tr w:rsidR="00265428" w:rsidRPr="00265428" w14:paraId="5AAFE66B" w14:textId="77777777" w:rsidTr="007153D2">
        <w:tc>
          <w:tcPr>
            <w:tcW w:w="0" w:type="auto"/>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
          <w:p w14:paraId="2A88E8C3" w14:textId="77777777" w:rsidR="00265428" w:rsidRPr="00265428" w:rsidRDefault="00265428" w:rsidP="00265428">
            <w:pPr>
              <w:spacing w:after="300" w:line="240" w:lineRule="auto"/>
              <w:rPr>
                <w:rFonts w:ascii="Verdana" w:eastAsia="Times New Roman" w:hAnsi="Verdana" w:cs="Times New Roman"/>
                <w:color w:val="313131"/>
                <w:sz w:val="21"/>
                <w:szCs w:val="21"/>
                <w:lang w:val="en-GB" w:eastAsia="en-GB"/>
              </w:rPr>
            </w:pPr>
            <w:r w:rsidRPr="00265428">
              <w:rPr>
                <w:rFonts w:ascii="Verdana" w:eastAsia="Times New Roman" w:hAnsi="Verdana" w:cs="Times New Roman"/>
                <w:color w:val="313131"/>
                <w:sz w:val="21"/>
                <w:szCs w:val="21"/>
                <w:lang w:val="en-GB" w:eastAsia="en-GB"/>
              </w:rPr>
              <w:t>==</w:t>
            </w:r>
          </w:p>
        </w:tc>
        <w:tc>
          <w:tcPr>
            <w:tcW w:w="1715" w:type="dxa"/>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
          <w:p w14:paraId="61564998" w14:textId="7A5CF2C4" w:rsidR="00265428" w:rsidRPr="00265428" w:rsidRDefault="00265428" w:rsidP="00265428">
            <w:pPr>
              <w:spacing w:after="300" w:line="240" w:lineRule="auto"/>
              <w:rPr>
                <w:rFonts w:ascii="Verdana" w:eastAsia="Times New Roman" w:hAnsi="Verdana" w:cs="Times New Roman"/>
                <w:color w:val="313131"/>
                <w:sz w:val="21"/>
                <w:szCs w:val="21"/>
                <w:lang w:val="en-GB" w:eastAsia="en-GB"/>
              </w:rPr>
            </w:pPr>
            <w:r>
              <w:rPr>
                <w:rFonts w:ascii="Verdana" w:eastAsia="Times New Roman" w:hAnsi="Verdana" w:cs="Times New Roman"/>
                <w:color w:val="313131"/>
                <w:sz w:val="21"/>
                <w:szCs w:val="21"/>
                <w:lang w:val="en-GB" w:eastAsia="en-GB"/>
              </w:rPr>
              <w:t>equivalence</w:t>
            </w:r>
          </w:p>
        </w:tc>
        <w:tc>
          <w:tcPr>
            <w:tcW w:w="5507" w:type="dxa"/>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
          <w:p w14:paraId="4652345E" w14:textId="77777777" w:rsidR="00265428" w:rsidRPr="00265428" w:rsidRDefault="00265428" w:rsidP="00265428">
            <w:pPr>
              <w:spacing w:after="300" w:line="240" w:lineRule="auto"/>
              <w:rPr>
                <w:rFonts w:ascii="Verdana" w:eastAsia="Times New Roman" w:hAnsi="Verdana" w:cs="Times New Roman"/>
                <w:color w:val="313131"/>
                <w:sz w:val="21"/>
                <w:szCs w:val="21"/>
                <w:lang w:val="en-GB" w:eastAsia="en-GB"/>
              </w:rPr>
            </w:pPr>
            <w:r w:rsidRPr="00265428">
              <w:rPr>
                <w:rFonts w:ascii="Verdana" w:eastAsia="Times New Roman" w:hAnsi="Verdana" w:cs="Times New Roman"/>
                <w:color w:val="313131"/>
                <w:sz w:val="21"/>
                <w:szCs w:val="21"/>
                <w:lang w:val="en-GB" w:eastAsia="en-GB"/>
              </w:rPr>
              <w:t>(a == b) is not true.</w:t>
            </w:r>
          </w:p>
        </w:tc>
      </w:tr>
      <w:tr w:rsidR="00265428" w:rsidRPr="00265428" w14:paraId="7CDA202B" w14:textId="77777777" w:rsidTr="00265428">
        <w:tc>
          <w:tcPr>
            <w:tcW w:w="0" w:type="auto"/>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
          <w:p w14:paraId="292782C5" w14:textId="77777777" w:rsidR="00265428" w:rsidRPr="00265428" w:rsidRDefault="00265428" w:rsidP="00265428">
            <w:pPr>
              <w:spacing w:after="300" w:line="240" w:lineRule="auto"/>
              <w:rPr>
                <w:rFonts w:ascii="Verdana" w:eastAsia="Times New Roman" w:hAnsi="Verdana" w:cs="Times New Roman"/>
                <w:color w:val="313131"/>
                <w:sz w:val="21"/>
                <w:szCs w:val="21"/>
                <w:lang w:val="en-GB" w:eastAsia="en-GB"/>
              </w:rPr>
            </w:pPr>
            <w:r w:rsidRPr="00265428">
              <w:rPr>
                <w:rFonts w:ascii="Verdana" w:eastAsia="Times New Roman" w:hAnsi="Verdana" w:cs="Times New Roman"/>
                <w:color w:val="313131"/>
                <w:sz w:val="21"/>
                <w:szCs w:val="21"/>
                <w:lang w:val="en-GB" w:eastAsia="en-GB"/>
              </w:rPr>
              <w:t>!=</w:t>
            </w:r>
          </w:p>
        </w:tc>
        <w:tc>
          <w:tcPr>
            <w:tcW w:w="1715" w:type="dxa"/>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
          <w:p w14:paraId="6BD0889F" w14:textId="2EDDA61E" w:rsidR="00265428" w:rsidRPr="00265428" w:rsidRDefault="00265428" w:rsidP="00265428">
            <w:pPr>
              <w:spacing w:after="300" w:line="240" w:lineRule="auto"/>
              <w:rPr>
                <w:rFonts w:ascii="Verdana" w:eastAsia="Times New Roman" w:hAnsi="Verdana" w:cs="Times New Roman"/>
                <w:color w:val="313131"/>
                <w:sz w:val="21"/>
                <w:szCs w:val="21"/>
                <w:lang w:val="en-GB" w:eastAsia="en-GB"/>
              </w:rPr>
            </w:pPr>
            <w:r>
              <w:rPr>
                <w:rFonts w:ascii="Verdana" w:eastAsia="Times New Roman" w:hAnsi="Verdana" w:cs="Times New Roman"/>
                <w:color w:val="313131"/>
                <w:sz w:val="21"/>
                <w:szCs w:val="21"/>
                <w:lang w:val="en-GB" w:eastAsia="en-GB"/>
              </w:rPr>
              <w:t>Not equal</w:t>
            </w:r>
          </w:p>
        </w:tc>
        <w:tc>
          <w:tcPr>
            <w:tcW w:w="5507" w:type="dxa"/>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
          <w:p w14:paraId="3A16196C" w14:textId="4217308C" w:rsidR="00265428" w:rsidRPr="00265428" w:rsidRDefault="00265428">
            <w:pPr>
              <w:spacing w:after="300" w:line="240" w:lineRule="auto"/>
              <w:rPr>
                <w:rFonts w:ascii="Verdana" w:eastAsia="Times New Roman" w:hAnsi="Verdana" w:cs="Times New Roman"/>
                <w:color w:val="313131"/>
                <w:sz w:val="21"/>
                <w:szCs w:val="21"/>
                <w:lang w:val="en-GB" w:eastAsia="en-GB"/>
              </w:rPr>
            </w:pPr>
            <w:r>
              <w:rPr>
                <w:rFonts w:ascii="Verdana" w:eastAsia="Times New Roman" w:hAnsi="Verdana" w:cs="Times New Roman"/>
                <w:color w:val="313131"/>
                <w:sz w:val="21"/>
                <w:szCs w:val="21"/>
                <w:lang w:val="en-GB" w:eastAsia="en-GB"/>
              </w:rPr>
              <w:t>(a !</w:t>
            </w:r>
            <w:r w:rsidRPr="00265428">
              <w:rPr>
                <w:rFonts w:ascii="Verdana" w:eastAsia="Times New Roman" w:hAnsi="Verdana" w:cs="Times New Roman"/>
                <w:color w:val="313131"/>
                <w:sz w:val="21"/>
                <w:szCs w:val="21"/>
                <w:lang w:val="en-GB" w:eastAsia="en-GB"/>
              </w:rPr>
              <w:t>= b) is true.</w:t>
            </w:r>
          </w:p>
        </w:tc>
      </w:tr>
      <w:tr w:rsidR="00265428" w:rsidRPr="00265428" w14:paraId="7A84E352" w14:textId="77777777" w:rsidTr="007153D2">
        <w:tc>
          <w:tcPr>
            <w:tcW w:w="0" w:type="auto"/>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
          <w:p w14:paraId="57110CF4" w14:textId="77777777" w:rsidR="00265428" w:rsidRPr="00265428" w:rsidRDefault="00265428" w:rsidP="00265428">
            <w:pPr>
              <w:spacing w:after="300" w:line="240" w:lineRule="auto"/>
              <w:rPr>
                <w:rFonts w:ascii="Verdana" w:eastAsia="Times New Roman" w:hAnsi="Verdana" w:cs="Times New Roman"/>
                <w:color w:val="313131"/>
                <w:sz w:val="21"/>
                <w:szCs w:val="21"/>
                <w:lang w:val="en-GB" w:eastAsia="en-GB"/>
              </w:rPr>
            </w:pPr>
            <w:r w:rsidRPr="00265428">
              <w:rPr>
                <w:rFonts w:ascii="Verdana" w:eastAsia="Times New Roman" w:hAnsi="Verdana" w:cs="Times New Roman"/>
                <w:color w:val="313131"/>
                <w:sz w:val="21"/>
                <w:szCs w:val="21"/>
                <w:lang w:val="en-GB" w:eastAsia="en-GB"/>
              </w:rPr>
              <w:t>&gt;</w:t>
            </w:r>
          </w:p>
        </w:tc>
        <w:tc>
          <w:tcPr>
            <w:tcW w:w="1715" w:type="dxa"/>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
          <w:p w14:paraId="442AC5E1" w14:textId="485E68E8" w:rsidR="00265428" w:rsidRPr="00265428" w:rsidRDefault="00265428" w:rsidP="00265428">
            <w:pPr>
              <w:spacing w:after="300" w:line="240" w:lineRule="auto"/>
              <w:rPr>
                <w:rFonts w:ascii="Verdana" w:eastAsia="Times New Roman" w:hAnsi="Verdana" w:cs="Times New Roman"/>
                <w:color w:val="313131"/>
                <w:sz w:val="21"/>
                <w:szCs w:val="21"/>
                <w:lang w:val="en-GB" w:eastAsia="en-GB"/>
              </w:rPr>
            </w:pPr>
            <w:r>
              <w:rPr>
                <w:rFonts w:ascii="Verdana" w:eastAsia="Times New Roman" w:hAnsi="Verdana" w:cs="Times New Roman"/>
                <w:color w:val="313131"/>
                <w:sz w:val="21"/>
                <w:szCs w:val="21"/>
                <w:lang w:val="en-GB" w:eastAsia="en-GB"/>
              </w:rPr>
              <w:t>Greater than</w:t>
            </w:r>
          </w:p>
        </w:tc>
        <w:tc>
          <w:tcPr>
            <w:tcW w:w="5507" w:type="dxa"/>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
          <w:p w14:paraId="37F62F64" w14:textId="77777777" w:rsidR="00265428" w:rsidRPr="00265428" w:rsidRDefault="00265428" w:rsidP="00265428">
            <w:pPr>
              <w:spacing w:after="300" w:line="240" w:lineRule="auto"/>
              <w:rPr>
                <w:rFonts w:ascii="Verdana" w:eastAsia="Times New Roman" w:hAnsi="Verdana" w:cs="Times New Roman"/>
                <w:color w:val="313131"/>
                <w:sz w:val="21"/>
                <w:szCs w:val="21"/>
                <w:lang w:val="en-GB" w:eastAsia="en-GB"/>
              </w:rPr>
            </w:pPr>
            <w:r w:rsidRPr="00265428">
              <w:rPr>
                <w:rFonts w:ascii="Verdana" w:eastAsia="Times New Roman" w:hAnsi="Verdana" w:cs="Times New Roman"/>
                <w:color w:val="313131"/>
                <w:sz w:val="21"/>
                <w:szCs w:val="21"/>
                <w:lang w:val="en-GB" w:eastAsia="en-GB"/>
              </w:rPr>
              <w:t>(a &gt; b) is not true.</w:t>
            </w:r>
          </w:p>
        </w:tc>
      </w:tr>
      <w:tr w:rsidR="00265428" w:rsidRPr="00265428" w14:paraId="5E855905" w14:textId="77777777" w:rsidTr="007153D2">
        <w:tc>
          <w:tcPr>
            <w:tcW w:w="0" w:type="auto"/>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
          <w:p w14:paraId="5711B261" w14:textId="77777777" w:rsidR="00265428" w:rsidRPr="00265428" w:rsidRDefault="00265428" w:rsidP="00265428">
            <w:pPr>
              <w:spacing w:after="300" w:line="240" w:lineRule="auto"/>
              <w:rPr>
                <w:rFonts w:ascii="Verdana" w:eastAsia="Times New Roman" w:hAnsi="Verdana" w:cs="Times New Roman"/>
                <w:color w:val="313131"/>
                <w:sz w:val="21"/>
                <w:szCs w:val="21"/>
                <w:lang w:val="en-GB" w:eastAsia="en-GB"/>
              </w:rPr>
            </w:pPr>
            <w:r w:rsidRPr="00265428">
              <w:rPr>
                <w:rFonts w:ascii="Verdana" w:eastAsia="Times New Roman" w:hAnsi="Verdana" w:cs="Times New Roman"/>
                <w:color w:val="313131"/>
                <w:sz w:val="21"/>
                <w:szCs w:val="21"/>
                <w:lang w:val="en-GB" w:eastAsia="en-GB"/>
              </w:rPr>
              <w:t>&lt;</w:t>
            </w:r>
          </w:p>
        </w:tc>
        <w:tc>
          <w:tcPr>
            <w:tcW w:w="1715" w:type="dxa"/>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
          <w:p w14:paraId="5CF51B2A" w14:textId="4CAE4E4C" w:rsidR="00265428" w:rsidRPr="00265428" w:rsidRDefault="00265428" w:rsidP="00265428">
            <w:pPr>
              <w:spacing w:after="300" w:line="240" w:lineRule="auto"/>
              <w:rPr>
                <w:rFonts w:ascii="Verdana" w:eastAsia="Times New Roman" w:hAnsi="Verdana" w:cs="Times New Roman"/>
                <w:color w:val="313131"/>
                <w:sz w:val="21"/>
                <w:szCs w:val="21"/>
                <w:lang w:val="en-GB" w:eastAsia="en-GB"/>
              </w:rPr>
            </w:pPr>
            <w:r>
              <w:rPr>
                <w:rFonts w:ascii="Verdana" w:eastAsia="Times New Roman" w:hAnsi="Verdana" w:cs="Times New Roman"/>
                <w:color w:val="313131"/>
                <w:sz w:val="21"/>
                <w:szCs w:val="21"/>
                <w:lang w:val="en-GB" w:eastAsia="en-GB"/>
              </w:rPr>
              <w:t>Less than</w:t>
            </w:r>
          </w:p>
        </w:tc>
        <w:tc>
          <w:tcPr>
            <w:tcW w:w="5507" w:type="dxa"/>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
          <w:p w14:paraId="421FF1A0" w14:textId="77777777" w:rsidR="00265428" w:rsidRPr="00265428" w:rsidRDefault="00265428" w:rsidP="00265428">
            <w:pPr>
              <w:spacing w:after="300" w:line="240" w:lineRule="auto"/>
              <w:rPr>
                <w:rFonts w:ascii="Verdana" w:eastAsia="Times New Roman" w:hAnsi="Verdana" w:cs="Times New Roman"/>
                <w:color w:val="313131"/>
                <w:sz w:val="21"/>
                <w:szCs w:val="21"/>
                <w:lang w:val="en-GB" w:eastAsia="en-GB"/>
              </w:rPr>
            </w:pPr>
            <w:r w:rsidRPr="00265428">
              <w:rPr>
                <w:rFonts w:ascii="Verdana" w:eastAsia="Times New Roman" w:hAnsi="Verdana" w:cs="Times New Roman"/>
                <w:color w:val="313131"/>
                <w:sz w:val="21"/>
                <w:szCs w:val="21"/>
                <w:lang w:val="en-GB" w:eastAsia="en-GB"/>
              </w:rPr>
              <w:t>(a &lt; b) is true.</w:t>
            </w:r>
          </w:p>
        </w:tc>
      </w:tr>
      <w:tr w:rsidR="00265428" w:rsidRPr="00265428" w14:paraId="7902AC3C" w14:textId="77777777" w:rsidTr="007153D2">
        <w:tc>
          <w:tcPr>
            <w:tcW w:w="0" w:type="auto"/>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
          <w:p w14:paraId="3CB5031D" w14:textId="77777777" w:rsidR="00265428" w:rsidRPr="00265428" w:rsidRDefault="00265428" w:rsidP="00265428">
            <w:pPr>
              <w:spacing w:after="300" w:line="240" w:lineRule="auto"/>
              <w:rPr>
                <w:rFonts w:ascii="Verdana" w:eastAsia="Times New Roman" w:hAnsi="Verdana" w:cs="Times New Roman"/>
                <w:color w:val="313131"/>
                <w:sz w:val="21"/>
                <w:szCs w:val="21"/>
                <w:lang w:val="en-GB" w:eastAsia="en-GB"/>
              </w:rPr>
            </w:pPr>
            <w:r w:rsidRPr="00265428">
              <w:rPr>
                <w:rFonts w:ascii="Verdana" w:eastAsia="Times New Roman" w:hAnsi="Verdana" w:cs="Times New Roman"/>
                <w:color w:val="313131"/>
                <w:sz w:val="21"/>
                <w:szCs w:val="21"/>
                <w:lang w:val="en-GB" w:eastAsia="en-GB"/>
              </w:rPr>
              <w:t>&gt;=</w:t>
            </w:r>
          </w:p>
        </w:tc>
        <w:tc>
          <w:tcPr>
            <w:tcW w:w="1715" w:type="dxa"/>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
          <w:p w14:paraId="07453167" w14:textId="2201193D" w:rsidR="00265428" w:rsidRPr="00265428" w:rsidRDefault="00265428" w:rsidP="00265428">
            <w:pPr>
              <w:spacing w:after="300" w:line="240" w:lineRule="auto"/>
              <w:rPr>
                <w:rFonts w:ascii="Verdana" w:eastAsia="Times New Roman" w:hAnsi="Verdana" w:cs="Times New Roman"/>
                <w:color w:val="313131"/>
                <w:sz w:val="21"/>
                <w:szCs w:val="21"/>
                <w:lang w:val="en-GB" w:eastAsia="en-GB"/>
              </w:rPr>
            </w:pPr>
            <w:r>
              <w:rPr>
                <w:rFonts w:ascii="Verdana" w:eastAsia="Times New Roman" w:hAnsi="Verdana" w:cs="Times New Roman"/>
                <w:color w:val="313131"/>
                <w:sz w:val="21"/>
                <w:szCs w:val="21"/>
                <w:lang w:val="en-GB" w:eastAsia="en-GB"/>
              </w:rPr>
              <w:t>Greater than equal to</w:t>
            </w:r>
          </w:p>
        </w:tc>
        <w:tc>
          <w:tcPr>
            <w:tcW w:w="5507" w:type="dxa"/>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
          <w:p w14:paraId="0484E2EF" w14:textId="77777777" w:rsidR="00265428" w:rsidRPr="00265428" w:rsidRDefault="00265428" w:rsidP="00265428">
            <w:pPr>
              <w:spacing w:after="300" w:line="240" w:lineRule="auto"/>
              <w:rPr>
                <w:rFonts w:ascii="Verdana" w:eastAsia="Times New Roman" w:hAnsi="Verdana" w:cs="Times New Roman"/>
                <w:color w:val="313131"/>
                <w:sz w:val="21"/>
                <w:szCs w:val="21"/>
                <w:lang w:val="en-GB" w:eastAsia="en-GB"/>
              </w:rPr>
            </w:pPr>
            <w:r w:rsidRPr="00265428">
              <w:rPr>
                <w:rFonts w:ascii="Verdana" w:eastAsia="Times New Roman" w:hAnsi="Verdana" w:cs="Times New Roman"/>
                <w:color w:val="313131"/>
                <w:sz w:val="21"/>
                <w:szCs w:val="21"/>
                <w:lang w:val="en-GB" w:eastAsia="en-GB"/>
              </w:rPr>
              <w:t>(a &gt;= b) is not true.</w:t>
            </w:r>
          </w:p>
        </w:tc>
      </w:tr>
      <w:tr w:rsidR="00265428" w:rsidRPr="00265428" w14:paraId="7227E110" w14:textId="77777777" w:rsidTr="007153D2">
        <w:tc>
          <w:tcPr>
            <w:tcW w:w="0" w:type="auto"/>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
          <w:p w14:paraId="76966996" w14:textId="77777777" w:rsidR="00265428" w:rsidRPr="00265428" w:rsidRDefault="00265428" w:rsidP="00265428">
            <w:pPr>
              <w:spacing w:after="300" w:line="240" w:lineRule="auto"/>
              <w:rPr>
                <w:rFonts w:ascii="Verdana" w:eastAsia="Times New Roman" w:hAnsi="Verdana" w:cs="Times New Roman"/>
                <w:color w:val="313131"/>
                <w:sz w:val="21"/>
                <w:szCs w:val="21"/>
                <w:lang w:val="en-GB" w:eastAsia="en-GB"/>
              </w:rPr>
            </w:pPr>
            <w:r w:rsidRPr="00265428">
              <w:rPr>
                <w:rFonts w:ascii="Verdana" w:eastAsia="Times New Roman" w:hAnsi="Verdana" w:cs="Times New Roman"/>
                <w:color w:val="313131"/>
                <w:sz w:val="21"/>
                <w:szCs w:val="21"/>
                <w:lang w:val="en-GB" w:eastAsia="en-GB"/>
              </w:rPr>
              <w:t>&lt;=</w:t>
            </w:r>
          </w:p>
        </w:tc>
        <w:tc>
          <w:tcPr>
            <w:tcW w:w="1715" w:type="dxa"/>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
          <w:p w14:paraId="035DA000" w14:textId="5E3C18C2" w:rsidR="00265428" w:rsidRPr="00265428" w:rsidRDefault="00265428" w:rsidP="00265428">
            <w:pPr>
              <w:spacing w:after="300" w:line="240" w:lineRule="auto"/>
              <w:rPr>
                <w:rFonts w:ascii="Verdana" w:eastAsia="Times New Roman" w:hAnsi="Verdana" w:cs="Times New Roman"/>
                <w:color w:val="313131"/>
                <w:sz w:val="21"/>
                <w:szCs w:val="21"/>
                <w:lang w:val="en-GB" w:eastAsia="en-GB"/>
              </w:rPr>
            </w:pPr>
            <w:r>
              <w:rPr>
                <w:rFonts w:ascii="Verdana" w:eastAsia="Times New Roman" w:hAnsi="Verdana" w:cs="Times New Roman"/>
                <w:color w:val="313131"/>
                <w:sz w:val="21"/>
                <w:szCs w:val="21"/>
                <w:lang w:val="en-GB" w:eastAsia="en-GB"/>
              </w:rPr>
              <w:t>Less than equal to</w:t>
            </w:r>
          </w:p>
        </w:tc>
        <w:tc>
          <w:tcPr>
            <w:tcW w:w="5507" w:type="dxa"/>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
          <w:p w14:paraId="39CFC0E5" w14:textId="77777777" w:rsidR="00265428" w:rsidRPr="00265428" w:rsidRDefault="00265428" w:rsidP="00265428">
            <w:pPr>
              <w:spacing w:after="300" w:line="240" w:lineRule="auto"/>
              <w:rPr>
                <w:rFonts w:ascii="Verdana" w:eastAsia="Times New Roman" w:hAnsi="Verdana" w:cs="Times New Roman"/>
                <w:color w:val="313131"/>
                <w:sz w:val="21"/>
                <w:szCs w:val="21"/>
                <w:lang w:val="en-GB" w:eastAsia="en-GB"/>
              </w:rPr>
            </w:pPr>
            <w:r w:rsidRPr="00265428">
              <w:rPr>
                <w:rFonts w:ascii="Verdana" w:eastAsia="Times New Roman" w:hAnsi="Verdana" w:cs="Times New Roman"/>
                <w:color w:val="313131"/>
                <w:sz w:val="21"/>
                <w:szCs w:val="21"/>
                <w:lang w:val="en-GB" w:eastAsia="en-GB"/>
              </w:rPr>
              <w:t>(a &lt;= b) is true.</w:t>
            </w:r>
          </w:p>
        </w:tc>
      </w:tr>
    </w:tbl>
    <w:p w14:paraId="1D521644" w14:textId="77777777" w:rsidR="00784147" w:rsidRDefault="00784147">
      <w:pPr>
        <w:pStyle w:val="1Para"/>
        <w:ind w:firstLine="0"/>
        <w:rPr>
          <w:lang w:val="en-US"/>
        </w:rPr>
      </w:pPr>
    </w:p>
    <w:p w14:paraId="1A9056A0" w14:textId="565824DA" w:rsidR="0006095E" w:rsidRDefault="0006095E" w:rsidP="007A0549">
      <w:pPr>
        <w:pStyle w:val="Heading5"/>
        <w:ind w:left="720"/>
      </w:pPr>
      <w:r>
        <w:lastRenderedPageBreak/>
        <w:t>Control Flow</w:t>
      </w:r>
    </w:p>
    <w:p w14:paraId="303B04C9" w14:textId="11777BF1" w:rsidR="00221A88" w:rsidRDefault="0006095E" w:rsidP="007A0549">
      <w:pPr>
        <w:pStyle w:val="1Para"/>
        <w:ind w:left="720"/>
        <w:rPr>
          <w:lang w:val="en-US"/>
        </w:rPr>
      </w:pPr>
      <w:r>
        <w:rPr>
          <w:lang w:val="en-US"/>
        </w:rPr>
        <w:t>Python has support for conditionals, for and while loops, and list comprehension. An example of list comprehension is mentioned below:</w:t>
      </w:r>
    </w:p>
    <w:tbl>
      <w:tblPr>
        <w:tblStyle w:val="TableGrid"/>
        <w:tblW w:w="0" w:type="auto"/>
        <w:tblInd w:w="701" w:type="dxa"/>
        <w:tblLook w:val="04A0" w:firstRow="1" w:lastRow="0" w:firstColumn="1" w:lastColumn="0" w:noHBand="0" w:noVBand="1"/>
      </w:tblPr>
      <w:tblGrid>
        <w:gridCol w:w="8355"/>
      </w:tblGrid>
      <w:tr w:rsidR="0006095E" w14:paraId="66170E39" w14:textId="77777777" w:rsidTr="007A0549">
        <w:tc>
          <w:tcPr>
            <w:tcW w:w="8355" w:type="dxa"/>
          </w:tcPr>
          <w:p w14:paraId="4F3F2E7D" w14:textId="45E7530B" w:rsidR="000C6109" w:rsidRDefault="000C6109" w:rsidP="007153D2">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Pr>
                <w:rFonts w:ascii="Consolas" w:hAnsi="Consolas" w:cs="Courier New"/>
                <w:noProof/>
                <w:color w:val="242729"/>
                <w:szCs w:val="24"/>
                <w:bdr w:val="none" w:sz="0" w:space="0" w:color="auto" w:frame="1"/>
                <w:shd w:val="clear" w:color="auto" w:fill="EFF0F1"/>
                <w:lang w:val="en-GB" w:eastAsia="en-GB"/>
              </w:rPr>
              <w:t># List comprehension</w:t>
            </w:r>
          </w:p>
          <w:p w14:paraId="5BDDC68E" w14:textId="0F3E68C3" w:rsidR="0006095E" w:rsidRPr="007153D2" w:rsidRDefault="0089433E" w:rsidP="007153D2">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lang w:val="en-GB" w:eastAsia="en-GB"/>
              </w:rPr>
            </w:pPr>
            <w:r w:rsidRPr="007153D2">
              <w:rPr>
                <w:rFonts w:ascii="Consolas" w:hAnsi="Consolas" w:cs="Courier New"/>
                <w:noProof/>
                <w:color w:val="242729"/>
                <w:szCs w:val="24"/>
                <w:bdr w:val="none" w:sz="0" w:space="0" w:color="auto" w:frame="1"/>
                <w:shd w:val="clear" w:color="auto" w:fill="EFF0F1"/>
                <w:lang w:val="en-GB" w:eastAsia="en-GB"/>
              </w:rPr>
              <w:t>div_by_two = {x for x in range(10) if (x%2 == 0)}</w:t>
            </w:r>
          </w:p>
        </w:tc>
      </w:tr>
    </w:tbl>
    <w:p w14:paraId="7CB43B89" w14:textId="77777777" w:rsidR="000A6556" w:rsidRDefault="000A6556">
      <w:pPr>
        <w:pStyle w:val="1Para"/>
        <w:ind w:firstLine="0"/>
        <w:rPr>
          <w:lang w:val="en-US"/>
        </w:rPr>
      </w:pPr>
    </w:p>
    <w:p w14:paraId="295CE7D7" w14:textId="07E5EE28" w:rsidR="000A6556" w:rsidRDefault="00F1078A" w:rsidP="007A0549">
      <w:pPr>
        <w:pStyle w:val="Heading5"/>
        <w:ind w:left="720"/>
      </w:pPr>
      <w:r>
        <w:t xml:space="preserve">Classes and </w:t>
      </w:r>
      <w:r w:rsidR="000A6556">
        <w:t>Functions</w:t>
      </w:r>
      <w:r w:rsidR="00643940">
        <w:rPr>
          <w:rStyle w:val="EndnoteReference"/>
        </w:rPr>
        <w:endnoteReference w:id="7"/>
      </w:r>
    </w:p>
    <w:p w14:paraId="0CFD9486" w14:textId="3B8609FE" w:rsidR="000A6556" w:rsidRDefault="00F1078A" w:rsidP="007A0549">
      <w:pPr>
        <w:pStyle w:val="1Para"/>
        <w:ind w:left="720"/>
        <w:rPr>
          <w:lang w:val="en-US"/>
        </w:rPr>
      </w:pPr>
      <w:r>
        <w:rPr>
          <w:lang w:val="en-US"/>
        </w:rPr>
        <w:t xml:space="preserve">Classes and </w:t>
      </w:r>
      <w:r w:rsidR="00DD335F">
        <w:rPr>
          <w:lang w:val="en-US"/>
        </w:rPr>
        <w:t xml:space="preserve">Functions makes </w:t>
      </w:r>
      <w:r>
        <w:rPr>
          <w:lang w:val="en-US"/>
        </w:rPr>
        <w:t xml:space="preserve">up for an important part of any object-oriented programming </w:t>
      </w:r>
      <w:r w:rsidR="00DD335F">
        <w:rPr>
          <w:lang w:val="en-US"/>
        </w:rPr>
        <w:t xml:space="preserve">language. </w:t>
      </w:r>
      <w:r>
        <w:rPr>
          <w:lang w:val="en-US"/>
        </w:rPr>
        <w:t xml:space="preserve">Classes can inherit from other classes and ultimately from “object” class which is the top-level class in Python from which all classes inherit. </w:t>
      </w:r>
      <w:r w:rsidR="00DD335F">
        <w:rPr>
          <w:lang w:val="en-US"/>
        </w:rPr>
        <w:t>Functions can accept argument or not. In Python, a function can be defined as below:</w:t>
      </w:r>
    </w:p>
    <w:tbl>
      <w:tblPr>
        <w:tblStyle w:val="TableGrid"/>
        <w:tblW w:w="0" w:type="auto"/>
        <w:tblInd w:w="823" w:type="dxa"/>
        <w:tblLook w:val="04A0" w:firstRow="1" w:lastRow="0" w:firstColumn="1" w:lastColumn="0" w:noHBand="0" w:noVBand="1"/>
      </w:tblPr>
      <w:tblGrid>
        <w:gridCol w:w="8233"/>
      </w:tblGrid>
      <w:tr w:rsidR="00DD335F" w14:paraId="440A98B5" w14:textId="77777777" w:rsidTr="007A0549">
        <w:trPr>
          <w:trHeight w:val="172"/>
        </w:trPr>
        <w:tc>
          <w:tcPr>
            <w:tcW w:w="8233" w:type="dxa"/>
          </w:tcPr>
          <w:p w14:paraId="43801D24" w14:textId="77777777" w:rsidR="00FB18AE" w:rsidRPr="007153D2" w:rsidRDefault="00FB18AE" w:rsidP="00FB18AE">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153D2">
              <w:rPr>
                <w:rFonts w:ascii="Consolas" w:hAnsi="Consolas" w:cs="Courier New"/>
                <w:noProof/>
                <w:color w:val="242729"/>
                <w:szCs w:val="24"/>
                <w:bdr w:val="none" w:sz="0" w:space="0" w:color="auto" w:frame="1"/>
                <w:shd w:val="clear" w:color="auto" w:fill="EFF0F1"/>
                <w:lang w:val="en-GB" w:eastAsia="en-GB"/>
              </w:rPr>
              <w:t># Funtion that excepts an argument</w:t>
            </w:r>
          </w:p>
          <w:p w14:paraId="24EAB5C9" w14:textId="77777777" w:rsidR="00FB18AE" w:rsidRPr="007153D2" w:rsidRDefault="00FB18AE" w:rsidP="00FB18AE">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153D2">
              <w:rPr>
                <w:rFonts w:ascii="Consolas" w:hAnsi="Consolas" w:cs="Courier New"/>
                <w:noProof/>
                <w:color w:val="242729"/>
                <w:szCs w:val="24"/>
                <w:bdr w:val="none" w:sz="0" w:space="0" w:color="auto" w:frame="1"/>
                <w:shd w:val="clear" w:color="auto" w:fill="EFF0F1"/>
                <w:lang w:val="en-GB" w:eastAsia="en-GB"/>
              </w:rPr>
              <w:t>class Any_name(object):</w:t>
            </w:r>
          </w:p>
          <w:p w14:paraId="5B4CB357" w14:textId="77777777" w:rsidR="00FB18AE" w:rsidRPr="007153D2" w:rsidRDefault="00FB18AE" w:rsidP="00FB18AE">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153D2">
              <w:rPr>
                <w:rFonts w:ascii="Consolas" w:hAnsi="Consolas" w:cs="Courier New"/>
                <w:noProof/>
                <w:color w:val="242729"/>
                <w:szCs w:val="24"/>
                <w:bdr w:val="none" w:sz="0" w:space="0" w:color="auto" w:frame="1"/>
                <w:shd w:val="clear" w:color="auto" w:fill="EFF0F1"/>
                <w:lang w:val="en-GB" w:eastAsia="en-GB"/>
              </w:rPr>
              <w:t xml:space="preserve">  def foo(i):</w:t>
            </w:r>
          </w:p>
          <w:p w14:paraId="2888E9D9" w14:textId="77777777" w:rsidR="00FB18AE" w:rsidRPr="007153D2" w:rsidRDefault="00FB18AE" w:rsidP="00FB18AE">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153D2">
              <w:rPr>
                <w:rFonts w:ascii="Consolas" w:hAnsi="Consolas" w:cs="Courier New"/>
                <w:noProof/>
                <w:color w:val="242729"/>
                <w:szCs w:val="24"/>
                <w:bdr w:val="none" w:sz="0" w:space="0" w:color="auto" w:frame="1"/>
                <w:shd w:val="clear" w:color="auto" w:fill="EFF0F1"/>
                <w:lang w:val="en-GB" w:eastAsia="en-GB"/>
              </w:rPr>
              <w:t xml:space="preserve">  """Function documentation"""</w:t>
            </w:r>
          </w:p>
          <w:p w14:paraId="277FEA1F" w14:textId="77777777" w:rsidR="00FB18AE" w:rsidRPr="007153D2" w:rsidRDefault="00FB18AE" w:rsidP="00FB18AE">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153D2">
              <w:rPr>
                <w:rFonts w:ascii="Consolas" w:hAnsi="Consolas" w:cs="Courier New"/>
                <w:noProof/>
                <w:color w:val="242729"/>
                <w:szCs w:val="24"/>
                <w:bdr w:val="none" w:sz="0" w:space="0" w:color="auto" w:frame="1"/>
                <w:shd w:val="clear" w:color="auto" w:fill="EFF0F1"/>
                <w:lang w:val="en-GB" w:eastAsia="en-GB"/>
              </w:rPr>
              <w:t xml:space="preserve">    remainder = i % 5</w:t>
            </w:r>
          </w:p>
          <w:p w14:paraId="71457B41" w14:textId="77777777" w:rsidR="00FB18AE" w:rsidRPr="007153D2" w:rsidRDefault="00FB18AE" w:rsidP="00FB18AE">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153D2">
              <w:rPr>
                <w:rFonts w:ascii="Consolas" w:hAnsi="Consolas" w:cs="Courier New"/>
                <w:noProof/>
                <w:color w:val="242729"/>
                <w:szCs w:val="24"/>
                <w:bdr w:val="none" w:sz="0" w:space="0" w:color="auto" w:frame="1"/>
                <w:shd w:val="clear" w:color="auto" w:fill="EFF0F1"/>
                <w:lang w:val="en-GB" w:eastAsia="en-GB"/>
              </w:rPr>
              <w:t xml:space="preserve">    if (remainder!= 0):</w:t>
            </w:r>
          </w:p>
          <w:p w14:paraId="4741D80F" w14:textId="50A8D8D1" w:rsidR="00DD335F" w:rsidRPr="007153D2" w:rsidRDefault="00FB18AE" w:rsidP="007153D2">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lang w:val="en-GB" w:eastAsia="en-GB"/>
              </w:rPr>
            </w:pPr>
            <w:r w:rsidRPr="007153D2">
              <w:rPr>
                <w:rFonts w:ascii="Consolas" w:hAnsi="Consolas" w:cs="Courier New"/>
                <w:noProof/>
                <w:color w:val="242729"/>
                <w:szCs w:val="24"/>
                <w:bdr w:val="none" w:sz="0" w:space="0" w:color="auto" w:frame="1"/>
                <w:shd w:val="clear" w:color="auto" w:fill="EFF0F1"/>
                <w:lang w:val="en-GB" w:eastAsia="en-GB"/>
              </w:rPr>
              <w:t xml:space="preserve">    return remainder</w:t>
            </w:r>
          </w:p>
        </w:tc>
      </w:tr>
    </w:tbl>
    <w:p w14:paraId="709324E9" w14:textId="77777777" w:rsidR="00DD335F" w:rsidRDefault="00DD335F">
      <w:pPr>
        <w:pStyle w:val="1Para"/>
        <w:ind w:firstLine="0"/>
        <w:rPr>
          <w:lang w:val="en-US"/>
        </w:rPr>
      </w:pPr>
    </w:p>
    <w:p w14:paraId="664E81DC" w14:textId="77777777" w:rsidR="00C229F9" w:rsidRDefault="00C229F9">
      <w:pPr>
        <w:pStyle w:val="1Para"/>
        <w:ind w:firstLine="0"/>
        <w:rPr>
          <w:lang w:val="en-US"/>
        </w:rPr>
      </w:pPr>
    </w:p>
    <w:p w14:paraId="6CD8BAAC" w14:textId="77777777" w:rsidR="00C229F9" w:rsidRDefault="00C229F9">
      <w:pPr>
        <w:pStyle w:val="1Para"/>
        <w:ind w:firstLine="0"/>
        <w:rPr>
          <w:lang w:val="en-US"/>
        </w:rPr>
      </w:pPr>
    </w:p>
    <w:p w14:paraId="39979E75" w14:textId="34A3FF47" w:rsidR="00C229F9" w:rsidRPr="00B26E55" w:rsidRDefault="00C229F9" w:rsidP="00B26E55">
      <w:pPr>
        <w:spacing w:after="160" w:line="259" w:lineRule="auto"/>
        <w:rPr>
          <w:sz w:val="28"/>
        </w:rPr>
      </w:pPr>
      <w:r>
        <w:br w:type="page"/>
      </w:r>
    </w:p>
    <w:p w14:paraId="2C312CB9" w14:textId="13989F78" w:rsidR="00494FED" w:rsidRDefault="005C784B" w:rsidP="007A0549">
      <w:pPr>
        <w:pStyle w:val="Heading3"/>
        <w:ind w:left="1440"/>
      </w:pPr>
      <w:bookmarkStart w:id="16" w:name="_Toc484728939"/>
      <w:r>
        <w:lastRenderedPageBreak/>
        <w:t>Why Python?</w:t>
      </w:r>
      <w:bookmarkEnd w:id="16"/>
    </w:p>
    <w:p w14:paraId="542F2C2F" w14:textId="734E2BEB" w:rsidR="00746B48" w:rsidRPr="00437EE0" w:rsidRDefault="00494FED" w:rsidP="007A0549">
      <w:pPr>
        <w:pStyle w:val="1Para"/>
        <w:ind w:left="720"/>
      </w:pPr>
      <w:r>
        <w:t xml:space="preserve">Python is undoubtedly an easy to use programming language with a great community that generously promotes and supports it. </w:t>
      </w:r>
      <w:r w:rsidR="00643940">
        <w:t>Because of the reliability that f</w:t>
      </w:r>
      <w:r>
        <w:t xml:space="preserve">rameworks like Django, Flasks and Pylons etc. </w:t>
      </w:r>
      <w:r w:rsidR="00643940">
        <w:t>provide, they</w:t>
      </w:r>
      <w:r>
        <w:t xml:space="preserve"> </w:t>
      </w:r>
      <w:r w:rsidR="00643940">
        <w:t>are being used as a primary platform for development for many software products. Python</w:t>
      </w:r>
      <w:r w:rsidR="00746B48">
        <w:t xml:space="preserve"> has no interfaces or real scoping of functions and methods, which lets developer concentrate more of the logic of the application than the syntax of the code itself.</w:t>
      </w:r>
      <w:r w:rsidR="00437EE0">
        <w:t xml:space="preserve"> Due to all the above reasons, Python proved to be the right choice for developing </w:t>
      </w:r>
      <w:r w:rsidR="00437EE0" w:rsidRPr="007153D2">
        <w:rPr>
          <w:i/>
        </w:rPr>
        <w:t>Testrek</w:t>
      </w:r>
      <w:r w:rsidR="00437EE0">
        <w:t>.</w:t>
      </w:r>
    </w:p>
    <w:p w14:paraId="23372DC8" w14:textId="77777777" w:rsidR="006138CB" w:rsidRDefault="006138CB" w:rsidP="007153D2">
      <w:pPr>
        <w:pStyle w:val="1Para"/>
      </w:pPr>
    </w:p>
    <w:p w14:paraId="1E41B077" w14:textId="62DD5590" w:rsidR="00746B48" w:rsidRDefault="000D77A1" w:rsidP="007153D2">
      <w:pPr>
        <w:pStyle w:val="Heading2"/>
      </w:pPr>
      <w:bookmarkStart w:id="17" w:name="_Toc484728940"/>
      <w:r>
        <w:t xml:space="preserve">External </w:t>
      </w:r>
      <w:r w:rsidR="00C229F9">
        <w:t>Python l</w:t>
      </w:r>
      <w:r w:rsidR="00746B48">
        <w:t>ibraries</w:t>
      </w:r>
      <w:bookmarkEnd w:id="17"/>
    </w:p>
    <w:p w14:paraId="7E0B7FFE" w14:textId="4956EA89" w:rsidR="00746B48" w:rsidRDefault="00746B48" w:rsidP="007A0549">
      <w:pPr>
        <w:pStyle w:val="1Para"/>
        <w:ind w:left="720"/>
      </w:pPr>
      <w:r>
        <w:t xml:space="preserve">Python allows adding </w:t>
      </w:r>
      <w:r w:rsidR="00481150">
        <w:t>external modules</w:t>
      </w:r>
      <w:r w:rsidR="006138CB">
        <w:t xml:space="preserve"> (libraries)</w:t>
      </w:r>
      <w:r>
        <w:t xml:space="preserve"> to a project. </w:t>
      </w:r>
      <w:r w:rsidR="00F90126">
        <w:t>Packages</w:t>
      </w:r>
      <w:r>
        <w:t xml:space="preserve"> </w:t>
      </w:r>
      <w:r w:rsidR="006138CB">
        <w:t xml:space="preserve">are </w:t>
      </w:r>
      <w:r>
        <w:t>essentially a collection of dynamically written classes with variables and function, which can be re-used</w:t>
      </w:r>
      <w:r w:rsidR="00F90126">
        <w:t xml:space="preserve"> in another project</w:t>
      </w:r>
      <w:r>
        <w:t>. The keyword “import” is used to create a reference to</w:t>
      </w:r>
      <w:r w:rsidR="006138CB">
        <w:t xml:space="preserve"> these modules in a project and then the functions from these classes can be used. </w:t>
      </w:r>
    </w:p>
    <w:tbl>
      <w:tblPr>
        <w:tblStyle w:val="TableGrid"/>
        <w:tblW w:w="0" w:type="auto"/>
        <w:tblInd w:w="701" w:type="dxa"/>
        <w:tblLook w:val="04A0" w:firstRow="1" w:lastRow="0" w:firstColumn="1" w:lastColumn="0" w:noHBand="0" w:noVBand="1"/>
      </w:tblPr>
      <w:tblGrid>
        <w:gridCol w:w="8355"/>
      </w:tblGrid>
      <w:tr w:rsidR="006138CB" w14:paraId="28DA0408" w14:textId="77777777" w:rsidTr="007A0549">
        <w:tc>
          <w:tcPr>
            <w:tcW w:w="8355" w:type="dxa"/>
          </w:tcPr>
          <w:p w14:paraId="253A4DF0" w14:textId="4FADD1C4" w:rsidR="00D25AFE" w:rsidRDefault="00D25AFE" w:rsidP="00D25AFE">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Pr>
                <w:rFonts w:ascii="Consolas" w:hAnsi="Consolas" w:cs="Courier New"/>
                <w:noProof/>
                <w:color w:val="242729"/>
                <w:szCs w:val="24"/>
                <w:bdr w:val="none" w:sz="0" w:space="0" w:color="auto" w:frame="1"/>
                <w:shd w:val="clear" w:color="auto" w:fill="EFF0F1"/>
                <w:lang w:val="en-GB" w:eastAsia="en-GB"/>
              </w:rPr>
              <w:t># importing the whole datetime</w:t>
            </w:r>
            <w:r w:rsidR="00556D4F">
              <w:rPr>
                <w:rFonts w:ascii="Consolas" w:hAnsi="Consolas" w:cs="Courier New"/>
                <w:noProof/>
                <w:color w:val="242729"/>
                <w:szCs w:val="24"/>
                <w:bdr w:val="none" w:sz="0" w:space="0" w:color="auto" w:frame="1"/>
                <w:shd w:val="clear" w:color="auto" w:fill="EFF0F1"/>
                <w:lang w:val="en-GB" w:eastAsia="en-GB"/>
              </w:rPr>
              <w:t xml:space="preserve"> module</w:t>
            </w:r>
            <w:r w:rsidR="00B87FAC">
              <w:rPr>
                <w:rFonts w:ascii="Consolas" w:hAnsi="Consolas" w:cs="Courier New"/>
                <w:noProof/>
                <w:color w:val="242729"/>
                <w:szCs w:val="24"/>
                <w:bdr w:val="none" w:sz="0" w:space="0" w:color="auto" w:frame="1"/>
                <w:shd w:val="clear" w:color="auto" w:fill="EFF0F1"/>
                <w:lang w:val="en-GB" w:eastAsia="en-GB"/>
              </w:rPr>
              <w:t xml:space="preserve"> and creating an alias dt</w:t>
            </w:r>
          </w:p>
          <w:p w14:paraId="7CB183B7" w14:textId="39BE2DD0" w:rsidR="00D25AFE" w:rsidRDefault="00D25AFE" w:rsidP="00D25AFE">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153D2">
              <w:rPr>
                <w:rFonts w:ascii="Consolas" w:hAnsi="Consolas" w:cs="Courier New"/>
                <w:noProof/>
                <w:color w:val="242729"/>
                <w:szCs w:val="24"/>
                <w:bdr w:val="none" w:sz="0" w:space="0" w:color="auto" w:frame="1"/>
                <w:shd w:val="clear" w:color="auto" w:fill="EFF0F1"/>
                <w:lang w:val="en-GB" w:eastAsia="en-GB"/>
              </w:rPr>
              <w:t>import datetime</w:t>
            </w:r>
            <w:r w:rsidR="00B87FAC">
              <w:rPr>
                <w:rFonts w:ascii="Consolas" w:hAnsi="Consolas" w:cs="Courier New"/>
                <w:noProof/>
                <w:color w:val="242729"/>
                <w:szCs w:val="24"/>
                <w:bdr w:val="none" w:sz="0" w:space="0" w:color="auto" w:frame="1"/>
                <w:shd w:val="clear" w:color="auto" w:fill="EFF0F1"/>
                <w:lang w:val="en-GB" w:eastAsia="en-GB"/>
              </w:rPr>
              <w:t xml:space="preserve"> as dt</w:t>
            </w:r>
          </w:p>
          <w:p w14:paraId="712B388A" w14:textId="6EC8AE0E" w:rsidR="00556D4F" w:rsidRPr="007153D2" w:rsidRDefault="00556D4F" w:rsidP="00D25AFE">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Pr>
                <w:rFonts w:ascii="Consolas" w:hAnsi="Consolas" w:cs="Courier New"/>
                <w:noProof/>
                <w:color w:val="242729"/>
                <w:szCs w:val="24"/>
                <w:bdr w:val="none" w:sz="0" w:space="0" w:color="auto" w:frame="1"/>
                <w:shd w:val="clear" w:color="auto" w:fill="EFF0F1"/>
                <w:lang w:val="en-GB" w:eastAsia="en-GB"/>
              </w:rPr>
              <w:t># importing only the classes timedelta and date from the datetime</w:t>
            </w:r>
          </w:p>
          <w:p w14:paraId="20FD19F8" w14:textId="29BBD07E" w:rsidR="006138CB" w:rsidRPr="007153D2" w:rsidRDefault="00D25AFE" w:rsidP="007153D2">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color w:val="242729"/>
                <w:sz w:val="20"/>
                <w:szCs w:val="20"/>
                <w:lang w:val="en-GB" w:eastAsia="en-GB"/>
              </w:rPr>
            </w:pPr>
            <w:r w:rsidRPr="007153D2">
              <w:rPr>
                <w:rFonts w:ascii="Consolas" w:hAnsi="Consolas" w:cs="Courier New"/>
                <w:noProof/>
                <w:color w:val="242729"/>
                <w:szCs w:val="24"/>
                <w:bdr w:val="none" w:sz="0" w:space="0" w:color="auto" w:frame="1"/>
                <w:shd w:val="clear" w:color="auto" w:fill="EFF0F1"/>
                <w:lang w:val="en-GB" w:eastAsia="en-GB"/>
              </w:rPr>
              <w:t>from datetime import timedelta, date</w:t>
            </w:r>
          </w:p>
        </w:tc>
      </w:tr>
    </w:tbl>
    <w:p w14:paraId="0B11CE70" w14:textId="77777777" w:rsidR="007153D2" w:rsidRDefault="007153D2" w:rsidP="007153D2">
      <w:pPr>
        <w:pStyle w:val="1Para"/>
        <w:ind w:firstLine="0"/>
      </w:pPr>
    </w:p>
    <w:p w14:paraId="37E23E8F" w14:textId="1BD4FC68" w:rsidR="00E01F9B" w:rsidRDefault="00F90126" w:rsidP="007A0549">
      <w:pPr>
        <w:pStyle w:val="1Para"/>
        <w:ind w:left="720"/>
      </w:pPr>
      <w:r>
        <w:t xml:space="preserve">An exhaustive list of all the packages publicly available for Python </w:t>
      </w:r>
      <w:r w:rsidR="00E209E6">
        <w:t>is</w:t>
      </w:r>
      <w:r>
        <w:t xml:space="preserve"> </w:t>
      </w:r>
      <w:r w:rsidR="00D37834">
        <w:t>available</w:t>
      </w:r>
      <w:r>
        <w:t xml:space="preserve"> on </w:t>
      </w:r>
      <w:r w:rsidR="00E209E6">
        <w:t>PyPI</w:t>
      </w:r>
      <w:r w:rsidR="00E209E6">
        <w:rPr>
          <w:rStyle w:val="EndnoteReference"/>
        </w:rPr>
        <w:endnoteReference w:id="8"/>
      </w:r>
      <w:r w:rsidR="00E209E6">
        <w:t>.</w:t>
      </w:r>
    </w:p>
    <w:p w14:paraId="7D86C8B1" w14:textId="3553ADAE" w:rsidR="00E01F9B" w:rsidRDefault="00437EE0" w:rsidP="007A0549">
      <w:pPr>
        <w:pStyle w:val="1Para"/>
        <w:ind w:left="720"/>
      </w:pPr>
      <w:r>
        <w:lastRenderedPageBreak/>
        <w:t xml:space="preserve">Apart from the several packages that come by default with Python, a few other were also used while </w:t>
      </w:r>
      <w:r w:rsidR="003C39B3">
        <w:t xml:space="preserve">developing </w:t>
      </w:r>
      <w:r w:rsidR="003C39B3" w:rsidRPr="007153D2">
        <w:rPr>
          <w:i/>
          <w:sz w:val="24"/>
        </w:rPr>
        <w:t>Testrek</w:t>
      </w:r>
      <w:r w:rsidR="00D85AD4">
        <w:t>. I brief introduction to each one of them is mentioned in this section.</w:t>
      </w:r>
    </w:p>
    <w:p w14:paraId="1935859E" w14:textId="0F0A89EA" w:rsidR="00D85AD4" w:rsidRDefault="00D85AD4" w:rsidP="007A0549">
      <w:pPr>
        <w:pStyle w:val="Heading5"/>
        <w:ind w:left="720"/>
      </w:pPr>
      <w:r>
        <w:t>Requests (v. 2.14.2)</w:t>
      </w:r>
    </w:p>
    <w:p w14:paraId="1F4002EC" w14:textId="77777777" w:rsidR="00AD1529" w:rsidRDefault="00D7173B" w:rsidP="007A0549">
      <w:pPr>
        <w:pStyle w:val="1Para"/>
        <w:ind w:left="720"/>
      </w:pPr>
      <w:r>
        <w:rPr>
          <w:lang w:val="en-US"/>
        </w:rPr>
        <w:t>Requests is a HTTP library for Python</w:t>
      </w:r>
      <w:r w:rsidR="00AD6D34">
        <w:rPr>
          <w:lang w:val="en-US"/>
        </w:rPr>
        <w:t xml:space="preserve">, which send </w:t>
      </w:r>
      <w:r w:rsidR="00AD6D34" w:rsidRPr="00AD6D34">
        <w:rPr>
          <w:lang w:val="en-US"/>
        </w:rPr>
        <w:t>HTTP/1.1 requests</w:t>
      </w:r>
      <w:r w:rsidR="00AD6D34">
        <w:rPr>
          <w:lang w:val="en-US"/>
        </w:rPr>
        <w:t xml:space="preserve"> without the need for much of </w:t>
      </w:r>
      <w:r w:rsidR="005C53D7">
        <w:rPr>
          <w:lang w:val="en-US"/>
        </w:rPr>
        <w:t>work that is required to be taken care of while sending a HTTP request. For example, there is no need to manually add query strings the URLs or to form-encode the POST data.</w:t>
      </w:r>
      <w:r w:rsidR="00DA7858">
        <w:rPr>
          <w:rStyle w:val="EndnoteReference"/>
          <w:lang w:val="en-US"/>
        </w:rPr>
        <w:endnoteReference w:id="9"/>
      </w:r>
      <w:r w:rsidR="005C53D7">
        <w:rPr>
          <w:lang w:val="en-US"/>
        </w:rPr>
        <w:t xml:space="preserve"> Connection pooling is also taken care of in the library itself which reduces the need to custom write the related code again and again.</w:t>
      </w:r>
      <w:r w:rsidR="00AD1529">
        <w:rPr>
          <w:lang w:val="en-US"/>
        </w:rPr>
        <w:t xml:space="preserve"> </w:t>
      </w:r>
    </w:p>
    <w:p w14:paraId="40CBAABA" w14:textId="2CEC2317" w:rsidR="003C3D69" w:rsidRDefault="00AD1529" w:rsidP="007A0549">
      <w:pPr>
        <w:pStyle w:val="1Para"/>
        <w:ind w:left="720"/>
      </w:pPr>
      <w:r w:rsidRPr="00B26E55">
        <w:rPr>
          <w:b/>
          <w:i/>
          <w:szCs w:val="28"/>
          <w:lang w:val="en-US"/>
        </w:rPr>
        <w:t>Testrek</w:t>
      </w:r>
      <w:r>
        <w:rPr>
          <w:lang w:val="en-US"/>
        </w:rPr>
        <w:t xml:space="preserve"> </w:t>
      </w:r>
      <w:r w:rsidR="003C3D69">
        <w:rPr>
          <w:lang w:val="en-US"/>
        </w:rPr>
        <w:t xml:space="preserve">utilizes requests library </w:t>
      </w:r>
      <w:r>
        <w:rPr>
          <w:lang w:val="en-US"/>
        </w:rPr>
        <w:t xml:space="preserve">to download files related to each task from the user’s filesystem (found under public_html folder) on the University server. </w:t>
      </w:r>
    </w:p>
    <w:p w14:paraId="60898287" w14:textId="15DB3031" w:rsidR="00A126BE" w:rsidRDefault="00E833FF" w:rsidP="007A0549">
      <w:pPr>
        <w:pStyle w:val="Heading5"/>
        <w:ind w:left="720"/>
      </w:pPr>
      <w:r>
        <w:t>Easygui (v. 0.98.1)</w:t>
      </w:r>
    </w:p>
    <w:p w14:paraId="688AA192" w14:textId="6F8F36CD" w:rsidR="00A126BE" w:rsidRDefault="00A126BE" w:rsidP="007A0549">
      <w:pPr>
        <w:pStyle w:val="1Para"/>
        <w:ind w:left="720"/>
        <w:rPr>
          <w:lang w:val="en-US"/>
        </w:rPr>
      </w:pPr>
      <w:r>
        <w:rPr>
          <w:lang w:val="en-US"/>
        </w:rPr>
        <w:t>EasyGUI is a simple yet robust GUI written in Python. It is not event driven</w:t>
      </w:r>
      <w:r w:rsidR="00B26E55">
        <w:rPr>
          <w:lang w:val="en-US"/>
        </w:rPr>
        <w:t>,</w:t>
      </w:r>
      <w:r>
        <w:rPr>
          <w:lang w:val="en-US"/>
        </w:rPr>
        <w:t xml:space="preserve"> instead all the GUI interactions are invoked by simple function calls.</w:t>
      </w:r>
      <w:r>
        <w:rPr>
          <w:rStyle w:val="EndnoteReference"/>
          <w:lang w:val="en-US"/>
        </w:rPr>
        <w:endnoteReference w:id="10"/>
      </w:r>
      <w:r w:rsidR="00871AC3">
        <w:rPr>
          <w:lang w:val="en-US"/>
        </w:rPr>
        <w:t xml:space="preserve"> </w:t>
      </w:r>
      <w:r w:rsidR="00D6122E">
        <w:rPr>
          <w:lang w:val="en-US"/>
        </w:rPr>
        <w:t xml:space="preserve">This GUI library </w:t>
      </w:r>
      <w:r w:rsidR="00B26E55">
        <w:rPr>
          <w:lang w:val="en-US"/>
        </w:rPr>
        <w:t>i</w:t>
      </w:r>
      <w:r w:rsidR="007153D2">
        <w:rPr>
          <w:lang w:val="en-US"/>
        </w:rPr>
        <w:t>s used to present</w:t>
      </w:r>
      <w:r w:rsidR="00D6122E">
        <w:rPr>
          <w:lang w:val="en-US"/>
        </w:rPr>
        <w:t xml:space="preserve"> </w:t>
      </w:r>
      <w:r w:rsidR="00B26E55">
        <w:rPr>
          <w:lang w:val="en-US"/>
        </w:rPr>
        <w:t xml:space="preserve">dialogs with </w:t>
      </w:r>
      <w:r w:rsidR="00D6122E">
        <w:rPr>
          <w:lang w:val="en-US"/>
        </w:rPr>
        <w:t>information</w:t>
      </w:r>
      <w:r w:rsidR="007352BA">
        <w:rPr>
          <w:lang w:val="en-US"/>
        </w:rPr>
        <w:t xml:space="preserve"> during the runtime of </w:t>
      </w:r>
      <w:r w:rsidR="007352BA" w:rsidRPr="007153D2">
        <w:rPr>
          <w:b/>
          <w:i/>
          <w:lang w:val="en-US"/>
        </w:rPr>
        <w:t>Testrek</w:t>
      </w:r>
      <w:r w:rsidR="00B26E55">
        <w:rPr>
          <w:lang w:val="en-US"/>
        </w:rPr>
        <w:t xml:space="preserve">. It saves the user from knowing anything about </w:t>
      </w:r>
      <w:r w:rsidR="00B26E55" w:rsidRPr="00B26E55">
        <w:rPr>
          <w:lang w:val="en-US"/>
        </w:rPr>
        <w:t>tkinter, frame</w:t>
      </w:r>
      <w:r w:rsidR="00B26E55">
        <w:rPr>
          <w:lang w:val="en-US"/>
        </w:rPr>
        <w:t>s, widgets, callbacks or lambda, which are core to it. It runs smoothly on Python 2 and 3 and does not have any dependencies.</w:t>
      </w:r>
    </w:p>
    <w:p w14:paraId="67416B31" w14:textId="1172232C" w:rsidR="00B26E55" w:rsidRDefault="00494BAF" w:rsidP="007A0549">
      <w:pPr>
        <w:pStyle w:val="Heading5"/>
        <w:ind w:left="720"/>
      </w:pPr>
      <w:r>
        <w:t>F</w:t>
      </w:r>
      <w:r w:rsidR="00B26E55" w:rsidRPr="00B26E55">
        <w:t xml:space="preserve">uzzywuzzy </w:t>
      </w:r>
      <w:r w:rsidR="00B26E55">
        <w:t xml:space="preserve">(v. </w:t>
      </w:r>
      <w:r w:rsidR="00B26E55" w:rsidRPr="00B26E55">
        <w:t>0.15.0</w:t>
      </w:r>
      <w:r w:rsidR="00B26E55">
        <w:t>)</w:t>
      </w:r>
      <w:r w:rsidR="00415E03">
        <w:rPr>
          <w:rStyle w:val="EndnoteReference"/>
        </w:rPr>
        <w:endnoteReference w:id="11"/>
      </w:r>
    </w:p>
    <w:p w14:paraId="53BA2FA9" w14:textId="6EF7B3AE" w:rsidR="00B26E55" w:rsidRDefault="00B26E55" w:rsidP="007A0549">
      <w:pPr>
        <w:pStyle w:val="1Para"/>
        <w:ind w:left="720"/>
        <w:rPr>
          <w:lang w:val="en-US"/>
        </w:rPr>
      </w:pPr>
      <w:r>
        <w:rPr>
          <w:lang w:val="en-US"/>
        </w:rPr>
        <w:t xml:space="preserve">Fuzzywuzzy is </w:t>
      </w:r>
      <w:r w:rsidR="00415E03">
        <w:rPr>
          <w:lang w:val="en-US"/>
        </w:rPr>
        <w:t xml:space="preserve">a package used for the string comparison. </w:t>
      </w:r>
      <w:r w:rsidR="00415E03" w:rsidRPr="00415E03">
        <w:rPr>
          <w:lang w:val="en-US"/>
        </w:rPr>
        <w:t>It uses Levenshtein Distance</w:t>
      </w:r>
      <w:r w:rsidR="00415E03">
        <w:rPr>
          <w:rStyle w:val="EndnoteReference"/>
          <w:lang w:val="en-US"/>
        </w:rPr>
        <w:endnoteReference w:id="12"/>
      </w:r>
      <w:r w:rsidR="00415E03" w:rsidRPr="00415E03">
        <w:rPr>
          <w:lang w:val="en-US"/>
        </w:rPr>
        <w:t xml:space="preserve"> to calculate the differences between </w:t>
      </w:r>
      <w:r w:rsidR="00415E03">
        <w:rPr>
          <w:lang w:val="en-US"/>
        </w:rPr>
        <w:t>the sequence of strings</w:t>
      </w:r>
      <w:r w:rsidR="00415E03" w:rsidRPr="00415E03">
        <w:rPr>
          <w:lang w:val="en-US"/>
        </w:rPr>
        <w:t>.</w:t>
      </w:r>
      <w:r w:rsidR="00415E03">
        <w:rPr>
          <w:lang w:val="en-US"/>
        </w:rPr>
        <w:t xml:space="preserve"> It is compatible with python</w:t>
      </w:r>
      <w:r w:rsidR="00494BAF">
        <w:rPr>
          <w:lang w:val="en-US"/>
        </w:rPr>
        <w:t xml:space="preserve"> 2.4 or higher. </w:t>
      </w:r>
      <w:r w:rsidR="00494BAF">
        <w:rPr>
          <w:lang w:val="en-US"/>
        </w:rPr>
        <w:lastRenderedPageBreak/>
        <w:t xml:space="preserve">It utilizes difflib library that comes bundled with Python and uses the package </w:t>
      </w:r>
      <w:r w:rsidR="00494BAF" w:rsidRPr="00494BAF">
        <w:rPr>
          <w:lang w:val="en-US"/>
        </w:rPr>
        <w:t>python-Levenshtein</w:t>
      </w:r>
      <w:r w:rsidR="00494BAF">
        <w:rPr>
          <w:lang w:val="en-US"/>
        </w:rPr>
        <w:t xml:space="preserve"> to deliver results even faster. In </w:t>
      </w:r>
      <w:r w:rsidR="00063268">
        <w:rPr>
          <w:b/>
          <w:i/>
          <w:lang w:val="en-US"/>
        </w:rPr>
        <w:t>Testrek</w:t>
      </w:r>
      <w:r w:rsidR="00494BAF">
        <w:rPr>
          <w:b/>
          <w:i/>
          <w:lang w:val="en-US"/>
        </w:rPr>
        <w:t xml:space="preserve"> </w:t>
      </w:r>
      <w:r w:rsidR="00494BAF" w:rsidRPr="00494BAF">
        <w:rPr>
          <w:lang w:val="en-US"/>
        </w:rPr>
        <w:t>python-Levenshtein</w:t>
      </w:r>
      <w:r w:rsidR="00494BAF">
        <w:rPr>
          <w:lang w:val="en-US"/>
        </w:rPr>
        <w:t xml:space="preserve"> </w:t>
      </w:r>
      <w:r w:rsidR="00063268">
        <w:rPr>
          <w:lang w:val="en-US"/>
        </w:rPr>
        <w:t>package</w:t>
      </w:r>
      <w:r w:rsidR="00494BAF">
        <w:rPr>
          <w:lang w:val="en-US"/>
        </w:rPr>
        <w:t xml:space="preserve"> is used along with fuzzywuzzy in order to get results as quickly as possible.</w:t>
      </w:r>
    </w:p>
    <w:p w14:paraId="382B4BE2" w14:textId="0787266D" w:rsidR="00494BAF" w:rsidRDefault="00494BAF" w:rsidP="007A0549">
      <w:pPr>
        <w:pStyle w:val="Heading5"/>
        <w:ind w:left="720"/>
      </w:pPr>
      <w:r>
        <w:t>T</w:t>
      </w:r>
      <w:r w:rsidRPr="00494BAF">
        <w:t xml:space="preserve">qdm </w:t>
      </w:r>
      <w:r>
        <w:t xml:space="preserve">(v. </w:t>
      </w:r>
      <w:r w:rsidRPr="00494BAF">
        <w:t>4.14.0</w:t>
      </w:r>
      <w:r>
        <w:t>)</w:t>
      </w:r>
      <w:r>
        <w:rPr>
          <w:rStyle w:val="EndnoteReference"/>
        </w:rPr>
        <w:endnoteReference w:id="13"/>
      </w:r>
    </w:p>
    <w:p w14:paraId="4B5238C1" w14:textId="6106D3FB" w:rsidR="00494BAF" w:rsidRDefault="00494BAF" w:rsidP="007A0549">
      <w:pPr>
        <w:pStyle w:val="1Para"/>
        <w:ind w:left="720"/>
        <w:rPr>
          <w:lang w:val="en-US"/>
        </w:rPr>
      </w:pPr>
      <w:r>
        <w:rPr>
          <w:lang w:val="en-US"/>
        </w:rPr>
        <w:t xml:space="preserve">Tqdm package </w:t>
      </w:r>
      <w:r w:rsidR="00500C7A">
        <w:rPr>
          <w:lang w:val="en-US"/>
        </w:rPr>
        <w:t xml:space="preserve">is available for Python 2.6 and higher </w:t>
      </w:r>
      <w:r w:rsidR="001E258A">
        <w:rPr>
          <w:lang w:val="en-US"/>
        </w:rPr>
        <w:t xml:space="preserve">is used to create a progress bar from the number </w:t>
      </w:r>
      <w:r w:rsidR="00240D5F">
        <w:rPr>
          <w:lang w:val="en-US"/>
        </w:rPr>
        <w:t xml:space="preserve">of iterations. For implementation, it </w:t>
      </w:r>
      <w:r w:rsidR="00DC30E8">
        <w:rPr>
          <w:lang w:val="en-US"/>
        </w:rPr>
        <w:t>must</w:t>
      </w:r>
      <w:r w:rsidR="00240D5F">
        <w:rPr>
          <w:lang w:val="en-US"/>
        </w:rPr>
        <w:t xml:space="preserve"> simply wrap with the </w:t>
      </w:r>
      <w:r w:rsidR="00240D5F" w:rsidRPr="00240D5F">
        <w:rPr>
          <w:lang w:val="en-US"/>
        </w:rPr>
        <w:t>iterable</w:t>
      </w:r>
      <w:r w:rsidR="00240D5F">
        <w:rPr>
          <w:lang w:val="en-US"/>
        </w:rPr>
        <w:t xml:space="preserve">. The snippet below one can see the implementation in a </w:t>
      </w:r>
      <w:r w:rsidR="00DC30E8">
        <w:rPr>
          <w:lang w:val="en-US"/>
        </w:rPr>
        <w:t>real-time</w:t>
      </w:r>
      <w:r w:rsidR="00240D5F">
        <w:rPr>
          <w:lang w:val="en-US"/>
        </w:rPr>
        <w:t xml:space="preserve"> scenario.</w:t>
      </w:r>
    </w:p>
    <w:tbl>
      <w:tblPr>
        <w:tblStyle w:val="TableGrid"/>
        <w:tblW w:w="9056" w:type="dxa"/>
        <w:tblInd w:w="720" w:type="dxa"/>
        <w:tblLook w:val="04A0" w:firstRow="1" w:lastRow="0" w:firstColumn="1" w:lastColumn="0" w:noHBand="0" w:noVBand="1"/>
      </w:tblPr>
      <w:tblGrid>
        <w:gridCol w:w="9056"/>
      </w:tblGrid>
      <w:tr w:rsidR="00240D5F" w14:paraId="1DFFC617" w14:textId="77777777" w:rsidTr="007A0549">
        <w:tc>
          <w:tcPr>
            <w:tcW w:w="9056" w:type="dxa"/>
          </w:tcPr>
          <w:p w14:paraId="64D32F90" w14:textId="77777777" w:rsidR="00DC30E8" w:rsidRPr="00DC30E8" w:rsidRDefault="00DC30E8" w:rsidP="00DC30E8">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 w:val="20"/>
                <w:szCs w:val="20"/>
                <w:bdr w:val="none" w:sz="0" w:space="0" w:color="auto" w:frame="1"/>
                <w:shd w:val="clear" w:color="auto" w:fill="EFF0F1"/>
                <w:lang w:val="en-GB" w:eastAsia="en-GB"/>
              </w:rPr>
            </w:pPr>
            <w:r w:rsidRPr="00DC30E8">
              <w:rPr>
                <w:rFonts w:ascii="Consolas" w:hAnsi="Consolas" w:cs="Courier New"/>
                <w:noProof/>
                <w:color w:val="242729"/>
                <w:sz w:val="20"/>
                <w:szCs w:val="20"/>
                <w:bdr w:val="none" w:sz="0" w:space="0" w:color="auto" w:frame="1"/>
                <w:shd w:val="clear" w:color="auto" w:fill="EFF0F1"/>
                <w:lang w:val="en-GB" w:eastAsia="en-GB"/>
              </w:rPr>
              <w:t>from tqdm import tqdm</w:t>
            </w:r>
          </w:p>
          <w:p w14:paraId="14D4A5A6" w14:textId="77777777" w:rsidR="00DC30E8" w:rsidRPr="00DC30E8" w:rsidRDefault="00DC30E8" w:rsidP="00DC30E8">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 w:val="20"/>
                <w:szCs w:val="20"/>
                <w:bdr w:val="none" w:sz="0" w:space="0" w:color="auto" w:frame="1"/>
                <w:shd w:val="clear" w:color="auto" w:fill="EFF0F1"/>
                <w:lang w:val="en-GB" w:eastAsia="en-GB"/>
              </w:rPr>
            </w:pPr>
          </w:p>
          <w:p w14:paraId="3CE37EDD" w14:textId="77777777" w:rsidR="00DC30E8" w:rsidRPr="00DC30E8" w:rsidRDefault="00DC30E8" w:rsidP="00DC30E8">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 w:val="20"/>
                <w:szCs w:val="20"/>
                <w:bdr w:val="none" w:sz="0" w:space="0" w:color="auto" w:frame="1"/>
                <w:shd w:val="clear" w:color="auto" w:fill="EFF0F1"/>
                <w:lang w:val="en-GB" w:eastAsia="en-GB"/>
              </w:rPr>
            </w:pPr>
            <w:r w:rsidRPr="00DC30E8">
              <w:rPr>
                <w:rFonts w:ascii="Consolas" w:hAnsi="Consolas" w:cs="Courier New"/>
                <w:noProof/>
                <w:color w:val="242729"/>
                <w:sz w:val="20"/>
                <w:szCs w:val="20"/>
                <w:bdr w:val="none" w:sz="0" w:space="0" w:color="auto" w:frame="1"/>
                <w:shd w:val="clear" w:color="auto" w:fill="EFF0F1"/>
                <w:lang w:val="en-GB" w:eastAsia="en-GB"/>
              </w:rPr>
              <w:t>for i in tqdm(range(500)):</w:t>
            </w:r>
          </w:p>
          <w:p w14:paraId="606501B7" w14:textId="0EFCC88C" w:rsidR="00240D5F" w:rsidRPr="00DC30E8" w:rsidRDefault="00DC30E8" w:rsidP="00DC30E8">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color w:val="242729"/>
                <w:sz w:val="20"/>
                <w:szCs w:val="20"/>
                <w:lang w:val="en-GB" w:eastAsia="en-GB"/>
              </w:rPr>
            </w:pPr>
            <w:r w:rsidRPr="00DC30E8">
              <w:rPr>
                <w:rFonts w:ascii="Consolas" w:hAnsi="Consolas" w:cs="Courier New"/>
                <w:noProof/>
                <w:color w:val="242729"/>
                <w:sz w:val="20"/>
                <w:szCs w:val="20"/>
                <w:bdr w:val="none" w:sz="0" w:space="0" w:color="auto" w:frame="1"/>
                <w:shd w:val="clear" w:color="auto" w:fill="EFF0F1"/>
                <w:lang w:val="en-GB" w:eastAsia="en-GB"/>
              </w:rPr>
              <w:t>...</w:t>
            </w:r>
          </w:p>
        </w:tc>
      </w:tr>
    </w:tbl>
    <w:p w14:paraId="1F37CC74" w14:textId="77777777" w:rsidR="00240D5F" w:rsidRDefault="00240D5F" w:rsidP="007A0549">
      <w:pPr>
        <w:pStyle w:val="1Para"/>
        <w:ind w:left="720" w:firstLine="0"/>
        <w:rPr>
          <w:lang w:val="en-US"/>
        </w:rPr>
      </w:pPr>
    </w:p>
    <w:p w14:paraId="7E5316D2" w14:textId="3E4281B5" w:rsidR="00A35664" w:rsidRDefault="00A35664" w:rsidP="007A0549">
      <w:pPr>
        <w:pStyle w:val="Heading5"/>
        <w:ind w:left="720"/>
      </w:pPr>
      <w:r>
        <w:t>B</w:t>
      </w:r>
      <w:r w:rsidRPr="00A35664">
        <w:t xml:space="preserve">eautifulsoup4 </w:t>
      </w:r>
      <w:r>
        <w:t>(v. 4.6</w:t>
      </w:r>
      <w:r w:rsidRPr="00494BAF">
        <w:t>.0</w:t>
      </w:r>
      <w:r>
        <w:t>)</w:t>
      </w:r>
      <w:r>
        <w:rPr>
          <w:rStyle w:val="EndnoteReference"/>
        </w:rPr>
        <w:endnoteReference w:id="14"/>
      </w:r>
    </w:p>
    <w:p w14:paraId="5DFF1BA0" w14:textId="16325D9C" w:rsidR="00DC30E8" w:rsidRDefault="00A35664" w:rsidP="007A0549">
      <w:pPr>
        <w:pStyle w:val="1Para"/>
        <w:ind w:left="720"/>
        <w:rPr>
          <w:lang w:val="en-US"/>
        </w:rPr>
      </w:pPr>
      <w:r>
        <w:rPr>
          <w:lang w:val="en-US"/>
        </w:rPr>
        <w:t>Beautifulsoup is a an extensively used python package for parsing through a web page. Since its emergence in 2004</w:t>
      </w:r>
      <w:r>
        <w:rPr>
          <w:rStyle w:val="EndnoteReference"/>
          <w:lang w:val="en-US"/>
        </w:rPr>
        <w:endnoteReference w:id="15"/>
      </w:r>
      <w:r>
        <w:rPr>
          <w:lang w:val="en-US"/>
        </w:rPr>
        <w:t>, it has been under constant development and the latest version provides some great features and robust runtime performance. It is built upon am HTML or XML parser, providing extensive features to iterate, search and modify the parsing tree.</w:t>
      </w:r>
    </w:p>
    <w:p w14:paraId="00A0611D" w14:textId="5F983882" w:rsidR="00A35664" w:rsidRDefault="00A35664" w:rsidP="007A0549">
      <w:pPr>
        <w:pStyle w:val="1Para"/>
        <w:ind w:left="720"/>
        <w:rPr>
          <w:lang w:val="en-US"/>
        </w:rPr>
      </w:pPr>
      <w:r>
        <w:rPr>
          <w:lang w:val="en-US"/>
        </w:rPr>
        <w:t xml:space="preserve">In </w:t>
      </w:r>
      <w:r>
        <w:rPr>
          <w:b/>
          <w:i/>
          <w:lang w:val="en-US"/>
        </w:rPr>
        <w:t>Testrek</w:t>
      </w:r>
      <w:r>
        <w:rPr>
          <w:lang w:val="en-US"/>
        </w:rPr>
        <w:t xml:space="preserve">, it is mainly used to check for the existence of the files on the web url before </w:t>
      </w:r>
      <w:r w:rsidRPr="00A35664">
        <w:rPr>
          <w:i/>
          <w:lang w:val="en-US"/>
        </w:rPr>
        <w:t>requests</w:t>
      </w:r>
      <w:r>
        <w:rPr>
          <w:lang w:val="en-US"/>
        </w:rPr>
        <w:t xml:space="preserve"> library can be used to download that file. This was necessary to be done while providing the right results in the </w:t>
      </w:r>
      <w:r w:rsidR="0091331A">
        <w:rPr>
          <w:lang w:val="en-US"/>
        </w:rPr>
        <w:t xml:space="preserve">download success </w:t>
      </w:r>
      <w:r>
        <w:rPr>
          <w:lang w:val="en-US"/>
        </w:rPr>
        <w:t>report.</w:t>
      </w:r>
    </w:p>
    <w:p w14:paraId="6DBCB0A9" w14:textId="77777777" w:rsidR="0091331A" w:rsidRPr="00A35664" w:rsidRDefault="0091331A" w:rsidP="0091331A">
      <w:pPr>
        <w:pStyle w:val="1Para"/>
        <w:ind w:firstLine="0"/>
        <w:rPr>
          <w:lang w:val="en-US"/>
        </w:rPr>
      </w:pPr>
    </w:p>
    <w:p w14:paraId="1493055D" w14:textId="564CB8CF" w:rsidR="00A146E6" w:rsidRDefault="00A146E6">
      <w:pPr>
        <w:spacing w:after="160" w:line="259" w:lineRule="auto"/>
        <w:rPr>
          <w:sz w:val="28"/>
        </w:rPr>
      </w:pPr>
      <w:r>
        <w:br w:type="page"/>
      </w:r>
    </w:p>
    <w:p w14:paraId="585AB012" w14:textId="0D89499A" w:rsidR="00B26E55" w:rsidRDefault="00216111" w:rsidP="00A146E6">
      <w:pPr>
        <w:pStyle w:val="Heading2"/>
      </w:pPr>
      <w:bookmarkStart w:id="18" w:name="_Toc484728941"/>
      <w:r>
        <w:lastRenderedPageBreak/>
        <w:t>Development</w:t>
      </w:r>
      <w:r w:rsidR="003F37A6">
        <w:t xml:space="preserve"> and Testing</w:t>
      </w:r>
      <w:r>
        <w:t xml:space="preserve"> Methodology</w:t>
      </w:r>
      <w:bookmarkEnd w:id="18"/>
    </w:p>
    <w:p w14:paraId="18F1CAAA" w14:textId="77777777" w:rsidR="008A7F25" w:rsidRDefault="00216111" w:rsidP="007A0549">
      <w:pPr>
        <w:pStyle w:val="1Para"/>
        <w:ind w:left="720"/>
      </w:pPr>
      <w:r>
        <w:t xml:space="preserve">Most of the development work on </w:t>
      </w:r>
      <w:r>
        <w:rPr>
          <w:b/>
          <w:i/>
        </w:rPr>
        <w:t>Testrek</w:t>
      </w:r>
      <w:r>
        <w:t>, was conducted by me and it was necessary to choose the right development techniques. The list of possible development methodologies</w:t>
      </w:r>
      <w:r>
        <w:rPr>
          <w:rStyle w:val="EndnoteReference"/>
        </w:rPr>
        <w:endnoteReference w:id="16"/>
      </w:r>
      <w:r>
        <w:t xml:space="preserve"> was already shorten down to only a few because of this fact. The timeframe available for the development of the </w:t>
      </w:r>
      <w:r w:rsidR="000D77A1">
        <w:t xml:space="preserve">application was limited as well and it served as </w:t>
      </w:r>
      <w:r w:rsidR="00784D5F">
        <w:t xml:space="preserve">the second condition to limit the list down to one. For all these reasons, </w:t>
      </w:r>
      <w:r w:rsidR="00784D5F" w:rsidRPr="00784D5F">
        <w:t>test-driven development</w:t>
      </w:r>
      <w:r w:rsidR="00A80504">
        <w:t xml:space="preserve"> was chosen. All through the development life cycle, it was necessary to design tests and then write the function definitions. </w:t>
      </w:r>
      <w:r w:rsidR="009865B7">
        <w:t>Test driven development</w:t>
      </w:r>
      <w:r w:rsidR="00293099">
        <w:rPr>
          <w:rStyle w:val="EndnoteReference"/>
        </w:rPr>
        <w:endnoteReference w:id="17"/>
      </w:r>
      <w:r w:rsidR="009865B7">
        <w:t xml:space="preserve"> has its own challenges and but it did fit best for a small project like </w:t>
      </w:r>
      <w:r w:rsidR="009865B7">
        <w:rPr>
          <w:i/>
        </w:rPr>
        <w:t>Testrek.</w:t>
      </w:r>
      <w:r w:rsidR="008A7F25">
        <w:t xml:space="preserve"> </w:t>
      </w:r>
      <w:r w:rsidR="009865B7">
        <w:t>The illustration below provides an overview of how the development was</w:t>
      </w:r>
      <w:r w:rsidR="008A7F25">
        <w:t xml:space="preserve"> approached at different stages</w:t>
      </w:r>
    </w:p>
    <w:p w14:paraId="444DA22D" w14:textId="7A088194" w:rsidR="008A7F25" w:rsidRDefault="009865B7" w:rsidP="00647B4E">
      <w:pPr>
        <w:pStyle w:val="1Para"/>
        <w:ind w:firstLine="0"/>
        <w:jc w:val="center"/>
      </w:pPr>
      <w:r>
        <w:rPr>
          <w:noProof/>
          <w:lang w:val="en-GB" w:eastAsia="en-GB"/>
        </w:rPr>
        <w:drawing>
          <wp:inline distT="0" distB="0" distL="0" distR="0" wp14:anchorId="0F5879B4" wp14:editId="2B324BED">
            <wp:extent cx="4928414" cy="4266835"/>
            <wp:effectExtent l="0" t="0" r="0" b="635"/>
            <wp:docPr id="4" name="Picture 4" descr="/Users/akshat/Documents/Tand_Labs/Testrek/_01_Designs/images/Drawing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sers/akshat/Documents/Tand_Labs/Testrek/_01_Designs/images/Drawing3.jp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948708" cy="4284405"/>
                    </a:xfrm>
                    <a:prstGeom prst="rect">
                      <a:avLst/>
                    </a:prstGeom>
                    <a:noFill/>
                    <a:ln>
                      <a:noFill/>
                    </a:ln>
                  </pic:spPr>
                </pic:pic>
              </a:graphicData>
            </a:graphic>
          </wp:inline>
        </w:drawing>
      </w:r>
    </w:p>
    <w:p w14:paraId="348A3A80" w14:textId="73D7FDE5" w:rsidR="008A7F25" w:rsidRDefault="008A7F25" w:rsidP="00302768">
      <w:pPr>
        <w:pStyle w:val="1Para"/>
        <w:ind w:firstLine="0"/>
      </w:pPr>
      <w:r>
        <w:lastRenderedPageBreak/>
        <w:t>The following sequence of steps are generally followed:</w:t>
      </w:r>
    </w:p>
    <w:p w14:paraId="35F303CA" w14:textId="77777777" w:rsidR="008A7F25" w:rsidRDefault="008A7F25" w:rsidP="008A7F25">
      <w:pPr>
        <w:pStyle w:val="1Para"/>
        <w:numPr>
          <w:ilvl w:val="0"/>
          <w:numId w:val="10"/>
        </w:numPr>
      </w:pPr>
      <w:r>
        <w:t>Add a test</w:t>
      </w:r>
    </w:p>
    <w:p w14:paraId="46E51FB5" w14:textId="77777777" w:rsidR="008A7F25" w:rsidRDefault="008A7F25" w:rsidP="008A7F25">
      <w:pPr>
        <w:pStyle w:val="1Para"/>
        <w:numPr>
          <w:ilvl w:val="0"/>
          <w:numId w:val="10"/>
        </w:numPr>
      </w:pPr>
      <w:r>
        <w:t>Run all tests and see if the new one fails</w:t>
      </w:r>
    </w:p>
    <w:p w14:paraId="5EFE3147" w14:textId="77777777" w:rsidR="008A7F25" w:rsidRDefault="008A7F25" w:rsidP="008A7F25">
      <w:pPr>
        <w:pStyle w:val="1Para"/>
        <w:numPr>
          <w:ilvl w:val="0"/>
          <w:numId w:val="10"/>
        </w:numPr>
      </w:pPr>
      <w:r>
        <w:t>Write some code</w:t>
      </w:r>
    </w:p>
    <w:p w14:paraId="58B5586B" w14:textId="77777777" w:rsidR="008A7F25" w:rsidRDefault="008A7F25" w:rsidP="008A7F25">
      <w:pPr>
        <w:pStyle w:val="1Para"/>
        <w:numPr>
          <w:ilvl w:val="0"/>
          <w:numId w:val="10"/>
        </w:numPr>
      </w:pPr>
      <w:r>
        <w:t>Run tests</w:t>
      </w:r>
    </w:p>
    <w:p w14:paraId="400DE2BA" w14:textId="77777777" w:rsidR="008A7F25" w:rsidRDefault="008A7F25" w:rsidP="008A7F25">
      <w:pPr>
        <w:pStyle w:val="1Para"/>
        <w:numPr>
          <w:ilvl w:val="0"/>
          <w:numId w:val="10"/>
        </w:numPr>
      </w:pPr>
      <w:r>
        <w:t>Refactor code</w:t>
      </w:r>
    </w:p>
    <w:p w14:paraId="66FEC30B" w14:textId="3E9C21CD" w:rsidR="008A7F25" w:rsidRDefault="008A7F25" w:rsidP="008A7F25">
      <w:pPr>
        <w:pStyle w:val="1Para"/>
        <w:numPr>
          <w:ilvl w:val="0"/>
          <w:numId w:val="10"/>
        </w:numPr>
      </w:pPr>
      <w:r>
        <w:t>Repeat</w:t>
      </w:r>
    </w:p>
    <w:p w14:paraId="6020DE94" w14:textId="39F1D679" w:rsidR="008A7F25" w:rsidRDefault="008A7F25" w:rsidP="008A7F25">
      <w:pPr>
        <w:pStyle w:val="1Para"/>
      </w:pPr>
      <w:r>
        <w:t xml:space="preserve">It is true that TDD slows down the development </w:t>
      </w:r>
      <w:r w:rsidR="00A512E9">
        <w:t xml:space="preserve">but once we get into the loop it becomes quite easy. It was important to produce better designs, allow easy and safe refactoring and slowly increase the test coverage. </w:t>
      </w:r>
      <w:r w:rsidRPr="008A7F25">
        <w:t>Another great benefit of TDD is that tests serve as a</w:t>
      </w:r>
      <w:r w:rsidR="00A512E9">
        <w:t xml:space="preserve"> living documentation.</w:t>
      </w:r>
    </w:p>
    <w:p w14:paraId="6A32F961" w14:textId="77777777" w:rsidR="00B4373A" w:rsidRDefault="00B4373A">
      <w:pPr>
        <w:spacing w:after="160" w:line="259" w:lineRule="auto"/>
        <w:rPr>
          <w:rFonts w:eastAsiaTheme="majorEastAsia" w:cstheme="majorBidi"/>
          <w:b/>
          <w:color w:val="000000" w:themeColor="text1"/>
          <w:sz w:val="30"/>
          <w:szCs w:val="26"/>
          <w:lang w:val="en-CA"/>
        </w:rPr>
      </w:pPr>
      <w:r>
        <w:br w:type="page"/>
      </w:r>
    </w:p>
    <w:p w14:paraId="47BEDA34" w14:textId="1FFDE47B" w:rsidR="00B4373A" w:rsidRDefault="00B4373A" w:rsidP="00B4373A">
      <w:pPr>
        <w:pStyle w:val="Heading2"/>
      </w:pPr>
      <w:bookmarkStart w:id="19" w:name="_Toc484728942"/>
      <w:r>
        <w:lastRenderedPageBreak/>
        <w:t>Plagiarism Check</w:t>
      </w:r>
      <w:bookmarkEnd w:id="19"/>
    </w:p>
    <w:p w14:paraId="21DCDB95" w14:textId="147456DB" w:rsidR="00063268" w:rsidRDefault="00B4373A" w:rsidP="007A0549">
      <w:pPr>
        <w:pStyle w:val="1Para"/>
        <w:ind w:left="720"/>
      </w:pPr>
      <w:r w:rsidRPr="00B4373A">
        <w:rPr>
          <w:i/>
        </w:rPr>
        <w:t>Testrek</w:t>
      </w:r>
      <w:r>
        <w:t xml:space="preserve"> </w:t>
      </w:r>
      <w:r w:rsidR="000236F5">
        <w:t>incorporates</w:t>
      </w:r>
      <w:r w:rsidR="009F1641">
        <w:t xml:space="preserve"> a feature to run plagiarism check on</w:t>
      </w:r>
      <w:r w:rsidR="00DB51E6">
        <w:t xml:space="preserve"> answers from </w:t>
      </w:r>
      <w:r w:rsidR="00091B90">
        <w:t>every</w:t>
      </w:r>
      <w:r w:rsidR="00DB51E6">
        <w:t xml:space="preserve"> </w:t>
      </w:r>
      <w:r w:rsidR="00091B90">
        <w:t>test taker</w:t>
      </w:r>
      <w:r w:rsidR="003B0D54">
        <w:t xml:space="preserve"> against the answers from every other </w:t>
      </w:r>
      <w:r w:rsidR="00FA0CFA">
        <w:t>test taker</w:t>
      </w:r>
      <w:r w:rsidR="00091B90">
        <w:t xml:space="preserve">. For this purpose, </w:t>
      </w:r>
      <w:r w:rsidR="00091B90" w:rsidRPr="004E1A5A">
        <w:rPr>
          <w:i/>
        </w:rPr>
        <w:t>fuzzywuzzy</w:t>
      </w:r>
      <w:r w:rsidR="00091B90">
        <w:t xml:space="preserve"> packag</w:t>
      </w:r>
      <w:r w:rsidR="001B2EE8">
        <w:t xml:space="preserve">e </w:t>
      </w:r>
      <w:r w:rsidR="00FA0CFA">
        <w:t xml:space="preserve">is used which can provide similarity ratios </w:t>
      </w:r>
      <w:r w:rsidR="00063268">
        <w:t>processed for different types of string comparisons</w:t>
      </w:r>
      <w:r w:rsidR="00FA0CFA">
        <w:t>.</w:t>
      </w:r>
      <w:r w:rsidR="00441AA7">
        <w:rPr>
          <w:rStyle w:val="EndnoteReference"/>
        </w:rPr>
        <w:endnoteReference w:id="18"/>
      </w:r>
    </w:p>
    <w:p w14:paraId="046CA0EC" w14:textId="5BE7741A" w:rsidR="001440E3" w:rsidRPr="001440E3" w:rsidRDefault="00C55F77" w:rsidP="001440E3">
      <w:pPr>
        <w:pStyle w:val="Heading5"/>
      </w:pPr>
      <w:r>
        <w:tab/>
        <w:t>Simple</w:t>
      </w:r>
      <w:r w:rsidR="001440E3">
        <w:t xml:space="preserve"> Ratio</w:t>
      </w:r>
    </w:p>
    <w:tbl>
      <w:tblPr>
        <w:tblStyle w:val="TableGrid"/>
        <w:tblW w:w="0" w:type="auto"/>
        <w:tblInd w:w="701" w:type="dxa"/>
        <w:tblLook w:val="04A0" w:firstRow="1" w:lastRow="0" w:firstColumn="1" w:lastColumn="0" w:noHBand="0" w:noVBand="1"/>
      </w:tblPr>
      <w:tblGrid>
        <w:gridCol w:w="8355"/>
      </w:tblGrid>
      <w:tr w:rsidR="00063268" w14:paraId="4E2E3EF8" w14:textId="77777777" w:rsidTr="00267E13">
        <w:trPr>
          <w:trHeight w:val="1131"/>
        </w:trPr>
        <w:tc>
          <w:tcPr>
            <w:tcW w:w="8355" w:type="dxa"/>
          </w:tcPr>
          <w:p w14:paraId="715EB1E4" w14:textId="77777777" w:rsidR="00267E13" w:rsidRPr="00267E13" w:rsidRDefault="00267E13" w:rsidP="00267E13">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267E13">
              <w:rPr>
                <w:rFonts w:ascii="Consolas" w:hAnsi="Consolas" w:cs="Courier New"/>
                <w:noProof/>
                <w:color w:val="242729"/>
                <w:szCs w:val="24"/>
                <w:bdr w:val="none" w:sz="0" w:space="0" w:color="auto" w:frame="1"/>
                <w:shd w:val="clear" w:color="auto" w:fill="EFF0F1"/>
                <w:lang w:val="en-GB" w:eastAsia="en-GB"/>
              </w:rPr>
              <w:t>&gt;&gt;&gt; from fuzzywuzzy import fuzz</w:t>
            </w:r>
          </w:p>
          <w:p w14:paraId="58DB71BC" w14:textId="77777777" w:rsidR="00267E13" w:rsidRPr="00267E13" w:rsidRDefault="00267E13" w:rsidP="00267E13">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267E13">
              <w:rPr>
                <w:rFonts w:ascii="Consolas" w:hAnsi="Consolas" w:cs="Courier New"/>
                <w:noProof/>
                <w:color w:val="242729"/>
                <w:szCs w:val="24"/>
                <w:bdr w:val="none" w:sz="0" w:space="0" w:color="auto" w:frame="1"/>
                <w:shd w:val="clear" w:color="auto" w:fill="EFF0F1"/>
                <w:lang w:val="en-GB" w:eastAsia="en-GB"/>
              </w:rPr>
              <w:t>&gt;&gt;&gt; from fuzzywuzzy import process</w:t>
            </w:r>
          </w:p>
          <w:p w14:paraId="75A72783" w14:textId="77777777" w:rsidR="00267E13" w:rsidRPr="00267E13" w:rsidRDefault="00267E13" w:rsidP="00267E13">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p>
          <w:p w14:paraId="28A3D436" w14:textId="77777777" w:rsidR="00267E13" w:rsidRPr="00267E13" w:rsidRDefault="00267E13" w:rsidP="00267E13">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267E13">
              <w:rPr>
                <w:rFonts w:ascii="Consolas" w:hAnsi="Consolas" w:cs="Courier New"/>
                <w:noProof/>
                <w:color w:val="242729"/>
                <w:szCs w:val="24"/>
                <w:bdr w:val="none" w:sz="0" w:space="0" w:color="auto" w:frame="1"/>
                <w:shd w:val="clear" w:color="auto" w:fill="EFF0F1"/>
                <w:lang w:val="en-GB" w:eastAsia="en-GB"/>
              </w:rPr>
              <w:t>&gt;&gt;&gt; fuzz.ratio("we are here, finally", "we are here, finally!")</w:t>
            </w:r>
          </w:p>
          <w:p w14:paraId="620753FF" w14:textId="1457EA2E" w:rsidR="00063268" w:rsidRPr="00267E13" w:rsidRDefault="00267E13" w:rsidP="00267E13">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color w:val="242729"/>
                <w:sz w:val="20"/>
                <w:szCs w:val="20"/>
                <w:lang w:val="en-GB" w:eastAsia="en-GB"/>
              </w:rPr>
            </w:pPr>
            <w:r w:rsidRPr="00267E13">
              <w:rPr>
                <w:rFonts w:ascii="Consolas" w:hAnsi="Consolas" w:cs="Courier New"/>
                <w:noProof/>
                <w:color w:val="242729"/>
                <w:szCs w:val="24"/>
                <w:bdr w:val="none" w:sz="0" w:space="0" w:color="auto" w:frame="1"/>
                <w:shd w:val="clear" w:color="auto" w:fill="EFF0F1"/>
                <w:lang w:val="en-GB" w:eastAsia="en-GB"/>
              </w:rPr>
              <w:t>97</w:t>
            </w:r>
          </w:p>
        </w:tc>
      </w:tr>
    </w:tbl>
    <w:p w14:paraId="414E0156" w14:textId="77777777" w:rsidR="00267E13" w:rsidRDefault="00267E13" w:rsidP="00267E13">
      <w:pPr>
        <w:pStyle w:val="Heading5"/>
        <w:ind w:left="720"/>
      </w:pPr>
    </w:p>
    <w:p w14:paraId="257E9C2A" w14:textId="3E05A885" w:rsidR="00267E13" w:rsidRPr="001440E3" w:rsidRDefault="00267E13" w:rsidP="00267E13">
      <w:pPr>
        <w:pStyle w:val="Heading5"/>
        <w:ind w:left="720"/>
      </w:pPr>
      <w:r>
        <w:t>Partial Ratio</w:t>
      </w:r>
    </w:p>
    <w:tbl>
      <w:tblPr>
        <w:tblStyle w:val="TableGrid"/>
        <w:tblW w:w="0" w:type="auto"/>
        <w:tblInd w:w="701" w:type="dxa"/>
        <w:tblLook w:val="04A0" w:firstRow="1" w:lastRow="0" w:firstColumn="1" w:lastColumn="0" w:noHBand="0" w:noVBand="1"/>
      </w:tblPr>
      <w:tblGrid>
        <w:gridCol w:w="8355"/>
      </w:tblGrid>
      <w:tr w:rsidR="00267E13" w14:paraId="27FF7198" w14:textId="77777777" w:rsidTr="004E1A5A">
        <w:trPr>
          <w:trHeight w:val="91"/>
        </w:trPr>
        <w:tc>
          <w:tcPr>
            <w:tcW w:w="8355" w:type="dxa"/>
          </w:tcPr>
          <w:p w14:paraId="2DF1C2E8" w14:textId="77777777" w:rsidR="00267E13" w:rsidRPr="00267E13" w:rsidRDefault="00267E13" w:rsidP="00267E13">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267E13">
              <w:rPr>
                <w:rFonts w:ascii="Consolas" w:hAnsi="Consolas" w:cs="Courier New"/>
                <w:noProof/>
                <w:color w:val="242729"/>
                <w:szCs w:val="24"/>
                <w:bdr w:val="none" w:sz="0" w:space="0" w:color="auto" w:frame="1"/>
                <w:shd w:val="clear" w:color="auto" w:fill="EFF0F1"/>
                <w:lang w:val="en-GB" w:eastAsia="en-GB"/>
              </w:rPr>
              <w:t>&gt;&gt;&gt; fuzz.partial_ratio("this is a test", "this is a test!")</w:t>
            </w:r>
          </w:p>
          <w:p w14:paraId="504952EF" w14:textId="770A1B03" w:rsidR="00267E13" w:rsidRPr="00267E13" w:rsidRDefault="00267E13" w:rsidP="008A60EF">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lang w:val="en-GB" w:eastAsia="en-GB"/>
              </w:rPr>
            </w:pPr>
            <w:r w:rsidRPr="00267E13">
              <w:rPr>
                <w:rFonts w:ascii="Consolas" w:hAnsi="Consolas" w:cs="Courier New"/>
                <w:noProof/>
                <w:color w:val="242729"/>
                <w:szCs w:val="24"/>
                <w:bdr w:val="none" w:sz="0" w:space="0" w:color="auto" w:frame="1"/>
                <w:shd w:val="clear" w:color="auto" w:fill="EFF0F1"/>
                <w:lang w:val="en-GB" w:eastAsia="en-GB"/>
              </w:rPr>
              <w:t>100</w:t>
            </w:r>
          </w:p>
        </w:tc>
      </w:tr>
    </w:tbl>
    <w:p w14:paraId="59BB3361" w14:textId="77777777" w:rsidR="00267E13" w:rsidRDefault="00267E13" w:rsidP="00267E13">
      <w:pPr>
        <w:pStyle w:val="Heading5"/>
        <w:ind w:left="720"/>
      </w:pPr>
    </w:p>
    <w:p w14:paraId="5D2D5AB8" w14:textId="18D36164" w:rsidR="00267E13" w:rsidRPr="001440E3" w:rsidRDefault="00267E13" w:rsidP="00267E13">
      <w:pPr>
        <w:pStyle w:val="Heading5"/>
        <w:ind w:left="720"/>
      </w:pPr>
      <w:r>
        <w:t>Token Sort Ratio</w:t>
      </w:r>
    </w:p>
    <w:tbl>
      <w:tblPr>
        <w:tblStyle w:val="TableGrid"/>
        <w:tblW w:w="0" w:type="auto"/>
        <w:tblInd w:w="701" w:type="dxa"/>
        <w:tblLook w:val="04A0" w:firstRow="1" w:lastRow="0" w:firstColumn="1" w:lastColumn="0" w:noHBand="0" w:noVBand="1"/>
      </w:tblPr>
      <w:tblGrid>
        <w:gridCol w:w="8355"/>
      </w:tblGrid>
      <w:tr w:rsidR="00267E13" w14:paraId="0E550E64" w14:textId="77777777" w:rsidTr="008A60EF">
        <w:trPr>
          <w:trHeight w:val="1131"/>
        </w:trPr>
        <w:tc>
          <w:tcPr>
            <w:tcW w:w="8355" w:type="dxa"/>
          </w:tcPr>
          <w:p w14:paraId="7343E909" w14:textId="77777777" w:rsidR="00EC77EF" w:rsidRPr="00EC77EF" w:rsidRDefault="00EC77EF" w:rsidP="00EC77EF">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EC77EF">
              <w:rPr>
                <w:rFonts w:ascii="Consolas" w:hAnsi="Consolas" w:cs="Courier New"/>
                <w:noProof/>
                <w:color w:val="242729"/>
                <w:szCs w:val="24"/>
                <w:bdr w:val="none" w:sz="0" w:space="0" w:color="auto" w:frame="1"/>
                <w:shd w:val="clear" w:color="auto" w:fill="EFF0F1"/>
                <w:lang w:val="en-GB" w:eastAsia="en-GB"/>
              </w:rPr>
              <w:t>&gt;&gt;&gt; fuzz.ratio("fuzzy wuzzy was a bear", "wuzzy fuzzy was a bear")</w:t>
            </w:r>
          </w:p>
          <w:p w14:paraId="0F4FFC14" w14:textId="77777777" w:rsidR="00EC77EF" w:rsidRPr="00EC77EF" w:rsidRDefault="00EC77EF" w:rsidP="00EC77EF">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EC77EF">
              <w:rPr>
                <w:rFonts w:ascii="Consolas" w:hAnsi="Consolas" w:cs="Courier New"/>
                <w:noProof/>
                <w:color w:val="242729"/>
                <w:szCs w:val="24"/>
                <w:bdr w:val="none" w:sz="0" w:space="0" w:color="auto" w:frame="1"/>
                <w:shd w:val="clear" w:color="auto" w:fill="EFF0F1"/>
                <w:lang w:val="en-GB" w:eastAsia="en-GB"/>
              </w:rPr>
              <w:t>91</w:t>
            </w:r>
          </w:p>
          <w:p w14:paraId="0A863DD9" w14:textId="77777777" w:rsidR="00EC77EF" w:rsidRPr="00EC77EF" w:rsidRDefault="00EC77EF" w:rsidP="00EC77EF">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EC77EF">
              <w:rPr>
                <w:rFonts w:ascii="Consolas" w:hAnsi="Consolas" w:cs="Courier New"/>
                <w:noProof/>
                <w:color w:val="242729"/>
                <w:szCs w:val="24"/>
                <w:bdr w:val="none" w:sz="0" w:space="0" w:color="auto" w:frame="1"/>
                <w:shd w:val="clear" w:color="auto" w:fill="EFF0F1"/>
                <w:lang w:val="en-GB" w:eastAsia="en-GB"/>
              </w:rPr>
              <w:t>&gt;&gt;&gt; fuzz.token_sort_ratio("fuzzy wuzzy was a bear", "wuzzy fuzzy was a bear")</w:t>
            </w:r>
          </w:p>
          <w:p w14:paraId="17E6DA65" w14:textId="10031F5E" w:rsidR="00267E13" w:rsidRPr="00267E13" w:rsidRDefault="00EC77EF" w:rsidP="008A60EF">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color w:val="242729"/>
                <w:sz w:val="20"/>
                <w:szCs w:val="20"/>
                <w:lang w:val="en-GB" w:eastAsia="en-GB"/>
              </w:rPr>
            </w:pPr>
            <w:r w:rsidRPr="00EC77EF">
              <w:rPr>
                <w:rFonts w:ascii="Consolas" w:hAnsi="Consolas" w:cs="Courier New"/>
                <w:noProof/>
                <w:color w:val="242729"/>
                <w:szCs w:val="24"/>
                <w:bdr w:val="none" w:sz="0" w:space="0" w:color="auto" w:frame="1"/>
                <w:shd w:val="clear" w:color="auto" w:fill="EFF0F1"/>
                <w:lang w:val="en-GB" w:eastAsia="en-GB"/>
              </w:rPr>
              <w:t>100</w:t>
            </w:r>
          </w:p>
        </w:tc>
      </w:tr>
    </w:tbl>
    <w:p w14:paraId="7015C08E" w14:textId="77777777" w:rsidR="00267E13" w:rsidRDefault="00267E13" w:rsidP="00267E13">
      <w:pPr>
        <w:pStyle w:val="Heading5"/>
        <w:ind w:left="720"/>
      </w:pPr>
    </w:p>
    <w:p w14:paraId="0D890A90" w14:textId="1D8C0C2C" w:rsidR="00267E13" w:rsidRPr="001440E3" w:rsidRDefault="004E1A5A" w:rsidP="00267E13">
      <w:pPr>
        <w:pStyle w:val="Heading5"/>
        <w:ind w:left="720"/>
      </w:pPr>
      <w:r>
        <w:t>Token Set</w:t>
      </w:r>
      <w:r w:rsidR="00267E13">
        <w:t xml:space="preserve"> Ratio</w:t>
      </w:r>
    </w:p>
    <w:tbl>
      <w:tblPr>
        <w:tblStyle w:val="TableGrid"/>
        <w:tblW w:w="0" w:type="auto"/>
        <w:tblInd w:w="701" w:type="dxa"/>
        <w:tblLook w:val="04A0" w:firstRow="1" w:lastRow="0" w:firstColumn="1" w:lastColumn="0" w:noHBand="0" w:noVBand="1"/>
      </w:tblPr>
      <w:tblGrid>
        <w:gridCol w:w="8355"/>
      </w:tblGrid>
      <w:tr w:rsidR="00267E13" w14:paraId="227AB0B0" w14:textId="77777777" w:rsidTr="008A60EF">
        <w:trPr>
          <w:trHeight w:val="1131"/>
        </w:trPr>
        <w:tc>
          <w:tcPr>
            <w:tcW w:w="8355" w:type="dxa"/>
          </w:tcPr>
          <w:p w14:paraId="5D66FD45" w14:textId="77777777" w:rsidR="00267E13" w:rsidRPr="00267E13" w:rsidRDefault="00267E13" w:rsidP="008A60EF">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267E13">
              <w:rPr>
                <w:rFonts w:ascii="Consolas" w:hAnsi="Consolas" w:cs="Courier New"/>
                <w:noProof/>
                <w:color w:val="242729"/>
                <w:szCs w:val="24"/>
                <w:bdr w:val="none" w:sz="0" w:space="0" w:color="auto" w:frame="1"/>
                <w:shd w:val="clear" w:color="auto" w:fill="EFF0F1"/>
                <w:lang w:val="en-GB" w:eastAsia="en-GB"/>
              </w:rPr>
              <w:t>&gt;&gt;&gt; from fuzzywuzzy import fuzz</w:t>
            </w:r>
          </w:p>
          <w:p w14:paraId="530F1A6E" w14:textId="77777777" w:rsidR="00267E13" w:rsidRPr="00267E13" w:rsidRDefault="00267E13" w:rsidP="008A60EF">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267E13">
              <w:rPr>
                <w:rFonts w:ascii="Consolas" w:hAnsi="Consolas" w:cs="Courier New"/>
                <w:noProof/>
                <w:color w:val="242729"/>
                <w:szCs w:val="24"/>
                <w:bdr w:val="none" w:sz="0" w:space="0" w:color="auto" w:frame="1"/>
                <w:shd w:val="clear" w:color="auto" w:fill="EFF0F1"/>
                <w:lang w:val="en-GB" w:eastAsia="en-GB"/>
              </w:rPr>
              <w:t>&gt;&gt;&gt; from fuzzywuzzy import process</w:t>
            </w:r>
          </w:p>
          <w:p w14:paraId="0575CA0D" w14:textId="77777777" w:rsidR="00267E13" w:rsidRPr="00267E13" w:rsidRDefault="00267E13" w:rsidP="008A60EF">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p>
          <w:p w14:paraId="1643BEC4" w14:textId="77777777" w:rsidR="004E1A5A" w:rsidRPr="004E1A5A" w:rsidRDefault="004E1A5A" w:rsidP="004E1A5A">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4E1A5A">
              <w:rPr>
                <w:rFonts w:ascii="Consolas" w:hAnsi="Consolas" w:cs="Courier New"/>
                <w:noProof/>
                <w:color w:val="242729"/>
                <w:szCs w:val="24"/>
                <w:bdr w:val="none" w:sz="0" w:space="0" w:color="auto" w:frame="1"/>
                <w:shd w:val="clear" w:color="auto" w:fill="EFF0F1"/>
                <w:lang w:val="en-GB" w:eastAsia="en-GB"/>
              </w:rPr>
              <w:t>&gt;&gt;&gt; fuzz.token_sort_ratio("fuzzy was a bear", "fuzzy fuzzy was a bear")</w:t>
            </w:r>
          </w:p>
          <w:p w14:paraId="3FFA1396" w14:textId="77777777" w:rsidR="004E1A5A" w:rsidRPr="004E1A5A" w:rsidRDefault="004E1A5A" w:rsidP="004E1A5A">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4E1A5A">
              <w:rPr>
                <w:rFonts w:ascii="Consolas" w:hAnsi="Consolas" w:cs="Courier New"/>
                <w:noProof/>
                <w:color w:val="242729"/>
                <w:szCs w:val="24"/>
                <w:bdr w:val="none" w:sz="0" w:space="0" w:color="auto" w:frame="1"/>
                <w:shd w:val="clear" w:color="auto" w:fill="EFF0F1"/>
                <w:lang w:val="en-GB" w:eastAsia="en-GB"/>
              </w:rPr>
              <w:t>84</w:t>
            </w:r>
          </w:p>
          <w:p w14:paraId="77CE25AD" w14:textId="77777777" w:rsidR="004E1A5A" w:rsidRPr="004E1A5A" w:rsidRDefault="004E1A5A" w:rsidP="004E1A5A">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4E1A5A">
              <w:rPr>
                <w:rFonts w:ascii="Consolas" w:hAnsi="Consolas" w:cs="Courier New"/>
                <w:noProof/>
                <w:color w:val="242729"/>
                <w:szCs w:val="24"/>
                <w:bdr w:val="none" w:sz="0" w:space="0" w:color="auto" w:frame="1"/>
                <w:shd w:val="clear" w:color="auto" w:fill="EFF0F1"/>
                <w:lang w:val="en-GB" w:eastAsia="en-GB"/>
              </w:rPr>
              <w:t>&gt;&gt;&gt; fuzz.token_set_ratio("fuzzy was a bear", "fuzzy fuzzy was a bear")</w:t>
            </w:r>
          </w:p>
          <w:p w14:paraId="13042E8E" w14:textId="187C594A" w:rsidR="00267E13" w:rsidRPr="00267E13" w:rsidRDefault="004E1A5A" w:rsidP="008A60EF">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color w:val="242729"/>
                <w:sz w:val="20"/>
                <w:szCs w:val="20"/>
                <w:lang w:val="en-GB" w:eastAsia="en-GB"/>
              </w:rPr>
            </w:pPr>
            <w:r w:rsidRPr="004E1A5A">
              <w:rPr>
                <w:rFonts w:ascii="Consolas" w:hAnsi="Consolas" w:cs="Courier New"/>
                <w:noProof/>
                <w:color w:val="242729"/>
                <w:szCs w:val="24"/>
                <w:bdr w:val="none" w:sz="0" w:space="0" w:color="auto" w:frame="1"/>
                <w:shd w:val="clear" w:color="auto" w:fill="EFF0F1"/>
                <w:lang w:val="en-GB" w:eastAsia="en-GB"/>
              </w:rPr>
              <w:t>100</w:t>
            </w:r>
          </w:p>
        </w:tc>
      </w:tr>
    </w:tbl>
    <w:p w14:paraId="4038D478" w14:textId="4FCAB513" w:rsidR="004E1A5A" w:rsidRDefault="004E1A5A" w:rsidP="004E1A5A">
      <w:pPr>
        <w:pStyle w:val="1Para"/>
        <w:ind w:left="720"/>
      </w:pPr>
      <w:bookmarkStart w:id="20" w:name="_GoBack"/>
      <w:bookmarkEnd w:id="20"/>
      <w:r>
        <w:lastRenderedPageBreak/>
        <w:t xml:space="preserve">Fuzzywuzzy utilizes the </w:t>
      </w:r>
      <w:r w:rsidRPr="004E1A5A">
        <w:rPr>
          <w:b/>
          <w:i/>
        </w:rPr>
        <w:t>Levenshtein Distance</w:t>
      </w:r>
      <w:r w:rsidR="00DE5FB3">
        <w:rPr>
          <w:rStyle w:val="EndnoteReference"/>
          <w:b/>
          <w:i/>
        </w:rPr>
        <w:endnoteReference w:id="19"/>
      </w:r>
      <w:r>
        <w:rPr>
          <w:i/>
        </w:rPr>
        <w:t xml:space="preserve"> </w:t>
      </w:r>
      <w:r>
        <w:t>to compute these ratios. Levenshtein distance (LD) is a measure of the similarity between two input strings. The distance is the number of deletions, insertions, or subs</w:t>
      </w:r>
      <w:r w:rsidR="00E35747">
        <w:t>titutions required to transform one string</w:t>
      </w:r>
      <w:r>
        <w:rPr>
          <w:i/>
        </w:rPr>
        <w:t xml:space="preserve"> </w:t>
      </w:r>
      <w:r w:rsidR="00E35747">
        <w:t>into another</w:t>
      </w:r>
      <w:r>
        <w:t>.</w:t>
      </w:r>
      <w:r w:rsidR="006730BE">
        <w:t xml:space="preserve"> </w:t>
      </w:r>
      <w:r w:rsidR="006730BE" w:rsidRPr="006730BE">
        <w:t>The greater the Levenshtein distance, the more different the strings are.</w:t>
      </w:r>
    </w:p>
    <w:p w14:paraId="5F3BD5AF" w14:textId="46EA2548" w:rsidR="004E1A5A" w:rsidRDefault="00E35747" w:rsidP="004E1A5A">
      <w:pPr>
        <w:pStyle w:val="1Para"/>
        <w:ind w:left="720"/>
      </w:pPr>
      <w:r>
        <w:t>Let’s take two</w:t>
      </w:r>
      <w:r w:rsidR="004E1A5A">
        <w:t xml:space="preserve"> </w:t>
      </w:r>
      <w:r>
        <w:t xml:space="preserve">identical </w:t>
      </w:r>
      <w:r w:rsidR="004E1A5A">
        <w:t>strings. If x is "test" and y is "test", then LD(s,t) = 0, as no transformations are needed.</w:t>
      </w:r>
    </w:p>
    <w:p w14:paraId="15818F77" w14:textId="232B39F5" w:rsidR="004E1A5A" w:rsidRDefault="004E1A5A" w:rsidP="004E1A5A">
      <w:pPr>
        <w:pStyle w:val="1Para"/>
        <w:ind w:left="720"/>
      </w:pPr>
      <w:r>
        <w:t>If s is "</w:t>
      </w:r>
      <w:r w:rsidR="008F52A7">
        <w:t>rent</w:t>
      </w:r>
      <w:r>
        <w:t>" and t is "</w:t>
      </w:r>
      <w:r w:rsidR="008F52A7">
        <w:t>rant</w:t>
      </w:r>
      <w:r>
        <w:t>", then LD(s,t) = 1, because one substitution (change "s" to "n") is sufficient to transform s into t.</w:t>
      </w:r>
    </w:p>
    <w:p w14:paraId="79F2EC5C" w14:textId="7A253E76" w:rsidR="004E1A5A" w:rsidRDefault="006730BE" w:rsidP="006730BE">
      <w:pPr>
        <w:pStyle w:val="1Para"/>
      </w:pPr>
      <w:r w:rsidRPr="006730BE">
        <w:t>Levenshtein distance</w:t>
      </w:r>
      <w:r>
        <w:t xml:space="preserve"> are used in the following fields:</w:t>
      </w:r>
    </w:p>
    <w:p w14:paraId="77627E5A" w14:textId="77777777" w:rsidR="004E1A5A" w:rsidRDefault="004E1A5A" w:rsidP="006730BE">
      <w:pPr>
        <w:pStyle w:val="1Para"/>
        <w:numPr>
          <w:ilvl w:val="0"/>
          <w:numId w:val="11"/>
        </w:numPr>
      </w:pPr>
      <w:r>
        <w:t>Spell checking</w:t>
      </w:r>
    </w:p>
    <w:p w14:paraId="1896497E" w14:textId="77777777" w:rsidR="004E1A5A" w:rsidRDefault="004E1A5A" w:rsidP="006730BE">
      <w:pPr>
        <w:pStyle w:val="1Para"/>
        <w:numPr>
          <w:ilvl w:val="0"/>
          <w:numId w:val="11"/>
        </w:numPr>
      </w:pPr>
      <w:r>
        <w:t>Speech recognition</w:t>
      </w:r>
    </w:p>
    <w:p w14:paraId="588E37EB" w14:textId="77777777" w:rsidR="004E1A5A" w:rsidRDefault="004E1A5A" w:rsidP="006730BE">
      <w:pPr>
        <w:pStyle w:val="1Para"/>
        <w:numPr>
          <w:ilvl w:val="0"/>
          <w:numId w:val="11"/>
        </w:numPr>
      </w:pPr>
      <w:r>
        <w:t>DNA analysis</w:t>
      </w:r>
    </w:p>
    <w:p w14:paraId="7847A26F" w14:textId="630427B5" w:rsidR="004E1A5A" w:rsidRPr="004E1A5A" w:rsidRDefault="004E1A5A" w:rsidP="006730BE">
      <w:pPr>
        <w:pStyle w:val="1Para"/>
        <w:numPr>
          <w:ilvl w:val="0"/>
          <w:numId w:val="11"/>
        </w:numPr>
      </w:pPr>
      <w:r>
        <w:t>Plagiarism detection</w:t>
      </w:r>
    </w:p>
    <w:p w14:paraId="2E5ABCD0" w14:textId="2C539A14" w:rsidR="00AD6F8B" w:rsidRDefault="00F1365C" w:rsidP="00AD6F8B">
      <w:pPr>
        <w:pStyle w:val="Heading1"/>
      </w:pPr>
      <w:bookmarkStart w:id="21" w:name="_Toc484728943"/>
      <w:r>
        <w:lastRenderedPageBreak/>
        <w:t>Technical walkthrough</w:t>
      </w:r>
      <w:bookmarkEnd w:id="21"/>
    </w:p>
    <w:p w14:paraId="3246B27E" w14:textId="0AE20016" w:rsidR="00C7184C" w:rsidRPr="00C7184C" w:rsidRDefault="00B4373A" w:rsidP="00C7184C">
      <w:pPr>
        <w:pStyle w:val="1Para"/>
        <w:rPr>
          <w:lang w:val="en-US"/>
        </w:rPr>
      </w:pPr>
      <w:r>
        <w:rPr>
          <w:lang w:val="en-US"/>
        </w:rPr>
        <w:t xml:space="preserve">This chapter </w:t>
      </w:r>
      <w:r w:rsidR="001B2EE8">
        <w:rPr>
          <w:lang w:val="en-US"/>
        </w:rPr>
        <w:t>describes</w:t>
      </w:r>
      <w:r w:rsidR="00096198">
        <w:rPr>
          <w:lang w:val="en-US"/>
        </w:rPr>
        <w:t xml:space="preserve"> the working of</w:t>
      </w:r>
      <w:r w:rsidR="001B2EE8">
        <w:rPr>
          <w:lang w:val="en-US"/>
        </w:rPr>
        <w:t xml:space="preserve"> </w:t>
      </w:r>
      <w:r w:rsidR="00096198">
        <w:rPr>
          <w:b/>
          <w:i/>
          <w:lang w:val="en-US"/>
        </w:rPr>
        <w:t xml:space="preserve">Testrek </w:t>
      </w:r>
      <w:r w:rsidR="00096198">
        <w:rPr>
          <w:lang w:val="en-US"/>
        </w:rPr>
        <w:t xml:space="preserve">application, different standardized inputs that </w:t>
      </w:r>
      <w:r w:rsidR="00B76092">
        <w:rPr>
          <w:lang w:val="en-US"/>
        </w:rPr>
        <w:t>it takes</w:t>
      </w:r>
      <w:r w:rsidR="00096198">
        <w:rPr>
          <w:lang w:val="en-US"/>
        </w:rPr>
        <w:t xml:space="preserve"> and the output</w:t>
      </w:r>
      <w:r w:rsidR="00B76092">
        <w:rPr>
          <w:lang w:val="en-US"/>
        </w:rPr>
        <w:t xml:space="preserve"> files it generates</w:t>
      </w:r>
      <w:r w:rsidR="00096198">
        <w:rPr>
          <w:lang w:val="en-US"/>
        </w:rPr>
        <w:t>.</w:t>
      </w:r>
      <w:r w:rsidR="00C7184C">
        <w:rPr>
          <w:lang w:val="en-US"/>
        </w:rPr>
        <w:t xml:space="preserve"> As described in chapter 2, </w:t>
      </w:r>
      <w:r w:rsidR="00C7184C">
        <w:rPr>
          <w:i/>
          <w:lang w:val="en-US"/>
        </w:rPr>
        <w:t>Testrek</w:t>
      </w:r>
      <w:r w:rsidR="00C7184C">
        <w:rPr>
          <w:lang w:val="en-US"/>
        </w:rPr>
        <w:t xml:space="preserve"> would need standardization certain parameters that it takes before starting the main process.</w:t>
      </w:r>
    </w:p>
    <w:p w14:paraId="7611C03E" w14:textId="77777777" w:rsidR="00B4373A" w:rsidRDefault="00B4373A" w:rsidP="00801DD0">
      <w:pPr>
        <w:pStyle w:val="1Para"/>
        <w:rPr>
          <w:lang w:val="en-US"/>
        </w:rPr>
      </w:pPr>
    </w:p>
    <w:p w14:paraId="160A105F" w14:textId="77777777" w:rsidR="00E833FF" w:rsidRDefault="00E833FF" w:rsidP="00E833FF">
      <w:pPr>
        <w:pStyle w:val="1Para"/>
        <w:rPr>
          <w:lang w:val="en-US"/>
        </w:rPr>
      </w:pPr>
      <w:r>
        <w:rPr>
          <w:lang w:val="en-US"/>
        </w:rPr>
        <w:t xml:space="preserve">The </w:t>
      </w:r>
      <w:r w:rsidRPr="00356C9B">
        <w:rPr>
          <w:rFonts w:ascii="Consolas" w:hAnsi="Consolas" w:cs="Courier New"/>
          <w:noProof/>
          <w:color w:val="242729"/>
          <w:szCs w:val="24"/>
          <w:bdr w:val="none" w:sz="0" w:space="0" w:color="auto" w:frame="1"/>
          <w:shd w:val="clear" w:color="auto" w:fill="EFF0F1"/>
          <w:lang w:val="en-GB" w:eastAsia="en-GB"/>
        </w:rPr>
        <w:t>file_download</w:t>
      </w:r>
      <w:r>
        <w:rPr>
          <w:lang w:val="en-US"/>
        </w:rPr>
        <w:t xml:space="preserve"> function defined below is used to download the files from the server. The </w:t>
      </w:r>
      <w:r w:rsidRPr="00356C9B">
        <w:rPr>
          <w:rFonts w:ascii="Consolas" w:hAnsi="Consolas" w:cs="Courier New"/>
          <w:noProof/>
          <w:color w:val="242729"/>
          <w:szCs w:val="24"/>
          <w:bdr w:val="none" w:sz="0" w:space="0" w:color="auto" w:frame="1"/>
          <w:shd w:val="clear" w:color="auto" w:fill="EFF0F1"/>
          <w:lang w:val="en-GB" w:eastAsia="en-GB"/>
        </w:rPr>
        <w:t>requests.get</w:t>
      </w:r>
      <w:r w:rsidRPr="00356C9B">
        <w:rPr>
          <w:lang w:val="en-US"/>
        </w:rPr>
        <w:t xml:space="preserve"> </w:t>
      </w:r>
      <w:r>
        <w:rPr>
          <w:lang w:val="en-US"/>
        </w:rPr>
        <w:t>method returns the response from the URL that is provided as a parameter. The function proceeds if the URL can be reached by checking the status code of the response method. Below are some status codes that can be returned by a server:</w:t>
      </w:r>
    </w:p>
    <w:tbl>
      <w:tblPr>
        <w:tblStyle w:val="TableGrid"/>
        <w:tblW w:w="0" w:type="auto"/>
        <w:jc w:val="center"/>
        <w:tblLook w:val="04A0" w:firstRow="1" w:lastRow="0" w:firstColumn="1" w:lastColumn="0" w:noHBand="0" w:noVBand="1"/>
      </w:tblPr>
      <w:tblGrid>
        <w:gridCol w:w="4528"/>
        <w:gridCol w:w="4528"/>
      </w:tblGrid>
      <w:tr w:rsidR="00E833FF" w14:paraId="2BBED382" w14:textId="77777777" w:rsidTr="001930C3">
        <w:trPr>
          <w:jc w:val="center"/>
        </w:trPr>
        <w:tc>
          <w:tcPr>
            <w:tcW w:w="4528" w:type="dxa"/>
          </w:tcPr>
          <w:p w14:paraId="1B22C41C" w14:textId="77777777" w:rsidR="00E833FF" w:rsidRDefault="00E833FF" w:rsidP="001930C3">
            <w:pPr>
              <w:pStyle w:val="1Para"/>
              <w:ind w:firstLine="0"/>
              <w:jc w:val="center"/>
              <w:rPr>
                <w:lang w:val="en-US"/>
              </w:rPr>
            </w:pPr>
            <w:r>
              <w:rPr>
                <w:lang w:val="en-US"/>
              </w:rPr>
              <w:t>Code</w:t>
            </w:r>
          </w:p>
        </w:tc>
        <w:tc>
          <w:tcPr>
            <w:tcW w:w="4528" w:type="dxa"/>
          </w:tcPr>
          <w:p w14:paraId="1FCA3779" w14:textId="77777777" w:rsidR="00E833FF" w:rsidRDefault="00E833FF" w:rsidP="001930C3">
            <w:pPr>
              <w:pStyle w:val="1Para"/>
              <w:ind w:firstLine="0"/>
              <w:jc w:val="center"/>
              <w:rPr>
                <w:lang w:val="en-US"/>
              </w:rPr>
            </w:pPr>
            <w:r>
              <w:rPr>
                <w:lang w:val="en-US"/>
              </w:rPr>
              <w:t>Description</w:t>
            </w:r>
          </w:p>
        </w:tc>
      </w:tr>
      <w:tr w:rsidR="00E833FF" w14:paraId="4A73DE15" w14:textId="77777777" w:rsidTr="001930C3">
        <w:trPr>
          <w:jc w:val="center"/>
        </w:trPr>
        <w:tc>
          <w:tcPr>
            <w:tcW w:w="4528" w:type="dxa"/>
          </w:tcPr>
          <w:p w14:paraId="52C4DEB1" w14:textId="77777777" w:rsidR="00E833FF" w:rsidRDefault="00E833FF" w:rsidP="001930C3">
            <w:pPr>
              <w:pStyle w:val="1Para"/>
              <w:ind w:firstLine="0"/>
              <w:jc w:val="center"/>
              <w:rPr>
                <w:lang w:val="en-US"/>
              </w:rPr>
            </w:pPr>
            <w:r>
              <w:rPr>
                <w:lang w:val="en-US"/>
              </w:rPr>
              <w:t>100</w:t>
            </w:r>
          </w:p>
        </w:tc>
        <w:tc>
          <w:tcPr>
            <w:tcW w:w="4528" w:type="dxa"/>
          </w:tcPr>
          <w:p w14:paraId="65A01C8B" w14:textId="77777777" w:rsidR="00E833FF" w:rsidRDefault="00E833FF" w:rsidP="001930C3">
            <w:pPr>
              <w:pStyle w:val="1Para"/>
              <w:ind w:firstLine="0"/>
              <w:jc w:val="center"/>
              <w:rPr>
                <w:lang w:val="en-US"/>
              </w:rPr>
            </w:pPr>
            <w:r>
              <w:rPr>
                <w:lang w:val="en-US"/>
              </w:rPr>
              <w:t>Continue</w:t>
            </w:r>
          </w:p>
        </w:tc>
      </w:tr>
      <w:tr w:rsidR="00E833FF" w14:paraId="6ECD596A" w14:textId="77777777" w:rsidTr="001930C3">
        <w:trPr>
          <w:jc w:val="center"/>
        </w:trPr>
        <w:tc>
          <w:tcPr>
            <w:tcW w:w="4528" w:type="dxa"/>
          </w:tcPr>
          <w:p w14:paraId="5A1BA072" w14:textId="77777777" w:rsidR="00E833FF" w:rsidRDefault="00E833FF" w:rsidP="001930C3">
            <w:pPr>
              <w:pStyle w:val="1Para"/>
              <w:ind w:firstLine="0"/>
              <w:jc w:val="center"/>
              <w:rPr>
                <w:lang w:val="en-US"/>
              </w:rPr>
            </w:pPr>
            <w:r>
              <w:rPr>
                <w:lang w:val="en-US"/>
              </w:rPr>
              <w:t>200</w:t>
            </w:r>
          </w:p>
        </w:tc>
        <w:tc>
          <w:tcPr>
            <w:tcW w:w="4528" w:type="dxa"/>
          </w:tcPr>
          <w:p w14:paraId="70E726EE" w14:textId="77777777" w:rsidR="00E833FF" w:rsidRDefault="00E833FF" w:rsidP="001930C3">
            <w:pPr>
              <w:pStyle w:val="1Para"/>
              <w:ind w:firstLine="0"/>
              <w:jc w:val="center"/>
              <w:rPr>
                <w:lang w:val="en-US"/>
              </w:rPr>
            </w:pPr>
            <w:r>
              <w:rPr>
                <w:lang w:val="en-US"/>
              </w:rPr>
              <w:t>OK</w:t>
            </w:r>
          </w:p>
        </w:tc>
      </w:tr>
      <w:tr w:rsidR="00E833FF" w14:paraId="6FD47604" w14:textId="77777777" w:rsidTr="001930C3">
        <w:trPr>
          <w:jc w:val="center"/>
        </w:trPr>
        <w:tc>
          <w:tcPr>
            <w:tcW w:w="4528" w:type="dxa"/>
          </w:tcPr>
          <w:p w14:paraId="56EC3982" w14:textId="77777777" w:rsidR="00E833FF" w:rsidRDefault="00E833FF" w:rsidP="001930C3">
            <w:pPr>
              <w:pStyle w:val="1Para"/>
              <w:ind w:firstLine="0"/>
              <w:jc w:val="center"/>
              <w:rPr>
                <w:lang w:val="en-US"/>
              </w:rPr>
            </w:pPr>
            <w:r>
              <w:rPr>
                <w:lang w:val="en-US"/>
              </w:rPr>
              <w:t>201</w:t>
            </w:r>
          </w:p>
        </w:tc>
        <w:tc>
          <w:tcPr>
            <w:tcW w:w="4528" w:type="dxa"/>
          </w:tcPr>
          <w:p w14:paraId="3F670FC3" w14:textId="77777777" w:rsidR="00E833FF" w:rsidRDefault="00E833FF" w:rsidP="001930C3">
            <w:pPr>
              <w:pStyle w:val="1Para"/>
              <w:ind w:firstLine="0"/>
              <w:jc w:val="center"/>
              <w:rPr>
                <w:lang w:val="en-US"/>
              </w:rPr>
            </w:pPr>
            <w:r>
              <w:rPr>
                <w:lang w:val="en-US"/>
              </w:rPr>
              <w:t>Created</w:t>
            </w:r>
          </w:p>
        </w:tc>
      </w:tr>
      <w:tr w:rsidR="00E833FF" w14:paraId="32E32D7E" w14:textId="77777777" w:rsidTr="001930C3">
        <w:trPr>
          <w:jc w:val="center"/>
        </w:trPr>
        <w:tc>
          <w:tcPr>
            <w:tcW w:w="4528" w:type="dxa"/>
          </w:tcPr>
          <w:p w14:paraId="44C070E9" w14:textId="77777777" w:rsidR="00E833FF" w:rsidRDefault="00E833FF" w:rsidP="001930C3">
            <w:pPr>
              <w:pStyle w:val="1Para"/>
              <w:ind w:firstLine="0"/>
              <w:jc w:val="center"/>
              <w:rPr>
                <w:lang w:val="en-US"/>
              </w:rPr>
            </w:pPr>
            <w:r>
              <w:rPr>
                <w:lang w:val="en-US"/>
              </w:rPr>
              <w:t>202</w:t>
            </w:r>
          </w:p>
        </w:tc>
        <w:tc>
          <w:tcPr>
            <w:tcW w:w="4528" w:type="dxa"/>
          </w:tcPr>
          <w:p w14:paraId="25B8856B" w14:textId="77777777" w:rsidR="00E833FF" w:rsidRDefault="00E833FF" w:rsidP="001930C3">
            <w:pPr>
              <w:pStyle w:val="1Para"/>
              <w:ind w:firstLine="0"/>
              <w:jc w:val="center"/>
              <w:rPr>
                <w:lang w:val="en-US"/>
              </w:rPr>
            </w:pPr>
            <w:r>
              <w:rPr>
                <w:lang w:val="en-US"/>
              </w:rPr>
              <w:t>Accepted</w:t>
            </w:r>
          </w:p>
        </w:tc>
      </w:tr>
      <w:tr w:rsidR="00E833FF" w14:paraId="6A476D53" w14:textId="77777777" w:rsidTr="001930C3">
        <w:trPr>
          <w:jc w:val="center"/>
        </w:trPr>
        <w:tc>
          <w:tcPr>
            <w:tcW w:w="4528" w:type="dxa"/>
          </w:tcPr>
          <w:p w14:paraId="50550986" w14:textId="77777777" w:rsidR="00E833FF" w:rsidRDefault="00E833FF" w:rsidP="001930C3">
            <w:pPr>
              <w:pStyle w:val="1Para"/>
              <w:ind w:firstLine="0"/>
              <w:jc w:val="center"/>
              <w:rPr>
                <w:lang w:val="en-US"/>
              </w:rPr>
            </w:pPr>
            <w:r>
              <w:rPr>
                <w:lang w:val="en-US"/>
              </w:rPr>
              <w:t>400</w:t>
            </w:r>
          </w:p>
        </w:tc>
        <w:tc>
          <w:tcPr>
            <w:tcW w:w="4528" w:type="dxa"/>
          </w:tcPr>
          <w:p w14:paraId="695B2FD8" w14:textId="77777777" w:rsidR="00E833FF" w:rsidRDefault="00E833FF" w:rsidP="001930C3">
            <w:pPr>
              <w:pStyle w:val="1Para"/>
              <w:ind w:firstLine="0"/>
              <w:jc w:val="center"/>
              <w:rPr>
                <w:lang w:val="en-US"/>
              </w:rPr>
            </w:pPr>
            <w:r>
              <w:rPr>
                <w:lang w:val="en-US"/>
              </w:rPr>
              <w:t>Bad Request</w:t>
            </w:r>
          </w:p>
        </w:tc>
      </w:tr>
      <w:tr w:rsidR="00E833FF" w14:paraId="3BDAA833" w14:textId="77777777" w:rsidTr="001930C3">
        <w:trPr>
          <w:jc w:val="center"/>
        </w:trPr>
        <w:tc>
          <w:tcPr>
            <w:tcW w:w="4528" w:type="dxa"/>
          </w:tcPr>
          <w:p w14:paraId="5139ECA8" w14:textId="77777777" w:rsidR="00E833FF" w:rsidRDefault="00E833FF" w:rsidP="001930C3">
            <w:pPr>
              <w:pStyle w:val="1Para"/>
              <w:ind w:firstLine="0"/>
              <w:jc w:val="center"/>
              <w:rPr>
                <w:lang w:val="en-US"/>
              </w:rPr>
            </w:pPr>
            <w:r>
              <w:rPr>
                <w:lang w:val="en-US"/>
              </w:rPr>
              <w:t>404</w:t>
            </w:r>
          </w:p>
        </w:tc>
        <w:tc>
          <w:tcPr>
            <w:tcW w:w="4528" w:type="dxa"/>
          </w:tcPr>
          <w:p w14:paraId="3638CB43" w14:textId="77777777" w:rsidR="00E833FF" w:rsidRDefault="00E833FF" w:rsidP="001930C3">
            <w:pPr>
              <w:pStyle w:val="1Para"/>
              <w:ind w:firstLine="0"/>
              <w:jc w:val="center"/>
              <w:rPr>
                <w:lang w:val="en-US"/>
              </w:rPr>
            </w:pPr>
            <w:r>
              <w:rPr>
                <w:lang w:val="en-US"/>
              </w:rPr>
              <w:t>Not Found</w:t>
            </w:r>
          </w:p>
        </w:tc>
      </w:tr>
      <w:tr w:rsidR="00E833FF" w14:paraId="54D15915" w14:textId="77777777" w:rsidTr="001930C3">
        <w:trPr>
          <w:jc w:val="center"/>
        </w:trPr>
        <w:tc>
          <w:tcPr>
            <w:tcW w:w="4528" w:type="dxa"/>
          </w:tcPr>
          <w:p w14:paraId="4E7384B8" w14:textId="77777777" w:rsidR="00E833FF" w:rsidRDefault="00E833FF" w:rsidP="001930C3">
            <w:pPr>
              <w:pStyle w:val="1Para"/>
              <w:ind w:firstLine="0"/>
              <w:jc w:val="center"/>
              <w:rPr>
                <w:lang w:val="en-US"/>
              </w:rPr>
            </w:pPr>
            <w:r>
              <w:rPr>
                <w:lang w:val="en-US"/>
              </w:rPr>
              <w:t>500</w:t>
            </w:r>
          </w:p>
        </w:tc>
        <w:tc>
          <w:tcPr>
            <w:tcW w:w="4528" w:type="dxa"/>
          </w:tcPr>
          <w:p w14:paraId="40B758AA" w14:textId="77777777" w:rsidR="00E833FF" w:rsidRDefault="00E833FF" w:rsidP="001930C3">
            <w:pPr>
              <w:pStyle w:val="1Para"/>
              <w:ind w:firstLine="0"/>
              <w:jc w:val="center"/>
              <w:rPr>
                <w:lang w:val="en-US"/>
              </w:rPr>
            </w:pPr>
            <w:r>
              <w:rPr>
                <w:lang w:val="en-US"/>
              </w:rPr>
              <w:t>Internal Server Error</w:t>
            </w:r>
          </w:p>
        </w:tc>
      </w:tr>
    </w:tbl>
    <w:p w14:paraId="60A25152" w14:textId="77777777" w:rsidR="00E833FF" w:rsidRDefault="00E833FF" w:rsidP="00C947F5">
      <w:pPr>
        <w:pStyle w:val="1Para"/>
        <w:ind w:firstLine="0"/>
        <w:rPr>
          <w:lang w:val="en-US"/>
        </w:rPr>
      </w:pPr>
    </w:p>
    <w:tbl>
      <w:tblPr>
        <w:tblStyle w:val="TableGrid"/>
        <w:tblW w:w="0" w:type="auto"/>
        <w:tblLook w:val="04A0" w:firstRow="1" w:lastRow="0" w:firstColumn="1" w:lastColumn="0" w:noHBand="0" w:noVBand="1"/>
      </w:tblPr>
      <w:tblGrid>
        <w:gridCol w:w="9056"/>
      </w:tblGrid>
      <w:tr w:rsidR="00E833FF" w14:paraId="75F72F41" w14:textId="77777777" w:rsidTr="001930C3">
        <w:tc>
          <w:tcPr>
            <w:tcW w:w="9056" w:type="dxa"/>
          </w:tcPr>
          <w:p w14:paraId="4E16A229" w14:textId="77777777" w:rsidR="00E833FF" w:rsidRPr="00356C9B" w:rsidRDefault="00E833FF" w:rsidP="001930C3">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356C9B">
              <w:rPr>
                <w:rFonts w:ascii="Consolas" w:hAnsi="Consolas" w:cs="Courier New"/>
                <w:noProof/>
                <w:color w:val="242729"/>
                <w:szCs w:val="24"/>
                <w:bdr w:val="none" w:sz="0" w:space="0" w:color="auto" w:frame="1"/>
                <w:shd w:val="clear" w:color="auto" w:fill="EFF0F1"/>
                <w:lang w:val="en-GB" w:eastAsia="en-GB"/>
              </w:rPr>
              <w:t>def file_download(file_url):</w:t>
            </w:r>
          </w:p>
          <w:p w14:paraId="5557E3E6" w14:textId="77777777" w:rsidR="00E833FF" w:rsidRPr="00356C9B" w:rsidRDefault="00E833FF" w:rsidP="001930C3">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356C9B">
              <w:rPr>
                <w:rFonts w:ascii="Consolas" w:hAnsi="Consolas" w:cs="Courier New"/>
                <w:noProof/>
                <w:color w:val="242729"/>
                <w:szCs w:val="24"/>
                <w:bdr w:val="none" w:sz="0" w:space="0" w:color="auto" w:frame="1"/>
                <w:shd w:val="clear" w:color="auto" w:fill="EFF0F1"/>
                <w:lang w:val="en-GB" w:eastAsia="en-GB"/>
              </w:rPr>
              <w:t># type: (object) -&gt; object</w:t>
            </w:r>
          </w:p>
          <w:p w14:paraId="42102631" w14:textId="64BF17E9" w:rsidR="00E833FF" w:rsidRPr="00356C9B" w:rsidRDefault="00E833FF" w:rsidP="001930C3">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356C9B">
              <w:rPr>
                <w:rFonts w:ascii="Consolas" w:hAnsi="Consolas" w:cs="Courier New"/>
                <w:noProof/>
                <w:color w:val="242729"/>
                <w:szCs w:val="24"/>
                <w:bdr w:val="none" w:sz="0" w:space="0" w:color="auto" w:frame="1"/>
                <w:shd w:val="clear" w:color="auto" w:fill="EFF0F1"/>
                <w:lang w:val="en-GB" w:eastAsia="en-GB"/>
              </w:rPr>
              <w:t>"""Downloads file from the server</w:t>
            </w:r>
          </w:p>
          <w:p w14:paraId="0096057D" w14:textId="77777777" w:rsidR="00E833FF" w:rsidRPr="00356C9B" w:rsidRDefault="00E833FF" w:rsidP="001930C3">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356C9B">
              <w:rPr>
                <w:rFonts w:ascii="Consolas" w:hAnsi="Consolas" w:cs="Courier New"/>
                <w:noProof/>
                <w:color w:val="242729"/>
                <w:szCs w:val="24"/>
                <w:bdr w:val="none" w:sz="0" w:space="0" w:color="auto" w:frame="1"/>
                <w:shd w:val="clear" w:color="auto" w:fill="EFF0F1"/>
                <w:lang w:val="en-GB" w:eastAsia="en-GB"/>
              </w:rPr>
              <w:t>:param file_url: url to the file to be downloaded</w:t>
            </w:r>
          </w:p>
          <w:p w14:paraId="165D3E2A" w14:textId="77777777" w:rsidR="00E833FF" w:rsidRPr="00356C9B" w:rsidRDefault="00E833FF" w:rsidP="001930C3">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356C9B">
              <w:rPr>
                <w:rFonts w:ascii="Consolas" w:hAnsi="Consolas" w:cs="Courier New"/>
                <w:noProof/>
                <w:color w:val="242729"/>
                <w:szCs w:val="24"/>
                <w:bdr w:val="none" w:sz="0" w:space="0" w:color="auto" w:frame="1"/>
                <w:shd w:val="clear" w:color="auto" w:fill="EFF0F1"/>
                <w:lang w:val="en-GB" w:eastAsia="en-GB"/>
              </w:rPr>
              <w:t>:return: Either the downloaded file or False</w:t>
            </w:r>
          </w:p>
          <w:p w14:paraId="12269C1E" w14:textId="77777777" w:rsidR="00E833FF" w:rsidRPr="00356C9B" w:rsidRDefault="00E833FF" w:rsidP="001930C3">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356C9B">
              <w:rPr>
                <w:rFonts w:ascii="Consolas" w:hAnsi="Consolas" w:cs="Courier New"/>
                <w:noProof/>
                <w:color w:val="242729"/>
                <w:szCs w:val="24"/>
                <w:bdr w:val="none" w:sz="0" w:space="0" w:color="auto" w:frame="1"/>
                <w:shd w:val="clear" w:color="auto" w:fill="EFF0F1"/>
                <w:lang w:val="en-GB" w:eastAsia="en-GB"/>
              </w:rPr>
              <w:t>"""</w:t>
            </w:r>
          </w:p>
          <w:p w14:paraId="6E3FD51E" w14:textId="77777777" w:rsidR="00E833FF" w:rsidRPr="00356C9B" w:rsidRDefault="00E833FF" w:rsidP="001930C3">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356C9B">
              <w:rPr>
                <w:rFonts w:ascii="Consolas" w:hAnsi="Consolas" w:cs="Courier New"/>
                <w:noProof/>
                <w:color w:val="242729"/>
                <w:szCs w:val="24"/>
                <w:bdr w:val="none" w:sz="0" w:space="0" w:color="auto" w:frame="1"/>
                <w:shd w:val="clear" w:color="auto" w:fill="EFF0F1"/>
                <w:lang w:val="en-GB" w:eastAsia="en-GB"/>
              </w:rPr>
              <w:t>local_filename = file_url.split('/')[-1]</w:t>
            </w:r>
          </w:p>
          <w:p w14:paraId="21DFDA85" w14:textId="77777777" w:rsidR="00E833FF" w:rsidRPr="00356C9B" w:rsidRDefault="00E833FF" w:rsidP="001930C3">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356C9B">
              <w:rPr>
                <w:rFonts w:ascii="Consolas" w:hAnsi="Consolas" w:cs="Courier New"/>
                <w:noProof/>
                <w:color w:val="242729"/>
                <w:szCs w:val="24"/>
                <w:bdr w:val="none" w:sz="0" w:space="0" w:color="auto" w:frame="1"/>
                <w:shd w:val="clear" w:color="auto" w:fill="EFF0F1"/>
                <w:lang w:val="en-GB" w:eastAsia="en-GB"/>
              </w:rPr>
              <w:t>r = requests.get(file_url, stream=True)</w:t>
            </w:r>
          </w:p>
          <w:p w14:paraId="23CEF0DE" w14:textId="77777777" w:rsidR="00E833FF" w:rsidRPr="00356C9B" w:rsidRDefault="00E833FF" w:rsidP="001930C3">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356C9B">
              <w:rPr>
                <w:rFonts w:ascii="Consolas" w:hAnsi="Consolas" w:cs="Courier New"/>
                <w:noProof/>
                <w:color w:val="242729"/>
                <w:szCs w:val="24"/>
                <w:bdr w:val="none" w:sz="0" w:space="0" w:color="auto" w:frame="1"/>
                <w:shd w:val="clear" w:color="auto" w:fill="EFF0F1"/>
                <w:lang w:val="en-GB" w:eastAsia="en-GB"/>
              </w:rPr>
              <w:t>if r.status_code == 200:</w:t>
            </w:r>
          </w:p>
          <w:p w14:paraId="54FB323D" w14:textId="77777777" w:rsidR="00E833FF" w:rsidRPr="00356C9B" w:rsidRDefault="00E833FF" w:rsidP="001930C3">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356C9B">
              <w:rPr>
                <w:rFonts w:ascii="Consolas" w:hAnsi="Consolas" w:cs="Courier New"/>
                <w:noProof/>
                <w:color w:val="242729"/>
                <w:szCs w:val="24"/>
                <w:bdr w:val="none" w:sz="0" w:space="0" w:color="auto" w:frame="1"/>
                <w:shd w:val="clear" w:color="auto" w:fill="EFF0F1"/>
                <w:lang w:val="en-GB" w:eastAsia="en-GB"/>
              </w:rPr>
              <w:t xml:space="preserve">    with open(local_filename, 'wb') as f:</w:t>
            </w:r>
          </w:p>
          <w:p w14:paraId="43C333D7" w14:textId="77777777" w:rsidR="00E833FF" w:rsidRPr="00356C9B" w:rsidRDefault="00E833FF" w:rsidP="001930C3">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356C9B">
              <w:rPr>
                <w:rFonts w:ascii="Consolas" w:hAnsi="Consolas" w:cs="Courier New"/>
                <w:noProof/>
                <w:color w:val="242729"/>
                <w:szCs w:val="24"/>
                <w:bdr w:val="none" w:sz="0" w:space="0" w:color="auto" w:frame="1"/>
                <w:shd w:val="clear" w:color="auto" w:fill="EFF0F1"/>
                <w:lang w:val="en-GB" w:eastAsia="en-GB"/>
              </w:rPr>
              <w:t xml:space="preserve">        for chunk in r.iter_content(chunk_size=1024):</w:t>
            </w:r>
          </w:p>
          <w:p w14:paraId="32A8853D" w14:textId="77777777" w:rsidR="00E833FF" w:rsidRPr="00356C9B" w:rsidRDefault="00E833FF" w:rsidP="001930C3">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356C9B">
              <w:rPr>
                <w:rFonts w:ascii="Consolas" w:hAnsi="Consolas" w:cs="Courier New"/>
                <w:noProof/>
                <w:color w:val="242729"/>
                <w:szCs w:val="24"/>
                <w:bdr w:val="none" w:sz="0" w:space="0" w:color="auto" w:frame="1"/>
                <w:shd w:val="clear" w:color="auto" w:fill="EFF0F1"/>
                <w:lang w:val="en-GB" w:eastAsia="en-GB"/>
              </w:rPr>
              <w:t xml:space="preserve">            if chunk:</w:t>
            </w:r>
          </w:p>
          <w:p w14:paraId="060C4F9A" w14:textId="77777777" w:rsidR="00E833FF" w:rsidRPr="00356C9B" w:rsidRDefault="00E833FF" w:rsidP="001930C3">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356C9B">
              <w:rPr>
                <w:rFonts w:ascii="Consolas" w:hAnsi="Consolas" w:cs="Courier New"/>
                <w:noProof/>
                <w:color w:val="242729"/>
                <w:szCs w:val="24"/>
                <w:bdr w:val="none" w:sz="0" w:space="0" w:color="auto" w:frame="1"/>
                <w:shd w:val="clear" w:color="auto" w:fill="EFF0F1"/>
                <w:lang w:val="en-GB" w:eastAsia="en-GB"/>
              </w:rPr>
              <w:t xml:space="preserve">                f.write(chunk)</w:t>
            </w:r>
          </w:p>
          <w:p w14:paraId="215683A4" w14:textId="77777777" w:rsidR="00E833FF" w:rsidRPr="00356C9B" w:rsidRDefault="00E833FF" w:rsidP="001930C3">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356C9B">
              <w:rPr>
                <w:rFonts w:ascii="Consolas" w:hAnsi="Consolas" w:cs="Courier New"/>
                <w:noProof/>
                <w:color w:val="242729"/>
                <w:szCs w:val="24"/>
                <w:bdr w:val="none" w:sz="0" w:space="0" w:color="auto" w:frame="1"/>
                <w:shd w:val="clear" w:color="auto" w:fill="EFF0F1"/>
                <w:lang w:val="en-GB" w:eastAsia="en-GB"/>
              </w:rPr>
              <w:t xml:space="preserve">                f.flush()</w:t>
            </w:r>
          </w:p>
          <w:p w14:paraId="0F04E301" w14:textId="77777777" w:rsidR="00E833FF" w:rsidRPr="00356C9B" w:rsidRDefault="00E833FF" w:rsidP="001930C3">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356C9B">
              <w:rPr>
                <w:rFonts w:ascii="Consolas" w:hAnsi="Consolas" w:cs="Courier New"/>
                <w:noProof/>
                <w:color w:val="242729"/>
                <w:szCs w:val="24"/>
                <w:bdr w:val="none" w:sz="0" w:space="0" w:color="auto" w:frame="1"/>
                <w:shd w:val="clear" w:color="auto" w:fill="EFF0F1"/>
                <w:lang w:val="en-GB" w:eastAsia="en-GB"/>
              </w:rPr>
              <w:t xml:space="preserve">    return local_filename</w:t>
            </w:r>
          </w:p>
          <w:p w14:paraId="49854839" w14:textId="77777777" w:rsidR="00E833FF" w:rsidRPr="00356C9B" w:rsidRDefault="00E833FF" w:rsidP="001930C3">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356C9B">
              <w:rPr>
                <w:rFonts w:ascii="Consolas" w:hAnsi="Consolas" w:cs="Courier New"/>
                <w:noProof/>
                <w:color w:val="242729"/>
                <w:szCs w:val="24"/>
                <w:bdr w:val="none" w:sz="0" w:space="0" w:color="auto" w:frame="1"/>
                <w:shd w:val="clear" w:color="auto" w:fill="EFF0F1"/>
                <w:lang w:val="en-GB" w:eastAsia="en-GB"/>
              </w:rPr>
              <w:t xml:space="preserve">    pass</w:t>
            </w:r>
          </w:p>
          <w:p w14:paraId="193088A7" w14:textId="77777777" w:rsidR="00E833FF" w:rsidRPr="00356C9B" w:rsidRDefault="00E833FF" w:rsidP="001930C3">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color w:val="242729"/>
                <w:sz w:val="20"/>
                <w:szCs w:val="20"/>
                <w:lang w:val="en-GB" w:eastAsia="en-GB"/>
              </w:rPr>
            </w:pPr>
            <w:r w:rsidRPr="00356C9B">
              <w:rPr>
                <w:rFonts w:ascii="Consolas" w:hAnsi="Consolas" w:cs="Courier New"/>
                <w:noProof/>
                <w:color w:val="242729"/>
                <w:szCs w:val="24"/>
                <w:bdr w:val="none" w:sz="0" w:space="0" w:color="auto" w:frame="1"/>
                <w:shd w:val="clear" w:color="auto" w:fill="EFF0F1"/>
                <w:lang w:val="en-GB" w:eastAsia="en-GB"/>
              </w:rPr>
              <w:t>return 0</w:t>
            </w:r>
          </w:p>
        </w:tc>
      </w:tr>
    </w:tbl>
    <w:p w14:paraId="36120691" w14:textId="77777777" w:rsidR="00C7184C" w:rsidRDefault="00C7184C">
      <w:pPr>
        <w:spacing w:after="160" w:line="259" w:lineRule="auto"/>
      </w:pPr>
    </w:p>
    <w:p w14:paraId="54D87827" w14:textId="77777777" w:rsidR="00C7184C" w:rsidRDefault="00C7184C">
      <w:pPr>
        <w:spacing w:after="160" w:line="259" w:lineRule="auto"/>
      </w:pPr>
      <w:r>
        <w:br w:type="page"/>
      </w:r>
    </w:p>
    <w:p w14:paraId="4B0E2341" w14:textId="6C92BFE4" w:rsidR="00607D5F" w:rsidRDefault="00607D5F">
      <w:pPr>
        <w:spacing w:after="160" w:line="259" w:lineRule="auto"/>
        <w:rPr>
          <w:b/>
          <w:sz w:val="34"/>
          <w:lang w:val="en-CA"/>
        </w:rPr>
      </w:pPr>
      <w:r>
        <w:lastRenderedPageBreak/>
        <w:br w:type="page"/>
      </w:r>
    </w:p>
    <w:p w14:paraId="5F368B0E" w14:textId="77777777" w:rsidR="00607D5F" w:rsidRDefault="00607D5F" w:rsidP="00607D5F">
      <w:pPr>
        <w:pStyle w:val="Heading1NoNumber"/>
      </w:pPr>
      <w:bookmarkStart w:id="22" w:name="_Toc484728944"/>
      <w:r>
        <w:lastRenderedPageBreak/>
        <w:t xml:space="preserve">Appendix A. </w:t>
      </w:r>
      <w:r>
        <w:tab/>
      </w:r>
      <w:r>
        <w:br/>
      </w:r>
      <w:r>
        <w:br/>
        <w:t>An Example of an Appendix</w:t>
      </w:r>
      <w:bookmarkEnd w:id="22"/>
    </w:p>
    <w:p w14:paraId="4A8175BF" w14:textId="77777777" w:rsidR="00607D5F" w:rsidRPr="009642AF" w:rsidRDefault="00607D5F" w:rsidP="00607D5F">
      <w:pPr>
        <w:pStyle w:val="1Para"/>
      </w:pPr>
      <w:r>
        <w:t>Appendices should be used for supplemental information that does not form part of the main research. Remember that figures and tables in appendices should not be listed in the List of Figures or List of Tables.</w:t>
      </w:r>
    </w:p>
    <w:p w14:paraId="4A70A9FF" w14:textId="77777777" w:rsidR="00607D5F" w:rsidRDefault="00607D5F">
      <w:pPr>
        <w:spacing w:after="160" w:line="259" w:lineRule="auto"/>
        <w:rPr>
          <w:b/>
          <w:sz w:val="34"/>
          <w:lang w:val="en-CA"/>
        </w:rPr>
      </w:pPr>
      <w:r>
        <w:br w:type="page"/>
      </w:r>
    </w:p>
    <w:p w14:paraId="750E3D7E" w14:textId="203EBCEC" w:rsidR="0037374B" w:rsidRPr="0037374B" w:rsidRDefault="008D70D8" w:rsidP="0037374B">
      <w:pPr>
        <w:pStyle w:val="Heading1NoNumber"/>
      </w:pPr>
      <w:bookmarkStart w:id="23" w:name="_Toc484728945"/>
      <w:r>
        <w:lastRenderedPageBreak/>
        <w:t>Reference</w:t>
      </w:r>
      <w:r w:rsidR="0037374B">
        <w:t>s</w:t>
      </w:r>
      <w:bookmarkEnd w:id="23"/>
    </w:p>
    <w:sectPr w:rsidR="0037374B" w:rsidRPr="0037374B" w:rsidSect="00806B5F">
      <w:footerReference w:type="default" r:id="rId17"/>
      <w:pgSz w:w="11900" w:h="16840" w:code="9"/>
      <w:pgMar w:top="1417" w:right="1417" w:bottom="1417" w:left="1417" w:header="720" w:footer="720" w:gutter="0"/>
      <w:pgNumType w:start="1"/>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7EA72F9" w14:textId="77777777" w:rsidR="00A672C7" w:rsidRDefault="00A672C7" w:rsidP="00A542EF">
      <w:pPr>
        <w:spacing w:after="0" w:line="240" w:lineRule="auto"/>
      </w:pPr>
      <w:r>
        <w:separator/>
      </w:r>
    </w:p>
  </w:endnote>
  <w:endnote w:type="continuationSeparator" w:id="0">
    <w:p w14:paraId="0AA56F75" w14:textId="77777777" w:rsidR="00A672C7" w:rsidRDefault="00A672C7" w:rsidP="00A542EF">
      <w:pPr>
        <w:spacing w:after="0" w:line="240" w:lineRule="auto"/>
      </w:pPr>
      <w:r>
        <w:continuationSeparator/>
      </w:r>
    </w:p>
  </w:endnote>
  <w:endnote w:id="1">
    <w:p w14:paraId="297A1F32" w14:textId="77777777" w:rsidR="007C2C1E" w:rsidRDefault="007C2C1E">
      <w:pPr>
        <w:pStyle w:val="EndnoteText"/>
      </w:pPr>
      <w:r>
        <w:rPr>
          <w:rStyle w:val="EndnoteReference"/>
        </w:rPr>
        <w:endnoteRef/>
      </w:r>
      <w:r>
        <w:t xml:space="preserve"> </w:t>
      </w:r>
      <w:r>
        <w:fldChar w:fldCharType="begin"/>
      </w:r>
      <w:r>
        <w:instrText xml:space="preserve"> ADDIN ZOTERO_ITEM CSL_CITATION {"citationID":"5rd9qWWV","properties":{"formattedCitation":"{\\rtf \\uc0\\u8220{}PEP 8 -- Style Guide for Python Code.\\uc0\\u8221{}}","plainCitation":"“PEP 8 -- Style Guide for Python Code.”"},"citationItems":[{"id":33,"uris":["http://zotero.org/users/local/NrHIhgJV/items/PQGWEASX"],"uri":["http://zotero.org/users/local/NrHIhgJV/items/PQGWEASX"],"itemData":{"id":33,"type":"webpage","title":"PEP 8 -- Style Guide for Python Code","container-title":"Python.org","abstract":"The official home of the Python Programming Language","URL":"https://www.python.org/dev/peps/pep-0008/","accessed":{"date-parts":[["2017",5,28]]}}}],"schema":"https://github.com/citation-style-language/schema/raw/master/csl-citation.json"} </w:instrText>
      </w:r>
      <w:r>
        <w:fldChar w:fldCharType="separate"/>
      </w:r>
      <w:r w:rsidRPr="0037374B">
        <w:rPr>
          <w:rFonts w:eastAsia="Times New Roman" w:cs="Times New Roman"/>
        </w:rPr>
        <w:t>“</w:t>
      </w:r>
      <w:hyperlink r:id="rId1" w:history="1">
        <w:r w:rsidRPr="0037374B">
          <w:rPr>
            <w:rStyle w:val="Hyperlink"/>
            <w:rFonts w:eastAsia="Times New Roman" w:cs="Times New Roman"/>
          </w:rPr>
          <w:t>PEP 8 -- Style Guide for Python Code.</w:t>
        </w:r>
      </w:hyperlink>
      <w:r w:rsidRPr="0037374B">
        <w:rPr>
          <w:rFonts w:eastAsia="Times New Roman" w:cs="Times New Roman"/>
        </w:rPr>
        <w:t>”</w:t>
      </w:r>
      <w:r>
        <w:fldChar w:fldCharType="end"/>
      </w:r>
    </w:p>
  </w:endnote>
  <w:endnote w:id="2">
    <w:p w14:paraId="1F38911B" w14:textId="77777777" w:rsidR="008A60EF" w:rsidRDefault="008A60EF" w:rsidP="00313674">
      <w:pPr>
        <w:pStyle w:val="EndnoteText"/>
      </w:pPr>
      <w:r>
        <w:rPr>
          <w:rStyle w:val="EndnoteReference"/>
        </w:rPr>
        <w:endnoteRef/>
      </w:r>
      <w:r>
        <w:t xml:space="preserve"> </w:t>
      </w:r>
      <w:r>
        <w:fldChar w:fldCharType="begin"/>
      </w:r>
      <w:r>
        <w:instrText xml:space="preserve"> ADDIN ZOTERO_ITEM CSL_CITATION {"citationID":"NO68HYq0","properties":{"formattedCitation":"{\\rtf \\uc0\\u8220{}\\uc0\\u268{}VUT v Praze, Fakulta Strojn\\uc0\\u237{}: Log in to the Site.\\uc0\\u8221{}}","plainCitation":"“ČVUT v Praze, Fakulta Strojní: Log in to the Site.”"},"citationItems":[{"id":48,"uris":["http://zotero.org/users/local/NrHIhgJV/items/RAWV5NSH"],"uri":["http://zotero.org/users/local/NrHIhgJV/items/RAWV5NSH"],"itemData":{"id":48,"type":"webpage","title":"ČVUT v Praze, Fakulta strojní: Log in to the site","URL":"https://moodle.fs.cvut.cz/login/index.php","accessed":{"date-parts":[["2017",6,7]]}}}],"schema":"https://github.com/citation-style-language/schema/raw/master/csl-citation.json"} </w:instrText>
      </w:r>
      <w:r>
        <w:fldChar w:fldCharType="separate"/>
      </w:r>
      <w:r w:rsidRPr="001C0C8A">
        <w:rPr>
          <w:rFonts w:eastAsia="Times New Roman" w:cs="Times New Roman"/>
        </w:rPr>
        <w:t>“</w:t>
      </w:r>
      <w:hyperlink r:id="rId2" w:history="1">
        <w:r w:rsidRPr="001C0C8A">
          <w:rPr>
            <w:rStyle w:val="Hyperlink"/>
            <w:rFonts w:eastAsia="Times New Roman" w:cs="Times New Roman"/>
          </w:rPr>
          <w:t>ČVUT v Praze, Fakulta Strojní: Log in to the Site.</w:t>
        </w:r>
      </w:hyperlink>
      <w:r w:rsidRPr="001C0C8A">
        <w:rPr>
          <w:rFonts w:eastAsia="Times New Roman" w:cs="Times New Roman"/>
        </w:rPr>
        <w:t>”</w:t>
      </w:r>
      <w:r>
        <w:fldChar w:fldCharType="end"/>
      </w:r>
    </w:p>
  </w:endnote>
  <w:endnote w:id="3">
    <w:p w14:paraId="7E26C16F" w14:textId="0D2F0822" w:rsidR="008A60EF" w:rsidRDefault="008A60EF">
      <w:pPr>
        <w:pStyle w:val="EndnoteText"/>
      </w:pPr>
      <w:r>
        <w:rPr>
          <w:rStyle w:val="EndnoteReference"/>
        </w:rPr>
        <w:endnoteRef/>
      </w:r>
      <w:r>
        <w:t xml:space="preserve"> </w:t>
      </w:r>
      <w:r>
        <w:fldChar w:fldCharType="begin"/>
      </w:r>
      <w:r>
        <w:instrText xml:space="preserve"> ADDIN ZOTERO_ITEM CSL_CITATION {"citationID":"ug377VPR","properties":{"formattedCitation":"{\\rtf \\uc0\\u8220{}PyCharm.\\uc0\\u8221{}}","plainCitation":"“PyCharm.”"},"citationItems":[{"id":31,"uris":["http://zotero.org/users/local/NrHIhgJV/items/CX5FHHHD"],"uri":["http://zotero.org/users/local/NrHIhgJV/items/CX5FHHHD"],"itemData":{"id":31,"type":"webpage","title":"PyCharm","container-title":"JetBrains","abstract":"Intelligent Python IDE with refactorings, debugger, code completion, on-the-fly code analysis and coding productivity orientation","URL":"https://www.jetbrains.com/pycharm/","accessed":{"date-parts":[["2017",5,28]]}}}],"schema":"https://github.com/citation-style-language/schema/raw/master/csl-citation.json"} </w:instrText>
      </w:r>
      <w:r>
        <w:fldChar w:fldCharType="separate"/>
      </w:r>
      <w:r w:rsidRPr="0037374B">
        <w:rPr>
          <w:rFonts w:eastAsia="Times New Roman" w:cs="Times New Roman"/>
        </w:rPr>
        <w:t>“</w:t>
      </w:r>
      <w:hyperlink r:id="rId3" w:history="1">
        <w:r w:rsidRPr="0037374B">
          <w:rPr>
            <w:rStyle w:val="Hyperlink"/>
            <w:rFonts w:eastAsia="Times New Roman" w:cs="Times New Roman"/>
          </w:rPr>
          <w:t>PyCharm</w:t>
        </w:r>
      </w:hyperlink>
      <w:r w:rsidRPr="0037374B">
        <w:rPr>
          <w:rFonts w:eastAsia="Times New Roman" w:cs="Times New Roman"/>
        </w:rPr>
        <w:t>.”</w:t>
      </w:r>
      <w:r>
        <w:fldChar w:fldCharType="end"/>
      </w:r>
    </w:p>
  </w:endnote>
  <w:endnote w:id="4">
    <w:p w14:paraId="7B3FF21C" w14:textId="30FC5C77" w:rsidR="008A60EF" w:rsidRDefault="008A60EF">
      <w:pPr>
        <w:pStyle w:val="EndnoteText"/>
      </w:pPr>
      <w:r>
        <w:rPr>
          <w:rStyle w:val="EndnoteReference"/>
        </w:rPr>
        <w:endnoteRef/>
      </w:r>
      <w:r>
        <w:t xml:space="preserve"> </w:t>
      </w:r>
      <w:r>
        <w:fldChar w:fldCharType="begin"/>
      </w:r>
      <w:r>
        <w:instrText xml:space="preserve"> ADDIN ZOTERO_ITEM CSL_CITATION {"citationID":"EWYCoMFp","properties":{"formattedCitation":"{\\rtf Nowell Strite, \\uc0\\u8220{}Introduction to Python.\\uc0\\u8221{}}","plainCitation":"Nowell Strite, “Introduction to Python.”"},"citationItems":[{"id":35,"uris":["http://zotero.org/users/local/NrHIhgJV/items/XZXU3GSR"],"uri":["http://zotero.org/users/local/NrHIhgJV/items/XZXU3GSR"],"itemData":{"id":35,"type":"speech","title":"Introduction to Python","genre":"Technology","abstract":"Introduction to Python slides from the Vermont Code Camp 2010 gathering.","URL":"https://www.slideshare.net/nowells/introduction-to-python-5182313","author":[{"family":"Nowell Strite","given":""}],"issued":{"literal":"20:50:44 UTC"},"accessed":{"date-parts":[["2017",5,29]]}}}],"schema":"https://github.com/citation-style-language/schema/raw/master/csl-citation.json"} </w:instrText>
      </w:r>
      <w:r>
        <w:fldChar w:fldCharType="separate"/>
      </w:r>
      <w:r w:rsidRPr="001952A7">
        <w:rPr>
          <w:rFonts w:eastAsia="Times New Roman" w:cs="Times New Roman"/>
        </w:rPr>
        <w:t>Nowell Strite, “</w:t>
      </w:r>
      <w:hyperlink r:id="rId4" w:history="1">
        <w:r w:rsidRPr="001952A7">
          <w:rPr>
            <w:rStyle w:val="Hyperlink"/>
            <w:rFonts w:eastAsia="Times New Roman" w:cs="Times New Roman"/>
          </w:rPr>
          <w:t>Introduction to Python.</w:t>
        </w:r>
      </w:hyperlink>
      <w:r w:rsidRPr="001952A7">
        <w:rPr>
          <w:rFonts w:eastAsia="Times New Roman" w:cs="Times New Roman"/>
        </w:rPr>
        <w:t>”</w:t>
      </w:r>
      <w:r>
        <w:fldChar w:fldCharType="end"/>
      </w:r>
    </w:p>
  </w:endnote>
  <w:endnote w:id="5">
    <w:p w14:paraId="17824C38" w14:textId="5994EBDB" w:rsidR="008A60EF" w:rsidRDefault="008A60EF">
      <w:pPr>
        <w:pStyle w:val="EndnoteText"/>
      </w:pPr>
      <w:r>
        <w:rPr>
          <w:rStyle w:val="EndnoteReference"/>
        </w:rPr>
        <w:endnoteRef/>
      </w:r>
      <w:r>
        <w:t xml:space="preserve"> </w:t>
      </w:r>
      <w:r>
        <w:fldChar w:fldCharType="begin"/>
      </w:r>
      <w:r>
        <w:instrText xml:space="preserve"> ADDIN ZOTERO_ITEM CSL_CITATION {"citationID":"63x48Ela","properties":{"formattedCitation":"{\\rtf tutorialspoint.com, \\uc0\\u8220{}Python Dictionary.\\uc0\\u8221{}}","plainCitation":"tutorialspoint.com, “Python Dictionary.”"},"citationItems":[{"id":37,"uris":["http://zotero.org/users/local/NrHIhgJV/items/BT4DZBE8"],"uri":["http://zotero.org/users/local/NrHIhgJV/items/BT4DZBE8"],"itemData":{"id":37,"type":"webpage","title":"Python Dictionary","container-title":"www.tutorialspoint.com","abstract":"Python Dictionary - Learning Python in simple and easy steps : A beginner's tutorial containing complete knowledge of Python Syntax Object Oriented Language, Methods, Tuples, Tools/Utilities, Exceptions Handling, Sockets, GUI, Extentions, XML Programming.","URL":"https://www.tutorialspoint.com/python/python_dictionary.htm","author":[{"family":"tutorialspoint.com","given":""}],"accessed":{"date-parts":[["2017",5,29]]}}}],"schema":"https://github.com/citation-style-language/schema/raw/master/csl-citation.json"} </w:instrText>
      </w:r>
      <w:r>
        <w:fldChar w:fldCharType="separate"/>
      </w:r>
      <w:r w:rsidRPr="00221A88">
        <w:rPr>
          <w:rFonts w:eastAsia="Times New Roman" w:cs="Times New Roman"/>
        </w:rPr>
        <w:t>t</w:t>
      </w:r>
      <w:hyperlink r:id="rId5" w:history="1">
        <w:r w:rsidRPr="00221A88">
          <w:rPr>
            <w:rStyle w:val="Hyperlink"/>
          </w:rPr>
          <w:t>utorialspoint.com, “Python Dictionary.</w:t>
        </w:r>
      </w:hyperlink>
      <w:r w:rsidRPr="00221A88">
        <w:rPr>
          <w:rFonts w:eastAsia="Times New Roman" w:cs="Times New Roman"/>
        </w:rPr>
        <w:t>”</w:t>
      </w:r>
      <w:r>
        <w:fldChar w:fldCharType="end"/>
      </w:r>
    </w:p>
  </w:endnote>
  <w:endnote w:id="6">
    <w:p w14:paraId="59459AC7" w14:textId="469882FE" w:rsidR="008A60EF" w:rsidRDefault="008A60EF">
      <w:pPr>
        <w:pStyle w:val="EndnoteText"/>
      </w:pPr>
      <w:r>
        <w:rPr>
          <w:rStyle w:val="EndnoteReference"/>
        </w:rPr>
        <w:endnoteRef/>
      </w:r>
      <w:r>
        <w:t xml:space="preserve"> </w:t>
      </w:r>
      <w:r>
        <w:fldChar w:fldCharType="begin"/>
      </w:r>
      <w:r>
        <w:instrText xml:space="preserve"> ADDIN ZOTERO_ITEM CSL_CITATION {"citationID":"11OyTktH","properties":{"formattedCitation":"{\\rtf tutorialspoint.com, \\uc0\\u8220{}Python Basic Operators.\\uc0\\u8221{}}","plainCitation":"tutorialspoint.com, “Python Basic Operators.”"},"citationItems":[{"id":36,"uris":["http://zotero.org/users/local/NrHIhgJV/items/24TRJ4QB"],"uri":["http://zotero.org/users/local/NrHIhgJV/items/24TRJ4QB"],"itemData":{"id":36,"type":"webpage","title":"Python Basic Operators","container-title":"www.tutorialspoint.com","abstract":"Python Basic Operators - Learning Python in simple and easy steps : A beginner's tutorial containing complete knowledge of Python Syntax Object Oriented Language, Methods, Tuples, Tools/Utilities, Exceptions Handling, Sockets, GUI, Extentions, XML Programming.","URL":"https://www.tutorialspoint.com/python/python_basic_operators.htm","author":[{"family":"tutorialspoint.com","given":""}],"accessed":{"date-parts":[["2017",5,29]]}}}],"schema":"https://github.com/citation-style-language/schema/raw/master/csl-citation.json"} </w:instrText>
      </w:r>
      <w:r>
        <w:fldChar w:fldCharType="separate"/>
      </w:r>
      <w:hyperlink r:id="rId6" w:history="1">
        <w:r w:rsidRPr="00221A88">
          <w:rPr>
            <w:rStyle w:val="Hyperlink"/>
          </w:rPr>
          <w:t>tutorialspoint.com, “Python Basic Operators.</w:t>
        </w:r>
      </w:hyperlink>
      <w:r w:rsidRPr="00221A88">
        <w:rPr>
          <w:rFonts w:eastAsia="Times New Roman" w:cs="Times New Roman"/>
        </w:rPr>
        <w:t>”</w:t>
      </w:r>
      <w:r>
        <w:fldChar w:fldCharType="end"/>
      </w:r>
    </w:p>
  </w:endnote>
  <w:endnote w:id="7">
    <w:p w14:paraId="1AEE36B2" w14:textId="198EF7D2" w:rsidR="008A60EF" w:rsidRDefault="008A60EF">
      <w:pPr>
        <w:pStyle w:val="EndnoteText"/>
      </w:pPr>
      <w:r>
        <w:rPr>
          <w:rStyle w:val="EndnoteReference"/>
        </w:rPr>
        <w:endnoteRef/>
      </w:r>
      <w:r>
        <w:t xml:space="preserve"> </w:t>
      </w:r>
      <w:r>
        <w:fldChar w:fldCharType="begin"/>
      </w:r>
      <w:r>
        <w:instrText xml:space="preserve"> ADDIN ZOTERO_ITEM CSL_CITATION {"citationID":"mHZWp5OB","properties":{"formattedCitation":"{\\rtf \\uc0\\u8220{}Learn Python the Hard Way.\\uc0\\u8221{}}","plainCitation":"“Learn Python the Hard Way.”"},"citationItems":[{"id":39,"uris":["http://zotero.org/users/local/NrHIhgJV/items/WK2NQUZ2"],"uri":["http://zotero.org/users/local/NrHIhgJV/items/WK2NQUZ2"],"itemData":{"id":39,"type":"webpage","title":"Learn Python the Hard Way","URL":"https://learnpythonthehardway.org/book/ex40.html","accessed":{"date-parts":[["2017",5,29]]}}}],"schema":"https://github.com/citation-style-language/schema/raw/master/csl-citation.json"} </w:instrText>
      </w:r>
      <w:r>
        <w:fldChar w:fldCharType="separate"/>
      </w:r>
      <w:r w:rsidRPr="00221A88">
        <w:rPr>
          <w:rFonts w:eastAsia="Times New Roman" w:cs="Times New Roman"/>
        </w:rPr>
        <w:t>“</w:t>
      </w:r>
      <w:hyperlink r:id="rId7" w:history="1">
        <w:r w:rsidRPr="00221A88">
          <w:rPr>
            <w:rStyle w:val="Hyperlink"/>
          </w:rPr>
          <w:t>Learn Python the Hard Way.</w:t>
        </w:r>
      </w:hyperlink>
      <w:r w:rsidRPr="00221A88">
        <w:rPr>
          <w:rFonts w:eastAsia="Times New Roman" w:cs="Times New Roman"/>
        </w:rPr>
        <w:t>”</w:t>
      </w:r>
      <w:r>
        <w:fldChar w:fldCharType="end"/>
      </w:r>
    </w:p>
  </w:endnote>
  <w:endnote w:id="8">
    <w:p w14:paraId="783DBD21" w14:textId="2D0D3D14" w:rsidR="008A60EF" w:rsidRDefault="008A60EF">
      <w:pPr>
        <w:pStyle w:val="EndnoteText"/>
      </w:pPr>
      <w:r>
        <w:rPr>
          <w:rStyle w:val="EndnoteReference"/>
        </w:rPr>
        <w:endnoteRef/>
      </w:r>
      <w:r>
        <w:t xml:space="preserve"> </w:t>
      </w:r>
      <w:r>
        <w:fldChar w:fldCharType="begin"/>
      </w:r>
      <w:r>
        <w:instrText xml:space="preserve"> ADDIN ZOTERO_ITEM CSL_CITATION {"citationID":"Rk667XNa","properties":{"formattedCitation":"{\\rtf \\uc0\\u8220{}PyPI - the Python Package Index\\uc0\\u8239{}: Python Package Index.\\uc0\\u8221{}}","plainCitation":"“PyPI - the Python Package Index : Python Package Index.”"},"citationItems":[{"id":41,"uris":["http://zotero.org/users/local/NrHIhgJV/items/BMXUMFKR"],"uri":["http://zotero.org/users/local/NrHIhgJV/items/BMXUMFKR"],"itemData":{"id":41,"type":"webpage","title":"PyPI - the Python Package Index : Python Package Index","URL":"https://pypi.python.org/pypi","accessed":{"date-parts":[["2017",5,29]]}}}],"schema":"https://github.com/citation-style-language/schema/raw/master/csl-citation.json"} </w:instrText>
      </w:r>
      <w:r>
        <w:fldChar w:fldCharType="separate"/>
      </w:r>
      <w:r w:rsidRPr="00221A88">
        <w:rPr>
          <w:rFonts w:eastAsia="Times New Roman" w:cs="Times New Roman"/>
        </w:rPr>
        <w:t xml:space="preserve">“PyPI - the Python Package Index: </w:t>
      </w:r>
      <w:hyperlink r:id="rId8" w:history="1">
        <w:r w:rsidRPr="00221A88">
          <w:rPr>
            <w:rStyle w:val="Hyperlink"/>
          </w:rPr>
          <w:t>Python Package Index.</w:t>
        </w:r>
      </w:hyperlink>
      <w:r w:rsidRPr="00221A88">
        <w:rPr>
          <w:rFonts w:eastAsia="Times New Roman" w:cs="Times New Roman"/>
        </w:rPr>
        <w:t>”</w:t>
      </w:r>
      <w:r>
        <w:fldChar w:fldCharType="end"/>
      </w:r>
    </w:p>
  </w:endnote>
  <w:endnote w:id="9">
    <w:p w14:paraId="1ECF3A72" w14:textId="6916A37E" w:rsidR="008A60EF" w:rsidRDefault="008A60EF">
      <w:pPr>
        <w:pStyle w:val="EndnoteText"/>
      </w:pPr>
      <w:r>
        <w:rPr>
          <w:rStyle w:val="EndnoteReference"/>
        </w:rPr>
        <w:endnoteRef/>
      </w:r>
      <w:r>
        <w:t xml:space="preserve"> </w:t>
      </w:r>
      <w:r>
        <w:fldChar w:fldCharType="begin"/>
      </w:r>
      <w:r>
        <w:instrText xml:space="preserve"> ADDIN ZOTERO_ITEM CSL_CITATION {"citationID":"zz06F0Fo","properties":{"formattedCitation":"{\\rtf \\uc0\\u8220{}Requests: HTTP for Humans \\uc0\\u8212{} Requests 2.17.3 Documentation.\\uc0\\u8221{}}","plainCitation":"“Requests: HTTP for Humans — Requests 2.17.3 Documentation.”"},"citationItems":[{"id":43,"uris":["http://zotero.org/users/local/NrHIhgJV/items/EFHE2GWB"],"uri":["http://zotero.org/users/local/NrHIhgJV/items/EFHE2GWB"],"itemData":{"id":43,"type":"webpage","title":"Requests: HTTP for Humans — Requests 2.17.3 documentation","URL":"http://docs.python-requests.org/en/master/","accessed":{"date-parts":[["2017",5,30]]}}}],"schema":"https://github.com/citation-style-language/schema/raw/master/csl-citation.json"} </w:instrText>
      </w:r>
      <w:r>
        <w:fldChar w:fldCharType="separate"/>
      </w:r>
      <w:r w:rsidRPr="00221A88">
        <w:rPr>
          <w:rFonts w:eastAsia="Times New Roman" w:cs="Times New Roman"/>
        </w:rPr>
        <w:t xml:space="preserve">“Requests: HTTP for Humans — </w:t>
      </w:r>
      <w:hyperlink r:id="rId9" w:history="1">
        <w:r w:rsidRPr="00221A88">
          <w:rPr>
            <w:rStyle w:val="Hyperlink"/>
          </w:rPr>
          <w:t>Requests 2.17.3 Documentation.</w:t>
        </w:r>
      </w:hyperlink>
      <w:r w:rsidRPr="00221A88">
        <w:rPr>
          <w:rFonts w:eastAsia="Times New Roman" w:cs="Times New Roman"/>
        </w:rPr>
        <w:t>”</w:t>
      </w:r>
      <w:r>
        <w:fldChar w:fldCharType="end"/>
      </w:r>
    </w:p>
  </w:endnote>
  <w:endnote w:id="10">
    <w:p w14:paraId="3F7EB236" w14:textId="09218B3A" w:rsidR="008A60EF" w:rsidRDefault="008A60EF">
      <w:pPr>
        <w:pStyle w:val="EndnoteText"/>
      </w:pPr>
      <w:r>
        <w:rPr>
          <w:rStyle w:val="EndnoteReference"/>
        </w:rPr>
        <w:endnoteRef/>
      </w:r>
      <w:r>
        <w:t xml:space="preserve"> “</w:t>
      </w:r>
      <w:r>
        <w:fldChar w:fldCharType="begin"/>
      </w:r>
      <w:r>
        <w:instrText xml:space="preserve"> ADDIN ZOTERO_ITEM CSL_CITATION {"citationID":"UnSVdtDT","properties":{"formattedCitation":"{\\rtf {\\i{}Easygui}.}","plainCitation":"Easygui."},"citationItems":[{"id":45,"uris":["http://zotero.org/users/local/NrHIhgJV/items/83ZZFVH5"],"uri":["http://zotero.org/users/local/NrHIhgJV/items/83ZZFVH5"],"itemData":{"id":45,"type":"book","title":"easygui: EasyGUI is a module for very simple, very easy GUI programming in Python.  EasyGUI is different from other GUI generators in that EasyGUI is NOT event-driven.  Instead, all GUI interactions are invoked by simple function calls.","version":"0.98.1","genre":"Python","source":"PyPI","URL":"https://github.com/robertlugg/easygui","shortTitle":"easygui","author":[{"family":"","given":"easygui developers and Stephen"}],"accessed":{"date-parts":[["2017",5,30]]}}}],"schema":"https://github.com/citation-style-language/schema/raw/master/csl-citation.json"} </w:instrText>
      </w:r>
      <w:r>
        <w:fldChar w:fldCharType="separate"/>
      </w:r>
      <w:hyperlink r:id="rId10" w:history="1">
        <w:r w:rsidRPr="00221A88">
          <w:rPr>
            <w:rStyle w:val="Hyperlink"/>
          </w:rPr>
          <w:t>Easygui</w:t>
        </w:r>
      </w:hyperlink>
      <w:r w:rsidRPr="00221A88">
        <w:rPr>
          <w:rFonts w:eastAsia="Times New Roman" w:cs="Times New Roman"/>
        </w:rPr>
        <w:t>.</w:t>
      </w:r>
      <w:r>
        <w:fldChar w:fldCharType="end"/>
      </w:r>
      <w:r>
        <w:t>”</w:t>
      </w:r>
    </w:p>
  </w:endnote>
  <w:endnote w:id="11">
    <w:p w14:paraId="56B37A5F" w14:textId="5D2DF851" w:rsidR="008A60EF" w:rsidRDefault="008A60EF">
      <w:pPr>
        <w:pStyle w:val="EndnoteText"/>
      </w:pPr>
      <w:r>
        <w:rPr>
          <w:rStyle w:val="EndnoteReference"/>
        </w:rPr>
        <w:endnoteRef/>
      </w:r>
      <w:r>
        <w:t xml:space="preserve"> </w:t>
      </w:r>
      <w:r>
        <w:fldChar w:fldCharType="begin"/>
      </w:r>
      <w:r>
        <w:instrText xml:space="preserve"> ADDIN ZOTERO_ITEM CSL_CITATION {"citationID":"NBF47bn7","properties":{"formattedCitation":"{\\rtf \\uc0\\u8220{}Seatgeek/Fuzzywuzzy.\\uc0\\u8221{}}","plainCitation":"“Seatgeek/Fuzzywuzzy.”"},"citationItems":[{"id":28,"uris":["http://zotero.org/users/local/NrHIhgJV/items/563MDU6B"],"uri":["http://zotero.org/users/local/NrHIhgJV/items/563MDU6B"],"itemData":{"id":28,"type":"webpage","title":"seatgeek/fuzzywuzzy","container-title":"GitHub","abstract":"fuzzywuzzy - Fuzzy String Matching in Python","URL":"https://github.com/seatgeek/fuzzywuzzy","accessed":{"date-parts":[["2017",5,11]]}}}],"schema":"https://github.com/citation-style-language/schema/raw/master/csl-citation.json"} </w:instrText>
      </w:r>
      <w:r>
        <w:fldChar w:fldCharType="separate"/>
      </w:r>
      <w:r w:rsidRPr="00415E03">
        <w:rPr>
          <w:rFonts w:eastAsia="Times New Roman" w:cs="Times New Roman"/>
        </w:rPr>
        <w:t>“</w:t>
      </w:r>
      <w:hyperlink r:id="rId11" w:history="1">
        <w:r w:rsidRPr="00415E03">
          <w:rPr>
            <w:rStyle w:val="Hyperlink"/>
            <w:rFonts w:eastAsia="Times New Roman" w:cs="Times New Roman"/>
          </w:rPr>
          <w:t>Seatgeek/Fuzzywuzzy.</w:t>
        </w:r>
      </w:hyperlink>
      <w:r w:rsidRPr="00415E03">
        <w:rPr>
          <w:rFonts w:eastAsia="Times New Roman" w:cs="Times New Roman"/>
        </w:rPr>
        <w:t>”</w:t>
      </w:r>
      <w:r>
        <w:fldChar w:fldCharType="end"/>
      </w:r>
    </w:p>
  </w:endnote>
  <w:endnote w:id="12">
    <w:p w14:paraId="18B931C8" w14:textId="68C74FA0" w:rsidR="008A60EF" w:rsidRDefault="008A60EF">
      <w:pPr>
        <w:pStyle w:val="EndnoteText"/>
      </w:pPr>
      <w:r>
        <w:rPr>
          <w:rStyle w:val="EndnoteReference"/>
        </w:rPr>
        <w:endnoteRef/>
      </w:r>
      <w:r>
        <w:t xml:space="preserve"> </w:t>
      </w:r>
      <w:r>
        <w:fldChar w:fldCharType="begin"/>
      </w:r>
      <w:r>
        <w:instrText xml:space="preserve"> ADDIN ZOTERO_ITEM CSL_CITATION {"citationID":"1WbDh2TY","properties":{"formattedCitation":"{\\rtf \\uc0\\u8220{}Levenshtein Distance.\\uc0\\u8221{}}","plainCitation":"“Levenshtein Distance.”"},"citationItems":[{"id":50,"uris":["http://zotero.org/users/local/NrHIhgJV/items/GF4FTR9Q"],"uri":["http://zotero.org/users/local/NrHIhgJV/items/GF4FTR9Q"],"itemData":{"id":50,"type":"webpage","title":"Levenshtein Distance","URL":"https://people.cs.pitt.edu/~kirk/cs1501/Pruhs/Spring2006/assignments/editdistance/Levenshtein%20Distance.htm","accessed":{"date-parts":[["2017",6,8]]}}}],"schema":"https://github.com/citation-style-language/schema/raw/master/csl-citation.json"} </w:instrText>
      </w:r>
      <w:r>
        <w:fldChar w:fldCharType="separate"/>
      </w:r>
      <w:r w:rsidRPr="00415E03">
        <w:rPr>
          <w:rFonts w:eastAsia="Times New Roman" w:cs="Times New Roman"/>
        </w:rPr>
        <w:t>“</w:t>
      </w:r>
      <w:hyperlink r:id="rId12" w:history="1">
        <w:r w:rsidRPr="00415E03">
          <w:rPr>
            <w:rStyle w:val="Hyperlink"/>
            <w:rFonts w:eastAsia="Times New Roman" w:cs="Times New Roman"/>
          </w:rPr>
          <w:t>Levenshtein Distance.</w:t>
        </w:r>
      </w:hyperlink>
      <w:r w:rsidRPr="00415E03">
        <w:rPr>
          <w:rFonts w:eastAsia="Times New Roman" w:cs="Times New Roman"/>
        </w:rPr>
        <w:t>”</w:t>
      </w:r>
      <w:r>
        <w:fldChar w:fldCharType="end"/>
      </w:r>
    </w:p>
  </w:endnote>
  <w:endnote w:id="13">
    <w:p w14:paraId="66D9D9C5" w14:textId="2302E801" w:rsidR="008A60EF" w:rsidRDefault="008A60EF">
      <w:pPr>
        <w:pStyle w:val="EndnoteText"/>
      </w:pPr>
      <w:r>
        <w:rPr>
          <w:rStyle w:val="EndnoteReference"/>
        </w:rPr>
        <w:endnoteRef/>
      </w:r>
      <w:r>
        <w:t xml:space="preserve"> “</w:t>
      </w:r>
      <w:r>
        <w:fldChar w:fldCharType="begin"/>
      </w:r>
      <w:r>
        <w:instrText xml:space="preserve"> ADDIN ZOTERO_ITEM CSL_CITATION {"citationID":"tH1y3qx6","properties":{"formattedCitation":"{\\rtf developers, {\\i{}Tqdm}.}","plainCitation":"developers, Tqdm."},"citationItems":[{"id":53,"uris":["http://zotero.org/users/local/NrHIhgJV/items/9VN3RXUB"],"uri":["http://zotero.org/users/local/NrHIhgJV/items/9VN3RXUB"],"itemData":{"id":53,"type":"book","title":"tqdm: Fast, Extensible Progress Meter","version":"4.14.0","genre":"Python","source":"PyPI","medium":"any","URL":"https://github.com/tqdm/tqdm","shortTitle":"tqdm","author":[{"family":"developers","given":"tqdm"}]}}],"schema":"https://github.com/citation-style-language/schema/raw/master/csl-citation.json"} </w:instrText>
      </w:r>
      <w:r>
        <w:fldChar w:fldCharType="separate"/>
      </w:r>
      <w:hyperlink r:id="rId13" w:history="1">
        <w:r w:rsidRPr="00494BAF">
          <w:rPr>
            <w:rStyle w:val="Hyperlink"/>
            <w:rFonts w:eastAsia="Times New Roman" w:cs="Times New Roman"/>
          </w:rPr>
          <w:t xml:space="preserve">developers, </w:t>
        </w:r>
        <w:r w:rsidRPr="00494BAF">
          <w:rPr>
            <w:rStyle w:val="Hyperlink"/>
            <w:rFonts w:eastAsia="Times New Roman" w:cs="Times New Roman"/>
            <w:i/>
            <w:iCs/>
          </w:rPr>
          <w:t>Tqdm</w:t>
        </w:r>
      </w:hyperlink>
      <w:r w:rsidRPr="00494BAF">
        <w:rPr>
          <w:rFonts w:eastAsia="Times New Roman" w:cs="Times New Roman"/>
        </w:rPr>
        <w:t>.</w:t>
      </w:r>
      <w:r>
        <w:fldChar w:fldCharType="end"/>
      </w:r>
      <w:r>
        <w:t>”</w:t>
      </w:r>
    </w:p>
  </w:endnote>
  <w:endnote w:id="14">
    <w:p w14:paraId="1876DF23" w14:textId="6BF1CBD2" w:rsidR="008A60EF" w:rsidRDefault="008A60EF">
      <w:pPr>
        <w:pStyle w:val="EndnoteText"/>
      </w:pPr>
      <w:r>
        <w:rPr>
          <w:rStyle w:val="EndnoteReference"/>
        </w:rPr>
        <w:endnoteRef/>
      </w:r>
      <w:hyperlink r:id="rId14" w:history="1">
        <w:r w:rsidRPr="00A35664">
          <w:rPr>
            <w:rStyle w:val="Hyperlink"/>
          </w:rPr>
          <w:t xml:space="preserve"> </w:t>
        </w:r>
        <w:r>
          <w:rPr>
            <w:rStyle w:val="Hyperlink"/>
          </w:rPr>
          <w:t>“</w:t>
        </w:r>
        <w:r w:rsidRPr="00A35664">
          <w:rPr>
            <w:rStyle w:val="Hyperlink"/>
          </w:rPr>
          <w:fldChar w:fldCharType="begin"/>
        </w:r>
        <w:r w:rsidRPr="00A35664">
          <w:rPr>
            <w:rStyle w:val="Hyperlink"/>
          </w:rPr>
          <w:instrText xml:space="preserve"> ADDIN ZOTERO_ITEM CSL_CITATION {"citationID":"hp0Mqqdy","properties":{"formattedCitation":"{\\rtf Richardson, {\\i{}beautifulsoup4}.}","plainCitation":"Richardson, beautifulsoup4."},"citationItems":[{"id":54,"uris":["http://zotero.org/users/local/NrHIhgJV/items/BAT6FDMZ"],"uri":["http://zotero.org/users/local/NrHIhgJV/items/BAT6FDMZ"],"itemData":{"id":54,"type":"book","title":"beautifulsoup4: Screen-scraping library","version":"4.6.0","genre":"Python","source":"PyPI","URL":"http://www.crummy.com/software/BeautifulSoup/bs4/","shortTitle":"beautifulsoup4","author":[{"family":"Richardson","given":"Leonard"}]}}],"schema":"https://github.com/citation-style-language/schema/raw/master/csl-citation.json"} </w:instrText>
        </w:r>
        <w:r w:rsidRPr="00A35664">
          <w:rPr>
            <w:rStyle w:val="Hyperlink"/>
          </w:rPr>
          <w:fldChar w:fldCharType="separate"/>
        </w:r>
        <w:r w:rsidRPr="00A35664">
          <w:rPr>
            <w:rStyle w:val="Hyperlink"/>
            <w:rFonts w:eastAsia="Times New Roman" w:cs="Times New Roman"/>
          </w:rPr>
          <w:t xml:space="preserve">Richardson, </w:t>
        </w:r>
        <w:r w:rsidRPr="00A35664">
          <w:rPr>
            <w:rStyle w:val="Hyperlink"/>
            <w:rFonts w:eastAsia="Times New Roman" w:cs="Times New Roman"/>
            <w:i/>
            <w:iCs/>
          </w:rPr>
          <w:t>beautifulsoup4</w:t>
        </w:r>
        <w:r w:rsidRPr="00A35664">
          <w:rPr>
            <w:rStyle w:val="Hyperlink"/>
            <w:rFonts w:eastAsia="Times New Roman" w:cs="Times New Roman"/>
          </w:rPr>
          <w:t>.</w:t>
        </w:r>
        <w:r w:rsidRPr="00A35664">
          <w:rPr>
            <w:rStyle w:val="Hyperlink"/>
          </w:rPr>
          <w:fldChar w:fldCharType="end"/>
        </w:r>
      </w:hyperlink>
      <w:r>
        <w:rPr>
          <w:rStyle w:val="Hyperlink"/>
        </w:rPr>
        <w:t>”</w:t>
      </w:r>
    </w:p>
  </w:endnote>
  <w:endnote w:id="15">
    <w:p w14:paraId="253DE158" w14:textId="3DB0EFCA" w:rsidR="008A60EF" w:rsidRDefault="008A60EF">
      <w:pPr>
        <w:pStyle w:val="EndnoteText"/>
      </w:pPr>
      <w:r>
        <w:rPr>
          <w:rStyle w:val="EndnoteReference"/>
        </w:rPr>
        <w:endnoteRef/>
      </w:r>
      <w:r>
        <w:t xml:space="preserve"> </w:t>
      </w:r>
      <w:r>
        <w:fldChar w:fldCharType="begin"/>
      </w:r>
      <w:r>
        <w:instrText xml:space="preserve"> ADDIN ZOTERO_ITEM CSL_CITATION {"citationID":"wEOnN9Tz","properties":{"formattedCitation":"{\\rtf \\uc0\\u8220{}Beautiful Soup: We Called Him Tortoise Because He Taught Us.\\uc0\\u8221{}}","plainCitation":"“Beautiful Soup: We Called Him Tortoise Because He Taught Us.”"},"citationItems":[{"id":57,"uris":["http://zotero.org/users/local/NrHIhgJV/items/5F6WJHBM"],"uri":["http://zotero.org/users/local/NrHIhgJV/items/5F6WJHBM"],"itemData":{"id":57,"type":"webpage","title":"Beautiful Soup: We called him Tortoise because he taught us.","URL":"https://www.crummy.com/software/BeautifulSoup/","accessed":{"date-parts":[["2017",6,8]]}}}],"schema":"https://github.com/citation-style-language/schema/raw/master/csl-citation.json"} </w:instrText>
      </w:r>
      <w:r>
        <w:fldChar w:fldCharType="separate"/>
      </w:r>
      <w:r w:rsidRPr="00A35664">
        <w:rPr>
          <w:rFonts w:eastAsia="Times New Roman" w:cs="Times New Roman"/>
        </w:rPr>
        <w:t>“</w:t>
      </w:r>
      <w:hyperlink r:id="rId15" w:history="1">
        <w:r w:rsidRPr="00A35664">
          <w:rPr>
            <w:rStyle w:val="Hyperlink"/>
            <w:rFonts w:eastAsia="Times New Roman" w:cs="Times New Roman"/>
          </w:rPr>
          <w:t>Beautiful Soup</w:t>
        </w:r>
      </w:hyperlink>
      <w:r w:rsidRPr="00A35664">
        <w:rPr>
          <w:rFonts w:eastAsia="Times New Roman" w:cs="Times New Roman"/>
        </w:rPr>
        <w:t>: We Called Him Tortoise Because He Taught Us.”</w:t>
      </w:r>
      <w:r>
        <w:fldChar w:fldCharType="end"/>
      </w:r>
    </w:p>
  </w:endnote>
  <w:endnote w:id="16">
    <w:p w14:paraId="61F8B8BA" w14:textId="3349F82E" w:rsidR="008A60EF" w:rsidRDefault="008A60EF">
      <w:pPr>
        <w:pStyle w:val="EndnoteText"/>
      </w:pPr>
      <w:r>
        <w:rPr>
          <w:rStyle w:val="EndnoteReference"/>
        </w:rPr>
        <w:endnoteRef/>
      </w:r>
      <w:r>
        <w:t xml:space="preserve"> </w:t>
      </w:r>
      <w:r>
        <w:fldChar w:fldCharType="begin"/>
      </w:r>
      <w:r>
        <w:instrText xml:space="preserve"> ADDIN ZOTERO_ITEM CSL_CITATION {"citationID":"aiGAEc1G","properties":{"formattedCitation":"{\\rtf \\uc0\\u8220{}Software Development Methodologies.\\uc0\\u8221{}}","plainCitation":"“Software Development Methodologies.”"},"citationItems":[{"id":59,"uris":["http://zotero.org/users/local/NrHIhgJV/items/ENR9QGFZ"],"uri":["http://zotero.org/users/local/NrHIhgJV/items/ENR9QGFZ"],"itemData":{"id":59,"type":"webpage","title":"Software Development Methodologies","URL":"http://www.itinfo.am/eng/software-development-methodologies/","accessed":{"date-parts":[["2017",6,8]]}}}],"schema":"https://github.com/citation-style-language/schema/raw/master/csl-citation.json"} </w:instrText>
      </w:r>
      <w:r>
        <w:fldChar w:fldCharType="separate"/>
      </w:r>
      <w:r w:rsidRPr="00216111">
        <w:rPr>
          <w:rFonts w:eastAsia="Times New Roman" w:cs="Times New Roman"/>
        </w:rPr>
        <w:t>“</w:t>
      </w:r>
      <w:hyperlink r:id="rId16" w:history="1">
        <w:r w:rsidRPr="00216111">
          <w:rPr>
            <w:rStyle w:val="Hyperlink"/>
            <w:rFonts w:eastAsia="Times New Roman" w:cs="Times New Roman"/>
          </w:rPr>
          <w:t>Software Development Methodologies.</w:t>
        </w:r>
      </w:hyperlink>
      <w:r w:rsidRPr="00216111">
        <w:rPr>
          <w:rFonts w:eastAsia="Times New Roman" w:cs="Times New Roman"/>
        </w:rPr>
        <w:t>”</w:t>
      </w:r>
      <w:r>
        <w:fldChar w:fldCharType="end"/>
      </w:r>
    </w:p>
  </w:endnote>
  <w:endnote w:id="17">
    <w:p w14:paraId="52A542A4" w14:textId="0306DC1F" w:rsidR="008A60EF" w:rsidRDefault="008A60EF">
      <w:pPr>
        <w:pStyle w:val="EndnoteText"/>
      </w:pPr>
      <w:r>
        <w:rPr>
          <w:rStyle w:val="EndnoteReference"/>
        </w:rPr>
        <w:endnoteRef/>
      </w:r>
      <w:r>
        <w:t xml:space="preserve"> </w:t>
      </w:r>
      <w:r>
        <w:fldChar w:fldCharType="begin"/>
      </w:r>
      <w:r>
        <w:instrText xml:space="preserve"> ADDIN ZOTERO_ITEM CSL_CITATION {"citationID":"ppBZYvS8","properties":{"formattedCitation":"{\\rtf Farcic, \\uc0\\u8220{}Test Driven Development (TDD).\\uc0\\u8221{}}","plainCitation":"Farcic, “Test Driven Development (TDD).”"},"citationItems":[{"id":61,"uris":["http://zotero.org/users/local/NrHIhgJV/items/EM7WQFHB"],"uri":["http://zotero.org/users/local/NrHIhgJV/items/EM7WQFHB"],"itemData":{"id":61,"type":"post-weblog","title":"Test Driven Development (TDD): Example Walkthrough","container-title":"Technology Conversations","abstract":"Test-driven development (TDD) is a software development process that relies on the repetition of a very short development cycle: first the developer writes an (initially failing) automated test cas…","URL":"https://technologyconversations.com/2013/12/20/test-driven-development-tdd-example-walkthrough/","shortTitle":"Test Driven Development (TDD)","author":[{"family":"Farcic","given":"Viktor"}],"issued":{"date-parts":[["2013",12,20]]},"accessed":{"date-parts":[["2017",6,8]]}}}],"schema":"https://github.com/citation-style-language/schema/raw/master/csl-citation.json"} </w:instrText>
      </w:r>
      <w:r>
        <w:fldChar w:fldCharType="separate"/>
      </w:r>
      <w:r w:rsidRPr="00293099">
        <w:rPr>
          <w:rFonts w:eastAsia="Times New Roman" w:cs="Times New Roman"/>
        </w:rPr>
        <w:t>Farcic, “</w:t>
      </w:r>
      <w:hyperlink r:id="rId17" w:history="1">
        <w:r w:rsidRPr="00293099">
          <w:rPr>
            <w:rStyle w:val="Hyperlink"/>
            <w:rFonts w:eastAsia="Times New Roman" w:cs="Times New Roman"/>
          </w:rPr>
          <w:t>Test Driven Development (TDD).</w:t>
        </w:r>
      </w:hyperlink>
      <w:r w:rsidRPr="00293099">
        <w:rPr>
          <w:rFonts w:eastAsia="Times New Roman" w:cs="Times New Roman"/>
        </w:rPr>
        <w:t>”</w:t>
      </w:r>
      <w:r>
        <w:fldChar w:fldCharType="end"/>
      </w:r>
    </w:p>
  </w:endnote>
  <w:endnote w:id="18">
    <w:p w14:paraId="4E34C6DB" w14:textId="12F9C817" w:rsidR="008A60EF" w:rsidRDefault="008A60EF">
      <w:pPr>
        <w:pStyle w:val="EndnoteText"/>
      </w:pPr>
      <w:r>
        <w:rPr>
          <w:rStyle w:val="EndnoteReference"/>
        </w:rPr>
        <w:endnoteRef/>
      </w:r>
      <w:r>
        <w:t xml:space="preserve"> </w:t>
      </w:r>
      <w:r>
        <w:fldChar w:fldCharType="begin"/>
      </w:r>
      <w:r>
        <w:instrText xml:space="preserve"> ADDIN ZOTERO_ITEM CSL_CITATION {"citationID":"SOOT7mlA","properties":{"formattedCitation":"{\\rtf Marco, \\uc0\\u8220{}Fuzzy String Matching in Python.\\uc0\\u8221{}}","plainCitation":"Marco, “Fuzzy String Matching in Python.”"},"citationItems":[{"id":64,"uris":["http://zotero.org/users/local/NrHIhgJV/items/27T95B7Z"],"uri":["http://zotero.org/users/local/NrHIhgJV/items/27T95B7Z"],"itemData":{"id":64,"type":"post-weblog","title":"Fuzzy String Matching in Python","container-title":"Marco Bonzanini","abstract":"Fuzzy String Matching, also called Approximate String Matching, is the process of finding strings that approximatively match a given pattern. The closeness of a match is often measured in terms of …","URL":"https://marcobonzanini.com/2015/02/25/fuzzy-string-matching-in-python/","author":[{"literal":"Marco"}],"issued":{"date-parts":[["2015",2,25]]},"accessed":{"date-parts":[["2017",6,8]]}}}],"schema":"https://github.com/citation-style-language/schema/raw/master/csl-citation.json"} </w:instrText>
      </w:r>
      <w:r>
        <w:fldChar w:fldCharType="separate"/>
      </w:r>
      <w:r w:rsidRPr="00441AA7">
        <w:rPr>
          <w:rFonts w:eastAsia="Times New Roman" w:cs="Times New Roman"/>
        </w:rPr>
        <w:t>Marco, “</w:t>
      </w:r>
      <w:hyperlink r:id="rId18" w:history="1">
        <w:r w:rsidRPr="00441AA7">
          <w:rPr>
            <w:rStyle w:val="Hyperlink"/>
            <w:rFonts w:eastAsia="Times New Roman" w:cs="Times New Roman"/>
          </w:rPr>
          <w:t>Fuzzy String Matching in Python.</w:t>
        </w:r>
      </w:hyperlink>
      <w:r w:rsidRPr="00441AA7">
        <w:rPr>
          <w:rFonts w:eastAsia="Times New Roman" w:cs="Times New Roman"/>
        </w:rPr>
        <w:t>”</w:t>
      </w:r>
      <w:r>
        <w:fldChar w:fldCharType="end"/>
      </w:r>
    </w:p>
  </w:endnote>
  <w:endnote w:id="19">
    <w:p w14:paraId="2E917D55" w14:textId="5AD9E5C2" w:rsidR="008A60EF" w:rsidRDefault="008A60EF">
      <w:pPr>
        <w:pStyle w:val="EndnoteText"/>
      </w:pPr>
      <w:r>
        <w:rPr>
          <w:rStyle w:val="EndnoteReference"/>
        </w:rPr>
        <w:endnoteRef/>
      </w:r>
      <w:r>
        <w:t xml:space="preserve"> </w:t>
      </w:r>
      <w:r>
        <w:fldChar w:fldCharType="begin"/>
      </w:r>
      <w:r>
        <w:instrText xml:space="preserve"> ADDIN ZOTERO_ITEM CSL_CITATION {"citationID":"swFcUA64","properties":{"formattedCitation":"{\\rtf \\uc0\\u8220{}Levenshtein Distance.\\uc0\\u8221{}}","plainCitation":"“Levenshtein Distance.”"},"citationItems":[{"id":50,"uris":["http://zotero.org/users/local/NrHIhgJV/items/GF4FTR9Q"],"uri":["http://zotero.org/users/local/NrHIhgJV/items/GF4FTR9Q"],"itemData":{"id":50,"type":"webpage","title":"Levenshtein Distance","URL":"https://people.cs.pitt.edu/~kirk/cs1501/Pruhs/Spring2006/assignments/editdistance/Levenshtein%20Distance.htm","accessed":{"date-parts":[["2017",6,8]]}}}],"schema":"https://github.com/citation-style-language/schema/raw/master/csl-citation.json"} </w:instrText>
      </w:r>
      <w:r>
        <w:fldChar w:fldCharType="separate"/>
      </w:r>
      <w:r w:rsidRPr="00096198">
        <w:rPr>
          <w:rFonts w:eastAsia="Times New Roman" w:cs="Times New Roman"/>
        </w:rPr>
        <w:t>“</w:t>
      </w:r>
      <w:hyperlink r:id="rId19" w:history="1">
        <w:r w:rsidRPr="00096198">
          <w:rPr>
            <w:rStyle w:val="Hyperlink"/>
            <w:rFonts w:eastAsia="Times New Roman" w:cs="Times New Roman"/>
          </w:rPr>
          <w:t>Levenshtein Dist</w:t>
        </w:r>
        <w:r w:rsidRPr="00096198">
          <w:rPr>
            <w:rStyle w:val="Hyperlink"/>
            <w:rFonts w:eastAsia="Times New Roman" w:cs="Times New Roman"/>
          </w:rPr>
          <w:t>a</w:t>
        </w:r>
        <w:r w:rsidRPr="00096198">
          <w:rPr>
            <w:rStyle w:val="Hyperlink"/>
            <w:rFonts w:eastAsia="Times New Roman" w:cs="Times New Roman"/>
          </w:rPr>
          <w:t>nce.</w:t>
        </w:r>
      </w:hyperlink>
      <w:r w:rsidRPr="00096198">
        <w:rPr>
          <w:rFonts w:eastAsia="Times New Roman" w:cs="Times New Roman"/>
        </w:rPr>
        <w:t>”</w:t>
      </w:r>
      <w:r>
        <w:fldChar w:fldCharType="end"/>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00002FF" w:usb1="4000ACFF" w:usb2="00000001" w:usb3="00000000" w:csb0="0000019F" w:csb1="00000000"/>
  </w:font>
  <w:font w:name="ＭＳ ゴシック">
    <w:charset w:val="80"/>
    <w:family w:val="auto"/>
    <w:pitch w:val="variable"/>
    <w:sig w:usb0="E00002FF" w:usb1="6AC7FDFB" w:usb2="08000012" w:usb3="00000000" w:csb0="0002009F" w:csb1="00000000"/>
  </w:font>
  <w:font w:name="Calibri Light">
    <w:panose1 w:val="020F0302020204030204"/>
    <w:charset w:val="00"/>
    <w:family w:val="auto"/>
    <w:pitch w:val="variable"/>
    <w:sig w:usb0="A00002EF" w:usb1="4000207B" w:usb2="00000000" w:usb3="00000000" w:csb0="0000019F" w:csb1="00000000"/>
  </w:font>
  <w:font w:name="Arial Narrow">
    <w:panose1 w:val="020B0606020202030204"/>
    <w:charset w:val="00"/>
    <w:family w:val="auto"/>
    <w:pitch w:val="variable"/>
    <w:sig w:usb0="00000287" w:usb1="00000800" w:usb2="00000000" w:usb3="00000000" w:csb0="0000009F" w:csb1="00000000"/>
  </w:font>
  <w:font w:name="Verdana">
    <w:panose1 w:val="020B0604030504040204"/>
    <w:charset w:val="00"/>
    <w:family w:val="auto"/>
    <w:pitch w:val="variable"/>
    <w:sig w:usb0="A10006FF" w:usb1="4000205B" w:usb2="00000010" w:usb3="00000000" w:csb0="0000019F" w:csb1="00000000"/>
  </w:font>
  <w:font w:name="Segoe UI">
    <w:altName w:val="Calibri"/>
    <w:charset w:val="00"/>
    <w:family w:val="swiss"/>
    <w:pitch w:val="variable"/>
    <w:sig w:usb0="E4002EFF" w:usb1="C000E47F" w:usb2="00000009" w:usb3="00000000" w:csb0="000001FF" w:csb1="00000000"/>
  </w:font>
  <w:font w:name="Cambria">
    <w:panose1 w:val="02040503050406030204"/>
    <w:charset w:val="00"/>
    <w:family w:val="auto"/>
    <w:pitch w:val="variable"/>
    <w:sig w:usb0="E00002FF" w:usb1="400004FF" w:usb2="00000000" w:usb3="00000000" w:csb0="0000019F" w:csb1="00000000"/>
  </w:font>
  <w:font w:name="Lucida Grande">
    <w:panose1 w:val="020B0600040502020204"/>
    <w:charset w:val="00"/>
    <w:family w:val="auto"/>
    <w:pitch w:val="variable"/>
    <w:sig w:usb0="E1000AEF" w:usb1="5000A1FF" w:usb2="00000000" w:usb3="00000000" w:csb0="000001BF" w:csb1="00000000"/>
  </w:font>
  <w:font w:name="ＭＳ 明朝">
    <w:charset w:val="80"/>
    <w:family w:val="auto"/>
    <w:pitch w:val="variable"/>
    <w:sig w:usb0="E00002FF" w:usb1="6AC7FDFB" w:usb2="08000012" w:usb3="00000000" w:csb0="0002009F" w:csb1="00000000"/>
  </w:font>
  <w:font w:name="Consolas">
    <w:panose1 w:val="020B0609020204030204"/>
    <w:charset w:val="00"/>
    <w:family w:val="auto"/>
    <w:pitch w:val="variable"/>
    <w:sig w:usb0="E10002FF" w:usb1="4000FCFF" w:usb2="00000009"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47175372"/>
      <w:docPartObj>
        <w:docPartGallery w:val="Page Numbers (Bottom of Page)"/>
        <w:docPartUnique/>
      </w:docPartObj>
    </w:sdtPr>
    <w:sdtEndPr>
      <w:rPr>
        <w:noProof/>
      </w:rPr>
    </w:sdtEndPr>
    <w:sdtContent>
      <w:p w14:paraId="16187776" w14:textId="1DD10F2A" w:rsidR="008A60EF" w:rsidRDefault="008A60EF" w:rsidP="00A542EF">
        <w:pPr>
          <w:pStyle w:val="Footer"/>
          <w:jc w:val="center"/>
        </w:pPr>
        <w:r>
          <w:fldChar w:fldCharType="begin"/>
        </w:r>
        <w:r>
          <w:instrText xml:space="preserve"> PAGE   \* MERGEFORMAT </w:instrText>
        </w:r>
        <w:r>
          <w:fldChar w:fldCharType="separate"/>
        </w:r>
        <w:r w:rsidR="008E0488">
          <w:rPr>
            <w:noProof/>
          </w:rPr>
          <w:t>viii</w:t>
        </w:r>
        <w:r>
          <w:rPr>
            <w:noProof/>
          </w:rPr>
          <w:fldChar w:fldCharType="end"/>
        </w:r>
      </w:p>
    </w:sdtContent>
  </w:sdt>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1425061"/>
      <w:docPartObj>
        <w:docPartGallery w:val="Page Numbers (Bottom of Page)"/>
        <w:docPartUnique/>
      </w:docPartObj>
    </w:sdtPr>
    <w:sdtEndPr>
      <w:rPr>
        <w:noProof/>
      </w:rPr>
    </w:sdtEndPr>
    <w:sdtContent>
      <w:p w14:paraId="18300694" w14:textId="5B8EB7D8" w:rsidR="008A60EF" w:rsidRDefault="008A60EF" w:rsidP="002842B4">
        <w:pPr>
          <w:pStyle w:val="Footer"/>
          <w:jc w:val="center"/>
        </w:pPr>
        <w:r>
          <w:fldChar w:fldCharType="begin"/>
        </w:r>
        <w:r>
          <w:instrText xml:space="preserve"> PAGE   \* MERGEFORMAT </w:instrText>
        </w:r>
        <w:r>
          <w:fldChar w:fldCharType="separate"/>
        </w:r>
        <w:r w:rsidR="001E6213">
          <w:rPr>
            <w:noProof/>
          </w:rPr>
          <w:t>22</w:t>
        </w:r>
        <w:r>
          <w:rPr>
            <w:noProof/>
          </w:rPr>
          <w:fldChar w:fldCharType="end"/>
        </w:r>
      </w:p>
    </w:sdtContent>
  </w:sdt>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E0C44F9" w14:textId="77777777" w:rsidR="00A672C7" w:rsidRDefault="00A672C7" w:rsidP="00A542EF">
      <w:pPr>
        <w:spacing w:after="0" w:line="240" w:lineRule="auto"/>
      </w:pPr>
      <w:r>
        <w:separator/>
      </w:r>
    </w:p>
  </w:footnote>
  <w:footnote w:type="continuationSeparator" w:id="0">
    <w:p w14:paraId="3B105895" w14:textId="77777777" w:rsidR="00A672C7" w:rsidRDefault="00A672C7" w:rsidP="00A542EF">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C7C8BDD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1DA2910"/>
    <w:multiLevelType w:val="hybridMultilevel"/>
    <w:tmpl w:val="FB06D4BC"/>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2">
    <w:nsid w:val="08EA33FF"/>
    <w:multiLevelType w:val="hybridMultilevel"/>
    <w:tmpl w:val="FA3201E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125165D4"/>
    <w:multiLevelType w:val="hybridMultilevel"/>
    <w:tmpl w:val="6E7875D8"/>
    <w:lvl w:ilvl="0" w:tplc="5FFA90FA">
      <w:start w:val="1"/>
      <w:numFmt w:val="lowerLetter"/>
      <w:lvlText w:val="%1."/>
      <w:lvlJc w:val="left"/>
      <w:pPr>
        <w:ind w:left="1800" w:hanging="360"/>
      </w:pPr>
      <w:rPr>
        <w:rFonts w:hint="default"/>
      </w:rPr>
    </w:lvl>
    <w:lvl w:ilvl="1" w:tplc="08090019" w:tentative="1">
      <w:start w:val="1"/>
      <w:numFmt w:val="lowerLetter"/>
      <w:lvlText w:val="%2."/>
      <w:lvlJc w:val="left"/>
      <w:pPr>
        <w:ind w:left="2520" w:hanging="360"/>
      </w:pPr>
    </w:lvl>
    <w:lvl w:ilvl="2" w:tplc="0809001B" w:tentative="1">
      <w:start w:val="1"/>
      <w:numFmt w:val="lowerRoman"/>
      <w:lvlText w:val="%3."/>
      <w:lvlJc w:val="right"/>
      <w:pPr>
        <w:ind w:left="3240" w:hanging="180"/>
      </w:pPr>
    </w:lvl>
    <w:lvl w:ilvl="3" w:tplc="0809000F" w:tentative="1">
      <w:start w:val="1"/>
      <w:numFmt w:val="decimal"/>
      <w:lvlText w:val="%4."/>
      <w:lvlJc w:val="left"/>
      <w:pPr>
        <w:ind w:left="3960" w:hanging="360"/>
      </w:pPr>
    </w:lvl>
    <w:lvl w:ilvl="4" w:tplc="08090019" w:tentative="1">
      <w:start w:val="1"/>
      <w:numFmt w:val="lowerLetter"/>
      <w:lvlText w:val="%5."/>
      <w:lvlJc w:val="left"/>
      <w:pPr>
        <w:ind w:left="4680" w:hanging="360"/>
      </w:pPr>
    </w:lvl>
    <w:lvl w:ilvl="5" w:tplc="0809001B" w:tentative="1">
      <w:start w:val="1"/>
      <w:numFmt w:val="lowerRoman"/>
      <w:lvlText w:val="%6."/>
      <w:lvlJc w:val="right"/>
      <w:pPr>
        <w:ind w:left="5400" w:hanging="180"/>
      </w:pPr>
    </w:lvl>
    <w:lvl w:ilvl="6" w:tplc="0809000F" w:tentative="1">
      <w:start w:val="1"/>
      <w:numFmt w:val="decimal"/>
      <w:lvlText w:val="%7."/>
      <w:lvlJc w:val="left"/>
      <w:pPr>
        <w:ind w:left="6120" w:hanging="360"/>
      </w:pPr>
    </w:lvl>
    <w:lvl w:ilvl="7" w:tplc="08090019" w:tentative="1">
      <w:start w:val="1"/>
      <w:numFmt w:val="lowerLetter"/>
      <w:lvlText w:val="%8."/>
      <w:lvlJc w:val="left"/>
      <w:pPr>
        <w:ind w:left="6840" w:hanging="360"/>
      </w:pPr>
    </w:lvl>
    <w:lvl w:ilvl="8" w:tplc="0809001B" w:tentative="1">
      <w:start w:val="1"/>
      <w:numFmt w:val="lowerRoman"/>
      <w:lvlText w:val="%9."/>
      <w:lvlJc w:val="right"/>
      <w:pPr>
        <w:ind w:left="7560" w:hanging="180"/>
      </w:pPr>
    </w:lvl>
  </w:abstractNum>
  <w:abstractNum w:abstractNumId="4">
    <w:nsid w:val="1E0970E5"/>
    <w:multiLevelType w:val="hybridMultilevel"/>
    <w:tmpl w:val="82DA68DA"/>
    <w:lvl w:ilvl="0" w:tplc="BF3CD616">
      <w:start w:val="1"/>
      <w:numFmt w:val="lowerLetter"/>
      <w:lvlText w:val="%1."/>
      <w:lvlJc w:val="left"/>
      <w:pPr>
        <w:ind w:left="1800" w:hanging="360"/>
      </w:pPr>
      <w:rPr>
        <w:rFonts w:hint="default"/>
      </w:rPr>
    </w:lvl>
    <w:lvl w:ilvl="1" w:tplc="08090019" w:tentative="1">
      <w:start w:val="1"/>
      <w:numFmt w:val="lowerLetter"/>
      <w:lvlText w:val="%2."/>
      <w:lvlJc w:val="left"/>
      <w:pPr>
        <w:ind w:left="2520" w:hanging="360"/>
      </w:pPr>
    </w:lvl>
    <w:lvl w:ilvl="2" w:tplc="0809001B" w:tentative="1">
      <w:start w:val="1"/>
      <w:numFmt w:val="lowerRoman"/>
      <w:lvlText w:val="%3."/>
      <w:lvlJc w:val="right"/>
      <w:pPr>
        <w:ind w:left="3240" w:hanging="180"/>
      </w:pPr>
    </w:lvl>
    <w:lvl w:ilvl="3" w:tplc="0809000F" w:tentative="1">
      <w:start w:val="1"/>
      <w:numFmt w:val="decimal"/>
      <w:lvlText w:val="%4."/>
      <w:lvlJc w:val="left"/>
      <w:pPr>
        <w:ind w:left="3960" w:hanging="360"/>
      </w:pPr>
    </w:lvl>
    <w:lvl w:ilvl="4" w:tplc="08090019" w:tentative="1">
      <w:start w:val="1"/>
      <w:numFmt w:val="lowerLetter"/>
      <w:lvlText w:val="%5."/>
      <w:lvlJc w:val="left"/>
      <w:pPr>
        <w:ind w:left="4680" w:hanging="360"/>
      </w:pPr>
    </w:lvl>
    <w:lvl w:ilvl="5" w:tplc="0809001B" w:tentative="1">
      <w:start w:val="1"/>
      <w:numFmt w:val="lowerRoman"/>
      <w:lvlText w:val="%6."/>
      <w:lvlJc w:val="right"/>
      <w:pPr>
        <w:ind w:left="5400" w:hanging="180"/>
      </w:pPr>
    </w:lvl>
    <w:lvl w:ilvl="6" w:tplc="0809000F" w:tentative="1">
      <w:start w:val="1"/>
      <w:numFmt w:val="decimal"/>
      <w:lvlText w:val="%7."/>
      <w:lvlJc w:val="left"/>
      <w:pPr>
        <w:ind w:left="6120" w:hanging="360"/>
      </w:pPr>
    </w:lvl>
    <w:lvl w:ilvl="7" w:tplc="08090019" w:tentative="1">
      <w:start w:val="1"/>
      <w:numFmt w:val="lowerLetter"/>
      <w:lvlText w:val="%8."/>
      <w:lvlJc w:val="left"/>
      <w:pPr>
        <w:ind w:left="6840" w:hanging="360"/>
      </w:pPr>
    </w:lvl>
    <w:lvl w:ilvl="8" w:tplc="0809001B" w:tentative="1">
      <w:start w:val="1"/>
      <w:numFmt w:val="lowerRoman"/>
      <w:lvlText w:val="%9."/>
      <w:lvlJc w:val="right"/>
      <w:pPr>
        <w:ind w:left="7560" w:hanging="180"/>
      </w:pPr>
    </w:lvl>
  </w:abstractNum>
  <w:abstractNum w:abstractNumId="5">
    <w:nsid w:val="2E651638"/>
    <w:multiLevelType w:val="hybridMultilevel"/>
    <w:tmpl w:val="0B3AEE7C"/>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6">
    <w:nsid w:val="360B781A"/>
    <w:multiLevelType w:val="multilevel"/>
    <w:tmpl w:val="37F64950"/>
    <w:lvl w:ilvl="0">
      <w:start w:val="1"/>
      <w:numFmt w:val="decimal"/>
      <w:pStyle w:val="Heading1"/>
      <w:lvlText w:val="Chapter %1."/>
      <w:lvlJc w:val="left"/>
      <w:pPr>
        <w:ind w:left="0" w:firstLine="0"/>
      </w:pPr>
      <w:rPr>
        <w:rFonts w:hint="default"/>
      </w:rPr>
    </w:lvl>
    <w:lvl w:ilvl="1">
      <w:start w:val="1"/>
      <w:numFmt w:val="decimal"/>
      <w:pStyle w:val="Heading2"/>
      <w:lvlText w:val="%1.%2."/>
      <w:lvlJc w:val="left"/>
      <w:pPr>
        <w:ind w:left="0" w:firstLine="0"/>
      </w:pPr>
      <w:rPr>
        <w:rFonts w:hint="default"/>
      </w:rPr>
    </w:lvl>
    <w:lvl w:ilvl="2">
      <w:start w:val="1"/>
      <w:numFmt w:val="decimal"/>
      <w:pStyle w:val="Heading3"/>
      <w:lvlText w:val="%1.%2.%3."/>
      <w:lvlJc w:val="left"/>
      <w:pPr>
        <w:ind w:left="0" w:firstLine="0"/>
      </w:pPr>
      <w:rPr>
        <w:rFonts w:hint="default"/>
      </w:rPr>
    </w:lvl>
    <w:lvl w:ilvl="3">
      <w:start w:val="1"/>
      <w:numFmt w:val="none"/>
      <w:pStyle w:val="Heading4"/>
      <w:suff w:val="nothing"/>
      <w:lvlText w:val=""/>
      <w:lvlJc w:val="left"/>
      <w:pPr>
        <w:ind w:left="0" w:firstLine="0"/>
      </w:pPr>
      <w:rPr>
        <w:rFonts w:hint="default"/>
      </w:rPr>
    </w:lvl>
    <w:lvl w:ilvl="4">
      <w:start w:val="1"/>
      <w:numFmt w:val="none"/>
      <w:pStyle w:val="Heading5"/>
      <w:suff w:val="nothing"/>
      <w:lvlText w:val=""/>
      <w:lvlJc w:val="left"/>
      <w:pPr>
        <w:ind w:left="0" w:firstLine="0"/>
      </w:pPr>
      <w:rPr>
        <w:rFonts w:hint="default"/>
      </w:rPr>
    </w:lvl>
    <w:lvl w:ilvl="5">
      <w:start w:val="1"/>
      <w:numFmt w:val="none"/>
      <w:pStyle w:val="Heading6"/>
      <w:suff w:val="nothing"/>
      <w:lvlText w:val=""/>
      <w:lvlJc w:val="left"/>
      <w:pPr>
        <w:ind w:left="0" w:firstLine="0"/>
      </w:pPr>
      <w:rPr>
        <w:rFonts w:hint="default"/>
      </w:rPr>
    </w:lvl>
    <w:lvl w:ilvl="6">
      <w:start w:val="1"/>
      <w:numFmt w:val="none"/>
      <w:pStyle w:val="Heading7"/>
      <w:suff w:val="nothing"/>
      <w:lvlText w:val=""/>
      <w:lvlJc w:val="left"/>
      <w:pPr>
        <w:ind w:left="0" w:firstLine="0"/>
      </w:pPr>
      <w:rPr>
        <w:rFonts w:hint="default"/>
      </w:rPr>
    </w:lvl>
    <w:lvl w:ilvl="7">
      <w:start w:val="1"/>
      <w:numFmt w:val="none"/>
      <w:pStyle w:val="Heading8"/>
      <w:suff w:val="nothing"/>
      <w:lvlText w:val=""/>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7">
    <w:nsid w:val="40B92D2F"/>
    <w:multiLevelType w:val="multilevel"/>
    <w:tmpl w:val="1F7AFDF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nsid w:val="4A8F1B83"/>
    <w:multiLevelType w:val="hybridMultilevel"/>
    <w:tmpl w:val="FA76117A"/>
    <w:lvl w:ilvl="0" w:tplc="63728B42">
      <w:start w:val="1"/>
      <w:numFmt w:val="lowerRoman"/>
      <w:lvlText w:val="%1."/>
      <w:lvlJc w:val="left"/>
      <w:pPr>
        <w:ind w:left="1440" w:hanging="72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9">
    <w:nsid w:val="53A8264E"/>
    <w:multiLevelType w:val="hybridMultilevel"/>
    <w:tmpl w:val="BC325A56"/>
    <w:lvl w:ilvl="0" w:tplc="CC2C4864">
      <w:start w:val="1"/>
      <w:numFmt w:val="decimal"/>
      <w:lvlText w:val="%1."/>
      <w:lvlJc w:val="left"/>
      <w:pPr>
        <w:ind w:left="720" w:hanging="360"/>
      </w:pPr>
      <w:rPr>
        <w:rFonts w:ascii="Arial" w:eastAsiaTheme="minorHAnsi" w:hAnsi="Arial" w:cstheme="minorBidi" w:hint="default"/>
        <w:sz w:val="22"/>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nsid w:val="58B619B5"/>
    <w:multiLevelType w:val="hybridMultilevel"/>
    <w:tmpl w:val="364C80B2"/>
    <w:lvl w:ilvl="0" w:tplc="19D43F9C">
      <w:numFmt w:val="bullet"/>
      <w:pStyle w:val="2Bullet"/>
      <w:lvlText w:val="•"/>
      <w:lvlJc w:val="left"/>
      <w:pPr>
        <w:ind w:left="1080" w:hanging="360"/>
      </w:pPr>
      <w:rPr>
        <w:rFonts w:ascii="Arial" w:eastAsia="Times New Roman" w:hAnsi="Arial" w:hint="default"/>
      </w:rPr>
    </w:lvl>
    <w:lvl w:ilvl="1" w:tplc="A94AFC0E">
      <w:start w:val="1"/>
      <w:numFmt w:val="bullet"/>
      <w:lvlText w:val="o"/>
      <w:lvlJc w:val="left"/>
      <w:pPr>
        <w:ind w:left="1800" w:hanging="360"/>
      </w:pPr>
      <w:rPr>
        <w:rFonts w:ascii="Courier New" w:hAnsi="Courier New" w:hint="default"/>
        <w:sz w:val="16"/>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hint="default"/>
      </w:rPr>
    </w:lvl>
    <w:lvl w:ilvl="8" w:tplc="10090005" w:tentative="1">
      <w:start w:val="1"/>
      <w:numFmt w:val="bullet"/>
      <w:lvlText w:val=""/>
      <w:lvlJc w:val="left"/>
      <w:pPr>
        <w:ind w:left="6840" w:hanging="360"/>
      </w:pPr>
      <w:rPr>
        <w:rFonts w:ascii="Wingdings" w:hAnsi="Wingdings" w:hint="default"/>
      </w:rPr>
    </w:lvl>
  </w:abstractNum>
  <w:num w:numId="1">
    <w:abstractNumId w:val="6"/>
  </w:num>
  <w:num w:numId="2">
    <w:abstractNumId w:val="10"/>
  </w:num>
  <w:num w:numId="3">
    <w:abstractNumId w:val="7"/>
  </w:num>
  <w:num w:numId="4">
    <w:abstractNumId w:val="2"/>
  </w:num>
  <w:num w:numId="5">
    <w:abstractNumId w:val="0"/>
  </w:num>
  <w:num w:numId="6">
    <w:abstractNumId w:val="4"/>
  </w:num>
  <w:num w:numId="7">
    <w:abstractNumId w:val="3"/>
  </w:num>
  <w:num w:numId="8">
    <w:abstractNumId w:val="8"/>
  </w:num>
  <w:num w:numId="9">
    <w:abstractNumId w:val="9"/>
  </w:num>
  <w:num w:numId="10">
    <w:abstractNumId w:val="5"/>
  </w:num>
  <w:num w:numId="11">
    <w:abstractNumId w:val="1"/>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8"/>
  <w:stylePaneSortMethod w:val="0000"/>
  <w:defaultTabStop w:val="720"/>
  <w:drawingGridHorizontalSpacing w:val="11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C0A80"/>
    <w:rsid w:val="00000473"/>
    <w:rsid w:val="00001706"/>
    <w:rsid w:val="0000234E"/>
    <w:rsid w:val="00006995"/>
    <w:rsid w:val="00006D16"/>
    <w:rsid w:val="000122CB"/>
    <w:rsid w:val="000147AB"/>
    <w:rsid w:val="00016995"/>
    <w:rsid w:val="000227BD"/>
    <w:rsid w:val="000229C6"/>
    <w:rsid w:val="000236F5"/>
    <w:rsid w:val="00027237"/>
    <w:rsid w:val="00032D9B"/>
    <w:rsid w:val="00035765"/>
    <w:rsid w:val="00036649"/>
    <w:rsid w:val="00042066"/>
    <w:rsid w:val="0004683D"/>
    <w:rsid w:val="00046BD7"/>
    <w:rsid w:val="0006095E"/>
    <w:rsid w:val="00062C29"/>
    <w:rsid w:val="00063268"/>
    <w:rsid w:val="00063D3F"/>
    <w:rsid w:val="000679F9"/>
    <w:rsid w:val="000710C1"/>
    <w:rsid w:val="00071B49"/>
    <w:rsid w:val="000842EC"/>
    <w:rsid w:val="00091B90"/>
    <w:rsid w:val="00096198"/>
    <w:rsid w:val="000A6556"/>
    <w:rsid w:val="000B4421"/>
    <w:rsid w:val="000C0A80"/>
    <w:rsid w:val="000C6109"/>
    <w:rsid w:val="000D55F1"/>
    <w:rsid w:val="000D77A1"/>
    <w:rsid w:val="000E234C"/>
    <w:rsid w:val="000E4470"/>
    <w:rsid w:val="000E63AC"/>
    <w:rsid w:val="000F70F6"/>
    <w:rsid w:val="001017E9"/>
    <w:rsid w:val="00102B64"/>
    <w:rsid w:val="001058E3"/>
    <w:rsid w:val="00105D3E"/>
    <w:rsid w:val="00113DFE"/>
    <w:rsid w:val="00113F82"/>
    <w:rsid w:val="0011654D"/>
    <w:rsid w:val="00117B75"/>
    <w:rsid w:val="00121E0F"/>
    <w:rsid w:val="0012690C"/>
    <w:rsid w:val="0013174D"/>
    <w:rsid w:val="001440E3"/>
    <w:rsid w:val="00147C41"/>
    <w:rsid w:val="001537B5"/>
    <w:rsid w:val="00161D36"/>
    <w:rsid w:val="00162373"/>
    <w:rsid w:val="00162844"/>
    <w:rsid w:val="00166E3A"/>
    <w:rsid w:val="00175992"/>
    <w:rsid w:val="001868DE"/>
    <w:rsid w:val="00191318"/>
    <w:rsid w:val="0019239A"/>
    <w:rsid w:val="001930C3"/>
    <w:rsid w:val="001952A7"/>
    <w:rsid w:val="001A2E17"/>
    <w:rsid w:val="001A4992"/>
    <w:rsid w:val="001B2EE8"/>
    <w:rsid w:val="001B452C"/>
    <w:rsid w:val="001C12A2"/>
    <w:rsid w:val="001C2BE7"/>
    <w:rsid w:val="001C5FA8"/>
    <w:rsid w:val="001D107F"/>
    <w:rsid w:val="001D2373"/>
    <w:rsid w:val="001D3CD6"/>
    <w:rsid w:val="001E258A"/>
    <w:rsid w:val="001E6213"/>
    <w:rsid w:val="001E68F2"/>
    <w:rsid w:val="001F052A"/>
    <w:rsid w:val="001F063C"/>
    <w:rsid w:val="001F1AEE"/>
    <w:rsid w:val="001F38E0"/>
    <w:rsid w:val="00200B9E"/>
    <w:rsid w:val="002015E2"/>
    <w:rsid w:val="00203921"/>
    <w:rsid w:val="002104A2"/>
    <w:rsid w:val="002127C3"/>
    <w:rsid w:val="00213104"/>
    <w:rsid w:val="002143D1"/>
    <w:rsid w:val="00216111"/>
    <w:rsid w:val="002162A1"/>
    <w:rsid w:val="00221A88"/>
    <w:rsid w:val="00223A6B"/>
    <w:rsid w:val="002251AE"/>
    <w:rsid w:val="002336E1"/>
    <w:rsid w:val="00240C56"/>
    <w:rsid w:val="00240D5F"/>
    <w:rsid w:val="00241CAF"/>
    <w:rsid w:val="00242297"/>
    <w:rsid w:val="00244CCB"/>
    <w:rsid w:val="00261553"/>
    <w:rsid w:val="00261A9E"/>
    <w:rsid w:val="002623C0"/>
    <w:rsid w:val="00265428"/>
    <w:rsid w:val="00267E13"/>
    <w:rsid w:val="00273CEC"/>
    <w:rsid w:val="00276693"/>
    <w:rsid w:val="002804C8"/>
    <w:rsid w:val="002842B4"/>
    <w:rsid w:val="002910D2"/>
    <w:rsid w:val="00293099"/>
    <w:rsid w:val="002A06D7"/>
    <w:rsid w:val="002A1763"/>
    <w:rsid w:val="002A62F4"/>
    <w:rsid w:val="002A6BD2"/>
    <w:rsid w:val="002B1EDE"/>
    <w:rsid w:val="002C0F3B"/>
    <w:rsid w:val="002C322A"/>
    <w:rsid w:val="002C6EFE"/>
    <w:rsid w:val="002D0F75"/>
    <w:rsid w:val="002E08BC"/>
    <w:rsid w:val="002E476F"/>
    <w:rsid w:val="002E5EB5"/>
    <w:rsid w:val="00302768"/>
    <w:rsid w:val="00313674"/>
    <w:rsid w:val="003143FD"/>
    <w:rsid w:val="00314B03"/>
    <w:rsid w:val="00321647"/>
    <w:rsid w:val="0035168F"/>
    <w:rsid w:val="00354BED"/>
    <w:rsid w:val="00372609"/>
    <w:rsid w:val="0037374B"/>
    <w:rsid w:val="00384B2C"/>
    <w:rsid w:val="00385D2C"/>
    <w:rsid w:val="003954F3"/>
    <w:rsid w:val="00397726"/>
    <w:rsid w:val="003B0D54"/>
    <w:rsid w:val="003B24B8"/>
    <w:rsid w:val="003B28C0"/>
    <w:rsid w:val="003B2B7E"/>
    <w:rsid w:val="003B2CDF"/>
    <w:rsid w:val="003B37D8"/>
    <w:rsid w:val="003B3CB3"/>
    <w:rsid w:val="003B5653"/>
    <w:rsid w:val="003C39B3"/>
    <w:rsid w:val="003C3D69"/>
    <w:rsid w:val="003D4061"/>
    <w:rsid w:val="003E08BC"/>
    <w:rsid w:val="003E2489"/>
    <w:rsid w:val="003E6A2D"/>
    <w:rsid w:val="003F37A6"/>
    <w:rsid w:val="003F51A4"/>
    <w:rsid w:val="00405541"/>
    <w:rsid w:val="00407460"/>
    <w:rsid w:val="0041332F"/>
    <w:rsid w:val="00413688"/>
    <w:rsid w:val="00415E03"/>
    <w:rsid w:val="00430D5B"/>
    <w:rsid w:val="00432C9B"/>
    <w:rsid w:val="00434443"/>
    <w:rsid w:val="00437EE0"/>
    <w:rsid w:val="00441AA7"/>
    <w:rsid w:val="00443936"/>
    <w:rsid w:val="00445043"/>
    <w:rsid w:val="0044610C"/>
    <w:rsid w:val="00446DBE"/>
    <w:rsid w:val="00451B6C"/>
    <w:rsid w:val="004522D4"/>
    <w:rsid w:val="00456589"/>
    <w:rsid w:val="0047625A"/>
    <w:rsid w:val="00481150"/>
    <w:rsid w:val="00485631"/>
    <w:rsid w:val="00486A07"/>
    <w:rsid w:val="00494BAF"/>
    <w:rsid w:val="00494FED"/>
    <w:rsid w:val="004B0D60"/>
    <w:rsid w:val="004B13A1"/>
    <w:rsid w:val="004B39F9"/>
    <w:rsid w:val="004C14BB"/>
    <w:rsid w:val="004D213D"/>
    <w:rsid w:val="004D3CA2"/>
    <w:rsid w:val="004E0E0C"/>
    <w:rsid w:val="004E1A5A"/>
    <w:rsid w:val="004F3A6B"/>
    <w:rsid w:val="004F6AC5"/>
    <w:rsid w:val="00500C7A"/>
    <w:rsid w:val="00512847"/>
    <w:rsid w:val="005141CE"/>
    <w:rsid w:val="00514EC2"/>
    <w:rsid w:val="005166E7"/>
    <w:rsid w:val="00517F10"/>
    <w:rsid w:val="00541562"/>
    <w:rsid w:val="005555E7"/>
    <w:rsid w:val="005568E9"/>
    <w:rsid w:val="00556D4F"/>
    <w:rsid w:val="00567571"/>
    <w:rsid w:val="00591D18"/>
    <w:rsid w:val="00596BA2"/>
    <w:rsid w:val="005A6DA2"/>
    <w:rsid w:val="005A785D"/>
    <w:rsid w:val="005B22A4"/>
    <w:rsid w:val="005B302C"/>
    <w:rsid w:val="005B70F7"/>
    <w:rsid w:val="005C046C"/>
    <w:rsid w:val="005C08D2"/>
    <w:rsid w:val="005C53D7"/>
    <w:rsid w:val="005C5AE3"/>
    <w:rsid w:val="005C784B"/>
    <w:rsid w:val="005D23B1"/>
    <w:rsid w:val="005D6CF6"/>
    <w:rsid w:val="005E431F"/>
    <w:rsid w:val="005F3787"/>
    <w:rsid w:val="005F3C06"/>
    <w:rsid w:val="005F53FA"/>
    <w:rsid w:val="0060709D"/>
    <w:rsid w:val="00607D5F"/>
    <w:rsid w:val="0061204B"/>
    <w:rsid w:val="006138CB"/>
    <w:rsid w:val="00614BCD"/>
    <w:rsid w:val="00622644"/>
    <w:rsid w:val="00623EA3"/>
    <w:rsid w:val="00643940"/>
    <w:rsid w:val="00646F8D"/>
    <w:rsid w:val="00647B4E"/>
    <w:rsid w:val="00660296"/>
    <w:rsid w:val="00661F04"/>
    <w:rsid w:val="00662F96"/>
    <w:rsid w:val="0067102C"/>
    <w:rsid w:val="006730BE"/>
    <w:rsid w:val="00675271"/>
    <w:rsid w:val="006921BF"/>
    <w:rsid w:val="006972CF"/>
    <w:rsid w:val="006A313A"/>
    <w:rsid w:val="006B7E56"/>
    <w:rsid w:val="006C20E6"/>
    <w:rsid w:val="006E47E4"/>
    <w:rsid w:val="006E4BC7"/>
    <w:rsid w:val="006F5097"/>
    <w:rsid w:val="007054CE"/>
    <w:rsid w:val="007146EB"/>
    <w:rsid w:val="007153D2"/>
    <w:rsid w:val="00726916"/>
    <w:rsid w:val="00732C9E"/>
    <w:rsid w:val="007352BA"/>
    <w:rsid w:val="0073531C"/>
    <w:rsid w:val="00746B48"/>
    <w:rsid w:val="007503EC"/>
    <w:rsid w:val="00751639"/>
    <w:rsid w:val="00765C2E"/>
    <w:rsid w:val="00771B72"/>
    <w:rsid w:val="007804DC"/>
    <w:rsid w:val="00784147"/>
    <w:rsid w:val="00784D5F"/>
    <w:rsid w:val="00791D3A"/>
    <w:rsid w:val="00791DDF"/>
    <w:rsid w:val="007941E1"/>
    <w:rsid w:val="00796229"/>
    <w:rsid w:val="007A0549"/>
    <w:rsid w:val="007A4070"/>
    <w:rsid w:val="007C1591"/>
    <w:rsid w:val="007C24E9"/>
    <w:rsid w:val="007C2C1E"/>
    <w:rsid w:val="007D079E"/>
    <w:rsid w:val="007D14ED"/>
    <w:rsid w:val="007D2905"/>
    <w:rsid w:val="007E19A4"/>
    <w:rsid w:val="007F786F"/>
    <w:rsid w:val="0080131F"/>
    <w:rsid w:val="00801DD0"/>
    <w:rsid w:val="00806B5F"/>
    <w:rsid w:val="00820B8C"/>
    <w:rsid w:val="0082303B"/>
    <w:rsid w:val="00834587"/>
    <w:rsid w:val="00835876"/>
    <w:rsid w:val="00842635"/>
    <w:rsid w:val="0084365C"/>
    <w:rsid w:val="00854C99"/>
    <w:rsid w:val="00861AC4"/>
    <w:rsid w:val="0086457F"/>
    <w:rsid w:val="0086692C"/>
    <w:rsid w:val="00871AC3"/>
    <w:rsid w:val="008763C5"/>
    <w:rsid w:val="00881129"/>
    <w:rsid w:val="00881836"/>
    <w:rsid w:val="008859B2"/>
    <w:rsid w:val="0088710A"/>
    <w:rsid w:val="0089433E"/>
    <w:rsid w:val="008A60EF"/>
    <w:rsid w:val="008A7F25"/>
    <w:rsid w:val="008B1FCF"/>
    <w:rsid w:val="008B3F84"/>
    <w:rsid w:val="008B455A"/>
    <w:rsid w:val="008C0B03"/>
    <w:rsid w:val="008D4FAA"/>
    <w:rsid w:val="008D5E69"/>
    <w:rsid w:val="008D70D8"/>
    <w:rsid w:val="008E0488"/>
    <w:rsid w:val="008E242A"/>
    <w:rsid w:val="008E3D3A"/>
    <w:rsid w:val="008E4592"/>
    <w:rsid w:val="008E54BB"/>
    <w:rsid w:val="008F52A7"/>
    <w:rsid w:val="00910A03"/>
    <w:rsid w:val="00912F95"/>
    <w:rsid w:val="0091331A"/>
    <w:rsid w:val="00914026"/>
    <w:rsid w:val="009222C4"/>
    <w:rsid w:val="00926AD5"/>
    <w:rsid w:val="00943930"/>
    <w:rsid w:val="00962B5D"/>
    <w:rsid w:val="00962D71"/>
    <w:rsid w:val="009642AF"/>
    <w:rsid w:val="00965C1C"/>
    <w:rsid w:val="009865B7"/>
    <w:rsid w:val="0098663D"/>
    <w:rsid w:val="009A0FBC"/>
    <w:rsid w:val="009A1E01"/>
    <w:rsid w:val="009A5882"/>
    <w:rsid w:val="009B700D"/>
    <w:rsid w:val="009C4E78"/>
    <w:rsid w:val="009E23BE"/>
    <w:rsid w:val="009E4615"/>
    <w:rsid w:val="009F1641"/>
    <w:rsid w:val="009F1901"/>
    <w:rsid w:val="009F1EB9"/>
    <w:rsid w:val="00A047F7"/>
    <w:rsid w:val="00A07D78"/>
    <w:rsid w:val="00A126BE"/>
    <w:rsid w:val="00A13C6D"/>
    <w:rsid w:val="00A146E6"/>
    <w:rsid w:val="00A1477D"/>
    <w:rsid w:val="00A22DD2"/>
    <w:rsid w:val="00A31734"/>
    <w:rsid w:val="00A326B6"/>
    <w:rsid w:val="00A35664"/>
    <w:rsid w:val="00A378EC"/>
    <w:rsid w:val="00A512E9"/>
    <w:rsid w:val="00A52C63"/>
    <w:rsid w:val="00A542EF"/>
    <w:rsid w:val="00A55F00"/>
    <w:rsid w:val="00A56963"/>
    <w:rsid w:val="00A671A0"/>
    <w:rsid w:val="00A672C7"/>
    <w:rsid w:val="00A701B1"/>
    <w:rsid w:val="00A80504"/>
    <w:rsid w:val="00A80BF2"/>
    <w:rsid w:val="00A9067B"/>
    <w:rsid w:val="00A96206"/>
    <w:rsid w:val="00AA20C8"/>
    <w:rsid w:val="00AA27DC"/>
    <w:rsid w:val="00AA2CE6"/>
    <w:rsid w:val="00AB6A94"/>
    <w:rsid w:val="00AC170E"/>
    <w:rsid w:val="00AC6B86"/>
    <w:rsid w:val="00AD1529"/>
    <w:rsid w:val="00AD6D34"/>
    <w:rsid w:val="00AD6F8B"/>
    <w:rsid w:val="00AE1BEB"/>
    <w:rsid w:val="00AF1E82"/>
    <w:rsid w:val="00AF2854"/>
    <w:rsid w:val="00AF3450"/>
    <w:rsid w:val="00B11271"/>
    <w:rsid w:val="00B13A69"/>
    <w:rsid w:val="00B2117B"/>
    <w:rsid w:val="00B23EBE"/>
    <w:rsid w:val="00B26166"/>
    <w:rsid w:val="00B26E55"/>
    <w:rsid w:val="00B30BAE"/>
    <w:rsid w:val="00B31456"/>
    <w:rsid w:val="00B36210"/>
    <w:rsid w:val="00B4373A"/>
    <w:rsid w:val="00B458A0"/>
    <w:rsid w:val="00B46017"/>
    <w:rsid w:val="00B51FC9"/>
    <w:rsid w:val="00B5408B"/>
    <w:rsid w:val="00B5462C"/>
    <w:rsid w:val="00B552EA"/>
    <w:rsid w:val="00B60144"/>
    <w:rsid w:val="00B61271"/>
    <w:rsid w:val="00B61F81"/>
    <w:rsid w:val="00B64FF2"/>
    <w:rsid w:val="00B73EFD"/>
    <w:rsid w:val="00B76092"/>
    <w:rsid w:val="00B87FAC"/>
    <w:rsid w:val="00B934CF"/>
    <w:rsid w:val="00B96093"/>
    <w:rsid w:val="00BA6D32"/>
    <w:rsid w:val="00BB05E6"/>
    <w:rsid w:val="00BB2BEB"/>
    <w:rsid w:val="00BB475C"/>
    <w:rsid w:val="00BC063A"/>
    <w:rsid w:val="00BC1B1E"/>
    <w:rsid w:val="00BC235F"/>
    <w:rsid w:val="00BC386D"/>
    <w:rsid w:val="00BC3B37"/>
    <w:rsid w:val="00BD47DE"/>
    <w:rsid w:val="00BD4F03"/>
    <w:rsid w:val="00BD4FE4"/>
    <w:rsid w:val="00BE0009"/>
    <w:rsid w:val="00BE2821"/>
    <w:rsid w:val="00BE626A"/>
    <w:rsid w:val="00BE7C5F"/>
    <w:rsid w:val="00BF05CE"/>
    <w:rsid w:val="00BF50A6"/>
    <w:rsid w:val="00BF7550"/>
    <w:rsid w:val="00C12A4D"/>
    <w:rsid w:val="00C16759"/>
    <w:rsid w:val="00C229F9"/>
    <w:rsid w:val="00C30BD9"/>
    <w:rsid w:val="00C42783"/>
    <w:rsid w:val="00C53913"/>
    <w:rsid w:val="00C55F77"/>
    <w:rsid w:val="00C57712"/>
    <w:rsid w:val="00C6146B"/>
    <w:rsid w:val="00C7184C"/>
    <w:rsid w:val="00C71C76"/>
    <w:rsid w:val="00C7572E"/>
    <w:rsid w:val="00C75AD8"/>
    <w:rsid w:val="00C8177D"/>
    <w:rsid w:val="00C942CF"/>
    <w:rsid w:val="00C947F5"/>
    <w:rsid w:val="00C96AB4"/>
    <w:rsid w:val="00CA3D91"/>
    <w:rsid w:val="00CA4568"/>
    <w:rsid w:val="00CB363D"/>
    <w:rsid w:val="00CC28A7"/>
    <w:rsid w:val="00CC3FE7"/>
    <w:rsid w:val="00CD2B57"/>
    <w:rsid w:val="00CD3426"/>
    <w:rsid w:val="00CD730E"/>
    <w:rsid w:val="00CE5754"/>
    <w:rsid w:val="00CF2264"/>
    <w:rsid w:val="00CF5C60"/>
    <w:rsid w:val="00D25AFE"/>
    <w:rsid w:val="00D26CE0"/>
    <w:rsid w:val="00D2731A"/>
    <w:rsid w:val="00D30096"/>
    <w:rsid w:val="00D30AA1"/>
    <w:rsid w:val="00D32BBB"/>
    <w:rsid w:val="00D341D0"/>
    <w:rsid w:val="00D35D23"/>
    <w:rsid w:val="00D37834"/>
    <w:rsid w:val="00D425EA"/>
    <w:rsid w:val="00D6122E"/>
    <w:rsid w:val="00D647B0"/>
    <w:rsid w:val="00D67013"/>
    <w:rsid w:val="00D7173B"/>
    <w:rsid w:val="00D737A7"/>
    <w:rsid w:val="00D74E89"/>
    <w:rsid w:val="00D843CA"/>
    <w:rsid w:val="00D85AD4"/>
    <w:rsid w:val="00D9016F"/>
    <w:rsid w:val="00D949CA"/>
    <w:rsid w:val="00D95992"/>
    <w:rsid w:val="00DA39DD"/>
    <w:rsid w:val="00DA7858"/>
    <w:rsid w:val="00DB02CC"/>
    <w:rsid w:val="00DB51E6"/>
    <w:rsid w:val="00DB52AA"/>
    <w:rsid w:val="00DC1AAA"/>
    <w:rsid w:val="00DC30E8"/>
    <w:rsid w:val="00DD056B"/>
    <w:rsid w:val="00DD0DD2"/>
    <w:rsid w:val="00DD335F"/>
    <w:rsid w:val="00DE5FB3"/>
    <w:rsid w:val="00DF1D9B"/>
    <w:rsid w:val="00DF3EE7"/>
    <w:rsid w:val="00DF6B61"/>
    <w:rsid w:val="00E01F9B"/>
    <w:rsid w:val="00E10BCA"/>
    <w:rsid w:val="00E132D4"/>
    <w:rsid w:val="00E209E6"/>
    <w:rsid w:val="00E24E64"/>
    <w:rsid w:val="00E310EB"/>
    <w:rsid w:val="00E35747"/>
    <w:rsid w:val="00E36AF7"/>
    <w:rsid w:val="00E378D8"/>
    <w:rsid w:val="00E534E6"/>
    <w:rsid w:val="00E57D54"/>
    <w:rsid w:val="00E623B0"/>
    <w:rsid w:val="00E7186D"/>
    <w:rsid w:val="00E730C4"/>
    <w:rsid w:val="00E734A8"/>
    <w:rsid w:val="00E74044"/>
    <w:rsid w:val="00E77994"/>
    <w:rsid w:val="00E813A6"/>
    <w:rsid w:val="00E82262"/>
    <w:rsid w:val="00E833FF"/>
    <w:rsid w:val="00E86DF1"/>
    <w:rsid w:val="00E8766D"/>
    <w:rsid w:val="00E92C0F"/>
    <w:rsid w:val="00E97FF1"/>
    <w:rsid w:val="00EA7619"/>
    <w:rsid w:val="00EC11BC"/>
    <w:rsid w:val="00EC1212"/>
    <w:rsid w:val="00EC77EF"/>
    <w:rsid w:val="00ED062F"/>
    <w:rsid w:val="00ED7266"/>
    <w:rsid w:val="00F01811"/>
    <w:rsid w:val="00F01B39"/>
    <w:rsid w:val="00F03B4B"/>
    <w:rsid w:val="00F03C23"/>
    <w:rsid w:val="00F0513E"/>
    <w:rsid w:val="00F05875"/>
    <w:rsid w:val="00F05B75"/>
    <w:rsid w:val="00F1078A"/>
    <w:rsid w:val="00F11A24"/>
    <w:rsid w:val="00F122D0"/>
    <w:rsid w:val="00F1365C"/>
    <w:rsid w:val="00F141C1"/>
    <w:rsid w:val="00F23678"/>
    <w:rsid w:val="00F37813"/>
    <w:rsid w:val="00F4162B"/>
    <w:rsid w:val="00F54916"/>
    <w:rsid w:val="00F57DB1"/>
    <w:rsid w:val="00F612F2"/>
    <w:rsid w:val="00F64028"/>
    <w:rsid w:val="00F64615"/>
    <w:rsid w:val="00F67391"/>
    <w:rsid w:val="00F678A6"/>
    <w:rsid w:val="00F71A26"/>
    <w:rsid w:val="00F76AC3"/>
    <w:rsid w:val="00F82727"/>
    <w:rsid w:val="00F90126"/>
    <w:rsid w:val="00F92FB9"/>
    <w:rsid w:val="00F94A27"/>
    <w:rsid w:val="00F95267"/>
    <w:rsid w:val="00FA0CFA"/>
    <w:rsid w:val="00FA25F2"/>
    <w:rsid w:val="00FA7FA5"/>
    <w:rsid w:val="00FB18AE"/>
    <w:rsid w:val="00FB3AE2"/>
    <w:rsid w:val="00FC58D1"/>
    <w:rsid w:val="00FC65A3"/>
    <w:rsid w:val="00FD5B6B"/>
    <w:rsid w:val="00FD6A55"/>
    <w:rsid w:val="00FE0AD2"/>
    <w:rsid w:val="00FE4B5A"/>
    <w:rsid w:val="00FE7C09"/>
    <w:rsid w:val="00FF22D4"/>
    <w:rsid w:val="00FF375C"/>
    <w:rsid w:val="00FF7D49"/>
  </w:rsids>
  <m:mathPr>
    <m:mathFont m:val="Cambria Math"/>
    <m:brkBin m:val="before"/>
    <m:brkBinSub m:val="--"/>
    <m:smallFrac m:val="0"/>
    <m:dispDef/>
    <m:lMargin m:val="0"/>
    <m:rMargin m:val="0"/>
    <m:defJc m:val="centerGroup"/>
    <m:wrapIndent m:val="1440"/>
    <m:intLim m:val="subSup"/>
    <m:naryLim m:val="undOvr"/>
  </m:mathPr>
  <w:themeFontLang w:val="en-US" w:eastAsia="ja-JP" w:bidi="x-non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6F3F113"/>
  <w15:docId w15:val="{AD72D9BD-6180-4613-AD24-51CF109CBD3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267E13"/>
    <w:pPr>
      <w:spacing w:after="240" w:line="360" w:lineRule="auto"/>
    </w:pPr>
    <w:rPr>
      <w:rFonts w:ascii="Arial" w:hAnsi="Arial"/>
      <w:sz w:val="24"/>
    </w:rPr>
  </w:style>
  <w:style w:type="paragraph" w:styleId="Heading1">
    <w:name w:val="heading 1"/>
    <w:basedOn w:val="1ParaHangingIndent"/>
    <w:next w:val="1Para"/>
    <w:link w:val="Heading1Char"/>
    <w:uiPriority w:val="9"/>
    <w:qFormat/>
    <w:rsid w:val="00ED7266"/>
    <w:pPr>
      <w:keepNext/>
      <w:keepLines/>
      <w:pageBreakBefore/>
      <w:numPr>
        <w:numId w:val="1"/>
      </w:numPr>
      <w:spacing w:before="480" w:after="480" w:line="240" w:lineRule="auto"/>
      <w:outlineLvl w:val="0"/>
    </w:pPr>
    <w:rPr>
      <w:rFonts w:eastAsiaTheme="majorEastAsia" w:cstheme="majorBidi"/>
      <w:b/>
      <w:color w:val="000000" w:themeColor="text1"/>
      <w:sz w:val="34"/>
      <w:szCs w:val="32"/>
    </w:rPr>
  </w:style>
  <w:style w:type="paragraph" w:styleId="Heading2">
    <w:name w:val="heading 2"/>
    <w:basedOn w:val="1ParaFlushLeft"/>
    <w:next w:val="1Para"/>
    <w:link w:val="Heading2Char"/>
    <w:uiPriority w:val="9"/>
    <w:unhideWhenUsed/>
    <w:qFormat/>
    <w:rsid w:val="00F23678"/>
    <w:pPr>
      <w:keepNext/>
      <w:keepLines/>
      <w:numPr>
        <w:ilvl w:val="1"/>
        <w:numId w:val="1"/>
      </w:numPr>
      <w:spacing w:before="360" w:after="360" w:line="240" w:lineRule="auto"/>
      <w:ind w:left="720" w:hanging="720"/>
      <w:outlineLvl w:val="1"/>
    </w:pPr>
    <w:rPr>
      <w:rFonts w:eastAsiaTheme="majorEastAsia" w:cstheme="majorBidi"/>
      <w:b/>
      <w:color w:val="000000" w:themeColor="text1"/>
      <w:sz w:val="30"/>
      <w:szCs w:val="26"/>
    </w:rPr>
  </w:style>
  <w:style w:type="paragraph" w:styleId="Heading3">
    <w:name w:val="heading 3"/>
    <w:basedOn w:val="Normal"/>
    <w:next w:val="1Para"/>
    <w:link w:val="Heading3Char"/>
    <w:uiPriority w:val="9"/>
    <w:unhideWhenUsed/>
    <w:qFormat/>
    <w:rsid w:val="00F23678"/>
    <w:pPr>
      <w:keepNext/>
      <w:keepLines/>
      <w:numPr>
        <w:ilvl w:val="2"/>
        <w:numId w:val="1"/>
      </w:numPr>
      <w:spacing w:before="360" w:after="360" w:line="240" w:lineRule="auto"/>
      <w:ind w:left="720" w:hanging="720"/>
      <w:outlineLvl w:val="2"/>
    </w:pPr>
    <w:rPr>
      <w:rFonts w:eastAsiaTheme="majorEastAsia" w:cstheme="majorBidi"/>
      <w:b/>
      <w:color w:val="000000" w:themeColor="text1"/>
      <w:sz w:val="26"/>
      <w:szCs w:val="24"/>
      <w:lang w:val="en-CA"/>
    </w:rPr>
  </w:style>
  <w:style w:type="paragraph" w:styleId="Heading4">
    <w:name w:val="heading 4"/>
    <w:basedOn w:val="Normal"/>
    <w:next w:val="1Para"/>
    <w:link w:val="Heading4Char"/>
    <w:uiPriority w:val="9"/>
    <w:unhideWhenUsed/>
    <w:qFormat/>
    <w:rsid w:val="00456589"/>
    <w:pPr>
      <w:keepNext/>
      <w:keepLines/>
      <w:numPr>
        <w:ilvl w:val="3"/>
        <w:numId w:val="1"/>
      </w:numPr>
      <w:spacing w:line="240" w:lineRule="auto"/>
      <w:outlineLvl w:val="3"/>
    </w:pPr>
    <w:rPr>
      <w:rFonts w:eastAsiaTheme="majorEastAsia" w:cstheme="majorBidi"/>
      <w:b/>
      <w:i/>
      <w:iCs/>
      <w:color w:val="000000" w:themeColor="text1"/>
    </w:rPr>
  </w:style>
  <w:style w:type="paragraph" w:styleId="Heading5">
    <w:name w:val="heading 5"/>
    <w:basedOn w:val="Normal"/>
    <w:next w:val="1Para"/>
    <w:link w:val="Heading5Char"/>
    <w:uiPriority w:val="9"/>
    <w:unhideWhenUsed/>
    <w:qFormat/>
    <w:rsid w:val="008D5E69"/>
    <w:pPr>
      <w:keepNext/>
      <w:keepLines/>
      <w:numPr>
        <w:ilvl w:val="4"/>
        <w:numId w:val="1"/>
      </w:numPr>
      <w:spacing w:line="240" w:lineRule="auto"/>
      <w:outlineLvl w:val="4"/>
    </w:pPr>
    <w:rPr>
      <w:rFonts w:eastAsiaTheme="majorEastAsia" w:cstheme="majorBidi"/>
      <w:b/>
      <w:color w:val="000000" w:themeColor="text1"/>
      <w:sz w:val="28"/>
    </w:rPr>
  </w:style>
  <w:style w:type="paragraph" w:styleId="Heading6">
    <w:name w:val="heading 6"/>
    <w:basedOn w:val="Normal"/>
    <w:next w:val="Normal"/>
    <w:link w:val="Heading6Char"/>
    <w:uiPriority w:val="9"/>
    <w:unhideWhenUsed/>
    <w:qFormat/>
    <w:rsid w:val="00E10BCA"/>
    <w:pPr>
      <w:keepNext/>
      <w:keepLines/>
      <w:numPr>
        <w:ilvl w:val="5"/>
        <w:numId w:val="1"/>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unhideWhenUsed/>
    <w:qFormat/>
    <w:rsid w:val="00E10BCA"/>
    <w:pPr>
      <w:keepNext/>
      <w:keepLines/>
      <w:numPr>
        <w:ilvl w:val="6"/>
        <w:numId w:val="1"/>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unhideWhenUsed/>
    <w:qFormat/>
    <w:rsid w:val="00E10BCA"/>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unhideWhenUsed/>
    <w:qFormat/>
    <w:rsid w:val="00E10BCA"/>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1ParaFlushLeft">
    <w:name w:val="1_Para_FlushLeft"/>
    <w:basedOn w:val="Normal"/>
    <w:next w:val="1Para"/>
    <w:qFormat/>
    <w:rsid w:val="00006D16"/>
    <w:pPr>
      <w:spacing w:before="120"/>
    </w:pPr>
    <w:rPr>
      <w:lang w:val="en-CA"/>
    </w:rPr>
  </w:style>
  <w:style w:type="paragraph" w:customStyle="1" w:styleId="1Para">
    <w:name w:val="1_Para"/>
    <w:basedOn w:val="1ParaFlushLeft"/>
    <w:qFormat/>
    <w:rsid w:val="00C947F5"/>
    <w:pPr>
      <w:ind w:firstLine="720"/>
    </w:pPr>
    <w:rPr>
      <w:sz w:val="28"/>
    </w:rPr>
  </w:style>
  <w:style w:type="paragraph" w:customStyle="1" w:styleId="1ParaHangingIndent">
    <w:name w:val="1_Para_HangingIndent"/>
    <w:basedOn w:val="1ParaFlushLeft"/>
    <w:next w:val="1Para"/>
    <w:qFormat/>
    <w:rsid w:val="009C4E78"/>
    <w:pPr>
      <w:ind w:left="720" w:hanging="720"/>
    </w:pPr>
  </w:style>
  <w:style w:type="paragraph" w:customStyle="1" w:styleId="9TitlePageTitle">
    <w:name w:val="9_TitlePage_Title"/>
    <w:basedOn w:val="Normal"/>
    <w:qFormat/>
    <w:rsid w:val="00A542EF"/>
    <w:pPr>
      <w:spacing w:before="840" w:after="0"/>
      <w:jc w:val="center"/>
    </w:pPr>
    <w:rPr>
      <w:b/>
      <w:sz w:val="34"/>
      <w:szCs w:val="34"/>
    </w:rPr>
  </w:style>
  <w:style w:type="character" w:styleId="Emphasis">
    <w:name w:val="Emphasis"/>
    <w:basedOn w:val="DefaultParagraphFont"/>
    <w:uiPriority w:val="20"/>
    <w:qFormat/>
    <w:rsid w:val="000C0A80"/>
    <w:rPr>
      <w:i/>
      <w:iCs/>
    </w:rPr>
  </w:style>
  <w:style w:type="paragraph" w:customStyle="1" w:styleId="9TitlePageText">
    <w:name w:val="9_TitlePage_Text"/>
    <w:basedOn w:val="Normal"/>
    <w:next w:val="1Para"/>
    <w:qFormat/>
    <w:rsid w:val="000B4421"/>
    <w:pPr>
      <w:spacing w:before="360" w:after="360"/>
      <w:jc w:val="center"/>
    </w:pPr>
  </w:style>
  <w:style w:type="character" w:customStyle="1" w:styleId="Heading1Char">
    <w:name w:val="Heading 1 Char"/>
    <w:basedOn w:val="DefaultParagraphFont"/>
    <w:link w:val="Heading1"/>
    <w:uiPriority w:val="9"/>
    <w:rsid w:val="00ED7266"/>
    <w:rPr>
      <w:rFonts w:ascii="Arial" w:eastAsiaTheme="majorEastAsia" w:hAnsi="Arial" w:cstheme="majorBidi"/>
      <w:b/>
      <w:color w:val="000000" w:themeColor="text1"/>
      <w:sz w:val="34"/>
      <w:szCs w:val="32"/>
      <w:lang w:val="en-CA"/>
    </w:rPr>
  </w:style>
  <w:style w:type="character" w:customStyle="1" w:styleId="Heading2Char">
    <w:name w:val="Heading 2 Char"/>
    <w:basedOn w:val="DefaultParagraphFont"/>
    <w:link w:val="Heading2"/>
    <w:uiPriority w:val="9"/>
    <w:rsid w:val="00F23678"/>
    <w:rPr>
      <w:rFonts w:ascii="Arial" w:eastAsiaTheme="majorEastAsia" w:hAnsi="Arial" w:cstheme="majorBidi"/>
      <w:b/>
      <w:color w:val="000000" w:themeColor="text1"/>
      <w:sz w:val="30"/>
      <w:szCs w:val="26"/>
      <w:lang w:val="en-CA"/>
    </w:rPr>
  </w:style>
  <w:style w:type="paragraph" w:customStyle="1" w:styleId="Heading1Preliminary">
    <w:name w:val="Heading 1_Preliminary"/>
    <w:basedOn w:val="Heading2"/>
    <w:next w:val="1Para"/>
    <w:qFormat/>
    <w:rsid w:val="00ED7266"/>
    <w:pPr>
      <w:pageBreakBefore/>
      <w:numPr>
        <w:ilvl w:val="0"/>
        <w:numId w:val="0"/>
      </w:numPr>
      <w:spacing w:before="600"/>
    </w:pPr>
  </w:style>
  <w:style w:type="paragraph" w:customStyle="1" w:styleId="Heading1NoNumber">
    <w:name w:val="Heading 1_NoNumber"/>
    <w:basedOn w:val="1ParaFlushLeft"/>
    <w:next w:val="1Para"/>
    <w:qFormat/>
    <w:rsid w:val="00162844"/>
    <w:pPr>
      <w:pageBreakBefore/>
      <w:spacing w:after="480" w:line="240" w:lineRule="auto"/>
      <w:outlineLvl w:val="0"/>
    </w:pPr>
    <w:rPr>
      <w:b/>
      <w:sz w:val="34"/>
    </w:rPr>
  </w:style>
  <w:style w:type="paragraph" w:customStyle="1" w:styleId="Heading2NoNumber">
    <w:name w:val="Heading 2_NoNumber"/>
    <w:basedOn w:val="Heading2"/>
    <w:next w:val="1Para"/>
    <w:qFormat/>
    <w:rsid w:val="00162844"/>
    <w:pPr>
      <w:numPr>
        <w:ilvl w:val="0"/>
        <w:numId w:val="0"/>
      </w:numPr>
    </w:pPr>
  </w:style>
  <w:style w:type="character" w:customStyle="1" w:styleId="Heading3Char">
    <w:name w:val="Heading 3 Char"/>
    <w:basedOn w:val="DefaultParagraphFont"/>
    <w:link w:val="Heading3"/>
    <w:uiPriority w:val="9"/>
    <w:rsid w:val="00F23678"/>
    <w:rPr>
      <w:rFonts w:ascii="Arial" w:eastAsiaTheme="majorEastAsia" w:hAnsi="Arial" w:cstheme="majorBidi"/>
      <w:b/>
      <w:color w:val="000000" w:themeColor="text1"/>
      <w:sz w:val="26"/>
      <w:szCs w:val="24"/>
      <w:lang w:val="en-CA"/>
    </w:rPr>
  </w:style>
  <w:style w:type="paragraph" w:customStyle="1" w:styleId="Heading3NoNumber">
    <w:name w:val="Heading 3_NoNumber"/>
    <w:basedOn w:val="Heading3"/>
    <w:next w:val="1Para"/>
    <w:qFormat/>
    <w:rsid w:val="00063D3F"/>
    <w:pPr>
      <w:numPr>
        <w:ilvl w:val="0"/>
        <w:numId w:val="0"/>
      </w:numPr>
    </w:pPr>
  </w:style>
  <w:style w:type="paragraph" w:styleId="TOC2">
    <w:name w:val="toc 2"/>
    <w:basedOn w:val="Normal"/>
    <w:next w:val="Normal"/>
    <w:autoRedefine/>
    <w:uiPriority w:val="39"/>
    <w:unhideWhenUsed/>
    <w:qFormat/>
    <w:rsid w:val="00E92C0F"/>
    <w:pPr>
      <w:tabs>
        <w:tab w:val="right" w:leader="dot" w:pos="8630"/>
      </w:tabs>
      <w:spacing w:before="40" w:after="0" w:line="240" w:lineRule="auto"/>
    </w:pPr>
    <w:rPr>
      <w:bCs/>
      <w:szCs w:val="20"/>
    </w:rPr>
  </w:style>
  <w:style w:type="paragraph" w:styleId="TOC1">
    <w:name w:val="toc 1"/>
    <w:basedOn w:val="Normal"/>
    <w:next w:val="Normal"/>
    <w:autoRedefine/>
    <w:uiPriority w:val="39"/>
    <w:unhideWhenUsed/>
    <w:qFormat/>
    <w:rsid w:val="00117B75"/>
    <w:pPr>
      <w:spacing w:before="240" w:after="0" w:line="240" w:lineRule="auto"/>
      <w:ind w:left="605" w:hanging="605"/>
    </w:pPr>
    <w:rPr>
      <w:b/>
      <w:bCs/>
      <w:szCs w:val="24"/>
    </w:rPr>
  </w:style>
  <w:style w:type="paragraph" w:styleId="TOC3">
    <w:name w:val="toc 3"/>
    <w:basedOn w:val="Normal"/>
    <w:next w:val="Normal"/>
    <w:autoRedefine/>
    <w:uiPriority w:val="39"/>
    <w:unhideWhenUsed/>
    <w:qFormat/>
    <w:rsid w:val="00E92C0F"/>
    <w:pPr>
      <w:spacing w:before="40" w:after="0" w:line="240" w:lineRule="auto"/>
      <w:ind w:left="216"/>
    </w:pPr>
    <w:rPr>
      <w:szCs w:val="20"/>
    </w:rPr>
  </w:style>
  <w:style w:type="character" w:styleId="Hyperlink">
    <w:name w:val="Hyperlink"/>
    <w:basedOn w:val="DefaultParagraphFont"/>
    <w:uiPriority w:val="99"/>
    <w:unhideWhenUsed/>
    <w:rsid w:val="00A542EF"/>
    <w:rPr>
      <w:color w:val="0563C1" w:themeColor="hyperlink"/>
      <w:u w:val="single"/>
    </w:rPr>
  </w:style>
  <w:style w:type="paragraph" w:styleId="Header">
    <w:name w:val="header"/>
    <w:basedOn w:val="Normal"/>
    <w:link w:val="HeaderChar"/>
    <w:uiPriority w:val="99"/>
    <w:unhideWhenUsed/>
    <w:rsid w:val="00A542EF"/>
    <w:pPr>
      <w:tabs>
        <w:tab w:val="center" w:pos="4680"/>
        <w:tab w:val="right" w:pos="9360"/>
      </w:tabs>
      <w:spacing w:after="0" w:line="240" w:lineRule="auto"/>
    </w:pPr>
  </w:style>
  <w:style w:type="character" w:customStyle="1" w:styleId="HeaderChar">
    <w:name w:val="Header Char"/>
    <w:basedOn w:val="DefaultParagraphFont"/>
    <w:link w:val="Header"/>
    <w:uiPriority w:val="99"/>
    <w:rsid w:val="00A542EF"/>
    <w:rPr>
      <w:rFonts w:ascii="Arial" w:hAnsi="Arial"/>
    </w:rPr>
  </w:style>
  <w:style w:type="paragraph" w:styleId="Footer">
    <w:name w:val="footer"/>
    <w:basedOn w:val="Normal"/>
    <w:link w:val="FooterChar"/>
    <w:uiPriority w:val="99"/>
    <w:unhideWhenUsed/>
    <w:rsid w:val="00A542EF"/>
    <w:pPr>
      <w:tabs>
        <w:tab w:val="center" w:pos="4680"/>
        <w:tab w:val="right" w:pos="9360"/>
      </w:tabs>
      <w:spacing w:after="0" w:line="240" w:lineRule="auto"/>
    </w:pPr>
  </w:style>
  <w:style w:type="character" w:customStyle="1" w:styleId="FooterChar">
    <w:name w:val="Footer Char"/>
    <w:basedOn w:val="DefaultParagraphFont"/>
    <w:link w:val="Footer"/>
    <w:uiPriority w:val="99"/>
    <w:rsid w:val="00A542EF"/>
    <w:rPr>
      <w:rFonts w:ascii="Arial" w:hAnsi="Arial"/>
    </w:rPr>
  </w:style>
  <w:style w:type="character" w:customStyle="1" w:styleId="Heading4Char">
    <w:name w:val="Heading 4 Char"/>
    <w:basedOn w:val="DefaultParagraphFont"/>
    <w:link w:val="Heading4"/>
    <w:uiPriority w:val="9"/>
    <w:rsid w:val="00456589"/>
    <w:rPr>
      <w:rFonts w:ascii="Arial" w:eastAsiaTheme="majorEastAsia" w:hAnsi="Arial" w:cstheme="majorBidi"/>
      <w:b/>
      <w:i/>
      <w:iCs/>
      <w:color w:val="000000" w:themeColor="text1"/>
      <w:sz w:val="24"/>
    </w:rPr>
  </w:style>
  <w:style w:type="character" w:customStyle="1" w:styleId="Heading5Char">
    <w:name w:val="Heading 5 Char"/>
    <w:basedOn w:val="DefaultParagraphFont"/>
    <w:link w:val="Heading5"/>
    <w:uiPriority w:val="9"/>
    <w:rsid w:val="008D5E69"/>
    <w:rPr>
      <w:rFonts w:ascii="Arial" w:eastAsiaTheme="majorEastAsia" w:hAnsi="Arial" w:cstheme="majorBidi"/>
      <w:b/>
      <w:color w:val="000000" w:themeColor="text1"/>
      <w:sz w:val="28"/>
    </w:rPr>
  </w:style>
  <w:style w:type="paragraph" w:styleId="TOC4">
    <w:name w:val="toc 4"/>
    <w:basedOn w:val="Normal"/>
    <w:next w:val="Normal"/>
    <w:autoRedefine/>
    <w:uiPriority w:val="39"/>
    <w:unhideWhenUsed/>
    <w:rsid w:val="00E92C0F"/>
    <w:pPr>
      <w:spacing w:before="40" w:after="0" w:line="240" w:lineRule="auto"/>
      <w:ind w:left="446"/>
    </w:pPr>
    <w:rPr>
      <w:szCs w:val="20"/>
    </w:rPr>
  </w:style>
  <w:style w:type="paragraph" w:customStyle="1" w:styleId="3FigureNoCaptionOrNote">
    <w:name w:val="3_Figure_NoCaptionOrNote"/>
    <w:basedOn w:val="Normal"/>
    <w:next w:val="1Para"/>
    <w:qFormat/>
    <w:rsid w:val="00397726"/>
    <w:pPr>
      <w:spacing w:before="120" w:after="480" w:line="240" w:lineRule="auto"/>
      <w:jc w:val="center"/>
    </w:pPr>
    <w:rPr>
      <w:noProof/>
    </w:rPr>
  </w:style>
  <w:style w:type="paragraph" w:customStyle="1" w:styleId="3CaptionAbove">
    <w:name w:val="3_CaptionAbove"/>
    <w:basedOn w:val="Normal"/>
    <w:qFormat/>
    <w:rsid w:val="00E77994"/>
    <w:pPr>
      <w:keepNext/>
      <w:keepLines/>
      <w:spacing w:before="240" w:after="120" w:line="240" w:lineRule="auto"/>
      <w:ind w:left="1440" w:hanging="1440"/>
    </w:pPr>
    <w:rPr>
      <w:b/>
      <w:noProof/>
    </w:rPr>
  </w:style>
  <w:style w:type="paragraph" w:styleId="TableofFigures">
    <w:name w:val="table of figures"/>
    <w:basedOn w:val="Normal"/>
    <w:next w:val="Normal"/>
    <w:uiPriority w:val="99"/>
    <w:unhideWhenUsed/>
    <w:rsid w:val="008E242A"/>
    <w:pPr>
      <w:spacing w:before="80" w:after="0" w:line="240" w:lineRule="auto"/>
      <w:ind w:left="1440" w:hanging="1440"/>
    </w:pPr>
  </w:style>
  <w:style w:type="character" w:customStyle="1" w:styleId="Heading6Char">
    <w:name w:val="Heading 6 Char"/>
    <w:basedOn w:val="DefaultParagraphFont"/>
    <w:link w:val="Heading6"/>
    <w:uiPriority w:val="9"/>
    <w:rsid w:val="00E10BCA"/>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rsid w:val="00E10BCA"/>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rsid w:val="00E10BCA"/>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rsid w:val="00E10BCA"/>
    <w:rPr>
      <w:rFonts w:asciiTheme="majorHAnsi" w:eastAsiaTheme="majorEastAsia" w:hAnsiTheme="majorHAnsi" w:cstheme="majorBidi"/>
      <w:i/>
      <w:iCs/>
      <w:color w:val="272727" w:themeColor="text1" w:themeTint="D8"/>
      <w:sz w:val="21"/>
      <w:szCs w:val="21"/>
    </w:rPr>
  </w:style>
  <w:style w:type="paragraph" w:customStyle="1" w:styleId="2BlockQuote">
    <w:name w:val="2_BlockQuote"/>
    <w:basedOn w:val="Normal"/>
    <w:next w:val="1Para"/>
    <w:qFormat/>
    <w:rsid w:val="00B61F81"/>
    <w:pPr>
      <w:spacing w:before="40" w:line="240" w:lineRule="auto"/>
      <w:ind w:left="720" w:right="720"/>
      <w:jc w:val="both"/>
    </w:pPr>
  </w:style>
  <w:style w:type="paragraph" w:customStyle="1" w:styleId="3CaptionBelow">
    <w:name w:val="3_CaptionBelow"/>
    <w:basedOn w:val="3CaptionAbove"/>
    <w:next w:val="1Para"/>
    <w:qFormat/>
    <w:rsid w:val="00F141C1"/>
    <w:pPr>
      <w:keepNext w:val="0"/>
      <w:spacing w:before="0" w:after="240"/>
    </w:pPr>
  </w:style>
  <w:style w:type="paragraph" w:customStyle="1" w:styleId="3TableData">
    <w:name w:val="3_TableData"/>
    <w:basedOn w:val="Normal"/>
    <w:qFormat/>
    <w:rsid w:val="00F141C1"/>
    <w:pPr>
      <w:keepNext/>
      <w:keepLines/>
      <w:spacing w:after="0" w:line="240" w:lineRule="auto"/>
    </w:pPr>
    <w:rPr>
      <w:rFonts w:ascii="Arial Narrow" w:hAnsi="Arial Narrow"/>
    </w:rPr>
  </w:style>
  <w:style w:type="paragraph" w:customStyle="1" w:styleId="1ParaNoSpace">
    <w:name w:val="1_Para_NoSpace"/>
    <w:basedOn w:val="1ParaFlushLeft"/>
    <w:next w:val="1Para"/>
    <w:qFormat/>
    <w:rsid w:val="009C4E78"/>
    <w:pPr>
      <w:spacing w:after="0" w:line="240" w:lineRule="auto"/>
    </w:pPr>
    <w:rPr>
      <w:rFonts w:eastAsia="Calibri" w:cs="Arial"/>
    </w:rPr>
  </w:style>
  <w:style w:type="paragraph" w:customStyle="1" w:styleId="3TableHead">
    <w:name w:val="3_TableHead"/>
    <w:basedOn w:val="3TableData"/>
    <w:qFormat/>
    <w:rsid w:val="00517F10"/>
    <w:rPr>
      <w:b/>
    </w:rPr>
  </w:style>
  <w:style w:type="paragraph" w:customStyle="1" w:styleId="2ParticipantQuote">
    <w:name w:val="2_ParticipantQuote"/>
    <w:basedOn w:val="2BlockQuote"/>
    <w:qFormat/>
    <w:rsid w:val="004B39F9"/>
    <w:rPr>
      <w:rFonts w:ascii="Verdana" w:hAnsi="Verdana"/>
      <w:iCs/>
      <w:color w:val="000000" w:themeColor="text1"/>
      <w:sz w:val="20"/>
    </w:rPr>
  </w:style>
  <w:style w:type="paragraph" w:customStyle="1" w:styleId="2QuestionAnswer">
    <w:name w:val="2_QuestionAnswer"/>
    <w:basedOn w:val="2BlockQuote"/>
    <w:next w:val="1Para"/>
    <w:qFormat/>
    <w:rsid w:val="00D32BBB"/>
    <w:pPr>
      <w:ind w:left="1584" w:hanging="864"/>
    </w:pPr>
    <w:rPr>
      <w:rFonts w:ascii="Verdana" w:hAnsi="Verdana"/>
      <w:sz w:val="20"/>
    </w:rPr>
  </w:style>
  <w:style w:type="paragraph" w:customStyle="1" w:styleId="3Figure">
    <w:name w:val="3_Figure"/>
    <w:basedOn w:val="3FigureNoCaptionOrNote"/>
    <w:next w:val="3CaptionBelow"/>
    <w:qFormat/>
    <w:rsid w:val="00F141C1"/>
    <w:pPr>
      <w:keepNext/>
      <w:keepLines/>
      <w:spacing w:after="120"/>
    </w:pPr>
  </w:style>
  <w:style w:type="paragraph" w:customStyle="1" w:styleId="2Epigraph">
    <w:name w:val="2_Epigraph"/>
    <w:basedOn w:val="2BlockQuote"/>
    <w:qFormat/>
    <w:rsid w:val="008D70D8"/>
    <w:pPr>
      <w:jc w:val="left"/>
    </w:pPr>
    <w:rPr>
      <w:i/>
    </w:rPr>
  </w:style>
  <w:style w:type="paragraph" w:customStyle="1" w:styleId="2ListManualNumbering">
    <w:name w:val="2_List_ManualNumbering"/>
    <w:basedOn w:val="Normal"/>
    <w:uiPriority w:val="99"/>
    <w:rsid w:val="005D6CF6"/>
    <w:pPr>
      <w:tabs>
        <w:tab w:val="left" w:pos="1080"/>
        <w:tab w:val="right" w:pos="7920"/>
      </w:tabs>
      <w:spacing w:before="120" w:line="240" w:lineRule="auto"/>
      <w:ind w:left="1080" w:right="720" w:hanging="360"/>
    </w:pPr>
    <w:rPr>
      <w:rFonts w:eastAsia="Calibri" w:cs="Arial"/>
      <w:lang w:val="en-CA"/>
    </w:rPr>
  </w:style>
  <w:style w:type="paragraph" w:customStyle="1" w:styleId="2Bullet">
    <w:name w:val="2_Bullet"/>
    <w:basedOn w:val="Normal"/>
    <w:uiPriority w:val="99"/>
    <w:rsid w:val="005D6CF6"/>
    <w:pPr>
      <w:numPr>
        <w:numId w:val="2"/>
      </w:numPr>
      <w:tabs>
        <w:tab w:val="left" w:pos="990"/>
        <w:tab w:val="right" w:pos="8640"/>
      </w:tabs>
      <w:spacing w:before="120" w:line="240" w:lineRule="auto"/>
      <w:ind w:left="994" w:hanging="274"/>
    </w:pPr>
    <w:rPr>
      <w:rFonts w:eastAsia="Calibri" w:cs="Arial"/>
      <w:lang w:val="en-CA"/>
    </w:rPr>
  </w:style>
  <w:style w:type="paragraph" w:customStyle="1" w:styleId="2Poem">
    <w:name w:val="2_Poem"/>
    <w:basedOn w:val="Normal"/>
    <w:qFormat/>
    <w:rsid w:val="00B552EA"/>
    <w:pPr>
      <w:tabs>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right" w:pos="7920"/>
      </w:tabs>
      <w:spacing w:line="240" w:lineRule="auto"/>
      <w:ind w:left="720"/>
    </w:pPr>
    <w:rPr>
      <w:rFonts w:eastAsia="Calibri" w:cs="Arial"/>
    </w:rPr>
  </w:style>
  <w:style w:type="paragraph" w:customStyle="1" w:styleId="3CaptionBelowwithNote">
    <w:name w:val="3_CaptionBelow_withNote"/>
    <w:basedOn w:val="3CaptionBelow"/>
    <w:next w:val="3FigureNote"/>
    <w:qFormat/>
    <w:rsid w:val="005B70F7"/>
    <w:pPr>
      <w:keepNext/>
      <w:spacing w:after="0"/>
    </w:pPr>
  </w:style>
  <w:style w:type="paragraph" w:customStyle="1" w:styleId="3TableDataCentre">
    <w:name w:val="3_TableData_Centre"/>
    <w:basedOn w:val="3TableData"/>
    <w:qFormat/>
    <w:rsid w:val="00F141C1"/>
    <w:pPr>
      <w:jc w:val="center"/>
    </w:pPr>
  </w:style>
  <w:style w:type="paragraph" w:customStyle="1" w:styleId="3TableDataRight">
    <w:name w:val="3_TableData_Right"/>
    <w:basedOn w:val="3TableData"/>
    <w:qFormat/>
    <w:rsid w:val="00F141C1"/>
    <w:pPr>
      <w:jc w:val="right"/>
    </w:pPr>
  </w:style>
  <w:style w:type="paragraph" w:customStyle="1" w:styleId="3TableHeadCentre">
    <w:name w:val="3_TableHead_Centre"/>
    <w:basedOn w:val="3TableHead"/>
    <w:qFormat/>
    <w:rsid w:val="009C4E78"/>
    <w:pPr>
      <w:jc w:val="center"/>
    </w:pPr>
  </w:style>
  <w:style w:type="paragraph" w:customStyle="1" w:styleId="3TableHeadRight">
    <w:name w:val="3_TableHead_Right"/>
    <w:basedOn w:val="3TableHead"/>
    <w:qFormat/>
    <w:rsid w:val="009C4E78"/>
    <w:pPr>
      <w:jc w:val="right"/>
    </w:pPr>
  </w:style>
  <w:style w:type="paragraph" w:customStyle="1" w:styleId="3FigureNote">
    <w:name w:val="3_FigureNote"/>
    <w:basedOn w:val="Normal"/>
    <w:next w:val="1Para"/>
    <w:qFormat/>
    <w:rsid w:val="00E77994"/>
    <w:pPr>
      <w:spacing w:after="360" w:line="240" w:lineRule="auto"/>
    </w:pPr>
    <w:rPr>
      <w:sz w:val="20"/>
    </w:rPr>
  </w:style>
  <w:style w:type="paragraph" w:customStyle="1" w:styleId="5Ref">
    <w:name w:val="5_Ref"/>
    <w:basedOn w:val="Normal"/>
    <w:uiPriority w:val="99"/>
    <w:rsid w:val="00BE7C5F"/>
    <w:pPr>
      <w:keepLines/>
      <w:spacing w:before="300" w:after="120" w:line="240" w:lineRule="auto"/>
      <w:ind w:left="720" w:hanging="720"/>
    </w:pPr>
    <w:rPr>
      <w:rFonts w:eastAsia="Calibri" w:cs="Arial"/>
      <w:lang w:val="en-CA"/>
    </w:rPr>
  </w:style>
  <w:style w:type="paragraph" w:customStyle="1" w:styleId="3TableNote">
    <w:name w:val="3_TableNote"/>
    <w:basedOn w:val="Normal"/>
    <w:qFormat/>
    <w:rsid w:val="00E77994"/>
    <w:pPr>
      <w:spacing w:after="360" w:line="240" w:lineRule="auto"/>
    </w:pPr>
    <w:rPr>
      <w:rFonts w:ascii="Arial Narrow" w:hAnsi="Arial Narrow"/>
      <w:sz w:val="20"/>
    </w:rPr>
  </w:style>
  <w:style w:type="paragraph" w:customStyle="1" w:styleId="5RefAmerAntiqAuthor">
    <w:name w:val="5_Ref_AmerAntiq_Author"/>
    <w:basedOn w:val="Normal"/>
    <w:next w:val="5RefAmerAntiqWork"/>
    <w:qFormat/>
    <w:rsid w:val="00BE7C5F"/>
    <w:pPr>
      <w:keepNext/>
      <w:keepLines/>
      <w:spacing w:before="300" w:line="240" w:lineRule="auto"/>
    </w:pPr>
    <w:rPr>
      <w:rFonts w:eastAsia="Calibri" w:cs="Arial"/>
      <w:lang w:val="en-CA"/>
    </w:rPr>
  </w:style>
  <w:style w:type="paragraph" w:customStyle="1" w:styleId="5RefAmerAntiqWork">
    <w:name w:val="5_Ref_AmerAntiq_Work"/>
    <w:basedOn w:val="5RefAmerAntiqAuthor"/>
    <w:qFormat/>
    <w:rsid w:val="00BE7C5F"/>
    <w:pPr>
      <w:keepNext w:val="0"/>
      <w:tabs>
        <w:tab w:val="left" w:pos="1080"/>
      </w:tabs>
      <w:spacing w:before="0"/>
      <w:ind w:left="720" w:hanging="360"/>
    </w:pPr>
  </w:style>
  <w:style w:type="character" w:styleId="CommentReference">
    <w:name w:val="annotation reference"/>
    <w:basedOn w:val="DefaultParagraphFont"/>
    <w:uiPriority w:val="99"/>
    <w:semiHidden/>
    <w:unhideWhenUsed/>
    <w:rsid w:val="00B64FF2"/>
    <w:rPr>
      <w:sz w:val="16"/>
      <w:szCs w:val="16"/>
    </w:rPr>
  </w:style>
  <w:style w:type="paragraph" w:styleId="CommentText">
    <w:name w:val="annotation text"/>
    <w:basedOn w:val="Normal"/>
    <w:link w:val="CommentTextChar"/>
    <w:uiPriority w:val="99"/>
    <w:semiHidden/>
    <w:unhideWhenUsed/>
    <w:rsid w:val="00B64FF2"/>
    <w:pPr>
      <w:spacing w:line="240" w:lineRule="auto"/>
    </w:pPr>
    <w:rPr>
      <w:sz w:val="20"/>
      <w:szCs w:val="20"/>
    </w:rPr>
  </w:style>
  <w:style w:type="character" w:customStyle="1" w:styleId="CommentTextChar">
    <w:name w:val="Comment Text Char"/>
    <w:basedOn w:val="DefaultParagraphFont"/>
    <w:link w:val="CommentText"/>
    <w:uiPriority w:val="99"/>
    <w:semiHidden/>
    <w:rsid w:val="00B64FF2"/>
    <w:rPr>
      <w:rFonts w:ascii="Arial" w:hAnsi="Arial"/>
      <w:sz w:val="20"/>
      <w:szCs w:val="20"/>
    </w:rPr>
  </w:style>
  <w:style w:type="paragraph" w:styleId="CommentSubject">
    <w:name w:val="annotation subject"/>
    <w:basedOn w:val="CommentText"/>
    <w:next w:val="CommentText"/>
    <w:link w:val="CommentSubjectChar"/>
    <w:uiPriority w:val="99"/>
    <w:semiHidden/>
    <w:unhideWhenUsed/>
    <w:rsid w:val="00B64FF2"/>
    <w:rPr>
      <w:b/>
      <w:bCs/>
    </w:rPr>
  </w:style>
  <w:style w:type="character" w:customStyle="1" w:styleId="CommentSubjectChar">
    <w:name w:val="Comment Subject Char"/>
    <w:basedOn w:val="CommentTextChar"/>
    <w:link w:val="CommentSubject"/>
    <w:uiPriority w:val="99"/>
    <w:semiHidden/>
    <w:rsid w:val="00B64FF2"/>
    <w:rPr>
      <w:rFonts w:ascii="Arial" w:hAnsi="Arial"/>
      <w:b/>
      <w:bCs/>
      <w:sz w:val="20"/>
      <w:szCs w:val="20"/>
    </w:rPr>
  </w:style>
  <w:style w:type="paragraph" w:styleId="BalloonText">
    <w:name w:val="Balloon Text"/>
    <w:basedOn w:val="Normal"/>
    <w:link w:val="BalloonTextChar"/>
    <w:uiPriority w:val="99"/>
    <w:semiHidden/>
    <w:unhideWhenUsed/>
    <w:rsid w:val="00B64FF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64FF2"/>
    <w:rPr>
      <w:rFonts w:ascii="Segoe UI" w:hAnsi="Segoe UI" w:cs="Segoe UI"/>
      <w:sz w:val="18"/>
      <w:szCs w:val="18"/>
    </w:rPr>
  </w:style>
  <w:style w:type="table" w:styleId="TableGrid">
    <w:name w:val="Table Grid"/>
    <w:basedOn w:val="TableNormal"/>
    <w:uiPriority w:val="39"/>
    <w:rsid w:val="00646F8D"/>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5141CE"/>
    <w:pPr>
      <w:spacing w:after="200" w:line="240" w:lineRule="auto"/>
    </w:pPr>
    <w:rPr>
      <w:i/>
      <w:iCs/>
      <w:color w:val="44546A" w:themeColor="text2"/>
      <w:sz w:val="18"/>
      <w:szCs w:val="18"/>
    </w:rPr>
  </w:style>
  <w:style w:type="numbering" w:customStyle="1" w:styleId="NoList1">
    <w:name w:val="No List1"/>
    <w:next w:val="NoList"/>
    <w:uiPriority w:val="99"/>
    <w:semiHidden/>
    <w:unhideWhenUsed/>
    <w:rsid w:val="004F6AC5"/>
  </w:style>
  <w:style w:type="paragraph" w:styleId="ListParagraph">
    <w:name w:val="List Paragraph"/>
    <w:basedOn w:val="Normal"/>
    <w:uiPriority w:val="34"/>
    <w:qFormat/>
    <w:rsid w:val="004F6AC5"/>
    <w:pPr>
      <w:spacing w:before="100" w:after="100" w:line="240" w:lineRule="auto"/>
      <w:ind w:left="720"/>
      <w:contextualSpacing/>
      <w:jc w:val="both"/>
    </w:pPr>
    <w:rPr>
      <w:rFonts w:ascii="Calibri" w:hAnsi="Calibri"/>
    </w:rPr>
  </w:style>
  <w:style w:type="paragraph" w:customStyle="1" w:styleId="Default">
    <w:name w:val="Default"/>
    <w:rsid w:val="004F6AC5"/>
    <w:pPr>
      <w:autoSpaceDE w:val="0"/>
      <w:autoSpaceDN w:val="0"/>
      <w:adjustRightInd w:val="0"/>
      <w:spacing w:before="100" w:after="0" w:line="240" w:lineRule="auto"/>
      <w:jc w:val="both"/>
    </w:pPr>
    <w:rPr>
      <w:rFonts w:ascii="Arial" w:hAnsi="Arial" w:cs="Arial"/>
      <w:color w:val="000000"/>
      <w:sz w:val="24"/>
      <w:szCs w:val="24"/>
    </w:rPr>
  </w:style>
  <w:style w:type="paragraph" w:styleId="NormalWeb">
    <w:name w:val="Normal (Web)"/>
    <w:basedOn w:val="Normal"/>
    <w:uiPriority w:val="99"/>
    <w:unhideWhenUsed/>
    <w:rsid w:val="004F6AC5"/>
    <w:pPr>
      <w:spacing w:before="100" w:beforeAutospacing="1" w:after="100" w:afterAutospacing="1" w:line="240" w:lineRule="auto"/>
      <w:jc w:val="both"/>
    </w:pPr>
    <w:rPr>
      <w:rFonts w:ascii="Times New Roman" w:eastAsia="Times New Roman" w:hAnsi="Times New Roman" w:cs="Times New Roman"/>
      <w:szCs w:val="24"/>
    </w:rPr>
  </w:style>
  <w:style w:type="character" w:styleId="PlaceholderText">
    <w:name w:val="Placeholder Text"/>
    <w:basedOn w:val="DefaultParagraphFont"/>
    <w:uiPriority w:val="99"/>
    <w:semiHidden/>
    <w:rsid w:val="004F6AC5"/>
    <w:rPr>
      <w:color w:val="808080"/>
    </w:rPr>
  </w:style>
  <w:style w:type="paragraph" w:styleId="TOCHeading">
    <w:name w:val="TOC Heading"/>
    <w:basedOn w:val="Heading1"/>
    <w:next w:val="Normal"/>
    <w:uiPriority w:val="39"/>
    <w:unhideWhenUsed/>
    <w:qFormat/>
    <w:rsid w:val="004F6AC5"/>
    <w:pPr>
      <w:pageBreakBefore w:val="0"/>
      <w:numPr>
        <w:numId w:val="0"/>
      </w:numPr>
      <w:spacing w:after="0" w:line="276" w:lineRule="auto"/>
      <w:outlineLvl w:val="9"/>
    </w:pPr>
    <w:rPr>
      <w:rFonts w:ascii="Cambria" w:hAnsi="Cambria"/>
      <w:bCs/>
      <w:color w:val="365F91"/>
      <w:sz w:val="28"/>
      <w:szCs w:val="28"/>
      <w:lang w:val="en-US" w:eastAsia="ja-JP"/>
    </w:rPr>
  </w:style>
  <w:style w:type="character" w:customStyle="1" w:styleId="FollowedHyperlink1">
    <w:name w:val="FollowedHyperlink1"/>
    <w:basedOn w:val="DefaultParagraphFont"/>
    <w:uiPriority w:val="99"/>
    <w:semiHidden/>
    <w:unhideWhenUsed/>
    <w:rsid w:val="004F6AC5"/>
    <w:rPr>
      <w:color w:val="800080"/>
      <w:u w:val="single"/>
    </w:rPr>
  </w:style>
  <w:style w:type="paragraph" w:styleId="EndnoteText">
    <w:name w:val="endnote text"/>
    <w:basedOn w:val="Normal"/>
    <w:link w:val="EndnoteTextChar"/>
    <w:uiPriority w:val="99"/>
    <w:unhideWhenUsed/>
    <w:rsid w:val="004F6AC5"/>
    <w:pPr>
      <w:spacing w:before="100" w:after="0" w:line="240" w:lineRule="auto"/>
      <w:jc w:val="both"/>
    </w:pPr>
    <w:rPr>
      <w:rFonts w:ascii="Calibri" w:hAnsi="Calibri"/>
      <w:sz w:val="20"/>
      <w:szCs w:val="20"/>
    </w:rPr>
  </w:style>
  <w:style w:type="character" w:customStyle="1" w:styleId="EndnoteTextChar">
    <w:name w:val="Endnote Text Char"/>
    <w:basedOn w:val="DefaultParagraphFont"/>
    <w:link w:val="EndnoteText"/>
    <w:uiPriority w:val="99"/>
    <w:rsid w:val="004F6AC5"/>
    <w:rPr>
      <w:rFonts w:ascii="Calibri" w:hAnsi="Calibri"/>
      <w:sz w:val="20"/>
      <w:szCs w:val="20"/>
    </w:rPr>
  </w:style>
  <w:style w:type="character" w:styleId="EndnoteReference">
    <w:name w:val="endnote reference"/>
    <w:basedOn w:val="DefaultParagraphFont"/>
    <w:uiPriority w:val="99"/>
    <w:unhideWhenUsed/>
    <w:rsid w:val="004F6AC5"/>
    <w:rPr>
      <w:vertAlign w:val="superscript"/>
    </w:rPr>
  </w:style>
  <w:style w:type="paragraph" w:styleId="FootnoteText">
    <w:name w:val="footnote text"/>
    <w:basedOn w:val="Normal"/>
    <w:link w:val="FootnoteTextChar"/>
    <w:uiPriority w:val="99"/>
    <w:unhideWhenUsed/>
    <w:rsid w:val="00DF6B61"/>
    <w:pPr>
      <w:spacing w:before="100" w:after="0" w:line="240" w:lineRule="auto"/>
      <w:jc w:val="both"/>
    </w:pPr>
    <w:rPr>
      <w:sz w:val="20"/>
      <w:szCs w:val="20"/>
    </w:rPr>
  </w:style>
  <w:style w:type="character" w:customStyle="1" w:styleId="FootnoteTextChar">
    <w:name w:val="Footnote Text Char"/>
    <w:basedOn w:val="DefaultParagraphFont"/>
    <w:link w:val="FootnoteText"/>
    <w:uiPriority w:val="99"/>
    <w:rsid w:val="00DF6B61"/>
    <w:rPr>
      <w:rFonts w:ascii="Arial" w:hAnsi="Arial"/>
      <w:sz w:val="20"/>
      <w:szCs w:val="20"/>
    </w:rPr>
  </w:style>
  <w:style w:type="character" w:styleId="FootnoteReference">
    <w:name w:val="footnote reference"/>
    <w:basedOn w:val="DefaultParagraphFont"/>
    <w:uiPriority w:val="99"/>
    <w:semiHidden/>
    <w:unhideWhenUsed/>
    <w:rsid w:val="004F6AC5"/>
    <w:rPr>
      <w:vertAlign w:val="superscript"/>
    </w:rPr>
  </w:style>
  <w:style w:type="character" w:styleId="Strong">
    <w:name w:val="Strong"/>
    <w:basedOn w:val="DefaultParagraphFont"/>
    <w:uiPriority w:val="22"/>
    <w:qFormat/>
    <w:rsid w:val="004F6AC5"/>
    <w:rPr>
      <w:b/>
      <w:bCs/>
      <w:sz w:val="24"/>
      <w:szCs w:val="24"/>
      <w:vertAlign w:val="baseline"/>
    </w:rPr>
  </w:style>
  <w:style w:type="character" w:styleId="FollowedHyperlink">
    <w:name w:val="FollowedHyperlink"/>
    <w:basedOn w:val="DefaultParagraphFont"/>
    <w:uiPriority w:val="99"/>
    <w:semiHidden/>
    <w:unhideWhenUsed/>
    <w:rsid w:val="004F6AC5"/>
    <w:rPr>
      <w:color w:val="954F72" w:themeColor="followedHyperlink"/>
      <w:u w:val="single"/>
    </w:rPr>
  </w:style>
  <w:style w:type="paragraph" w:styleId="BodyText2">
    <w:name w:val="Body Text 2"/>
    <w:basedOn w:val="Normal"/>
    <w:link w:val="BodyText2Char"/>
    <w:uiPriority w:val="99"/>
    <w:unhideWhenUsed/>
    <w:rsid w:val="00384B2C"/>
    <w:pPr>
      <w:spacing w:after="120" w:line="480" w:lineRule="auto"/>
    </w:pPr>
  </w:style>
  <w:style w:type="character" w:customStyle="1" w:styleId="BodyText2Char">
    <w:name w:val="Body Text 2 Char"/>
    <w:basedOn w:val="DefaultParagraphFont"/>
    <w:link w:val="BodyText2"/>
    <w:uiPriority w:val="99"/>
    <w:rsid w:val="00384B2C"/>
    <w:rPr>
      <w:rFonts w:ascii="Arial" w:hAnsi="Arial"/>
    </w:rPr>
  </w:style>
  <w:style w:type="paragraph" w:styleId="TOC5">
    <w:name w:val="toc 5"/>
    <w:basedOn w:val="Normal"/>
    <w:next w:val="Normal"/>
    <w:autoRedefine/>
    <w:uiPriority w:val="39"/>
    <w:unhideWhenUsed/>
    <w:rsid w:val="00E92C0F"/>
    <w:pPr>
      <w:spacing w:before="40" w:after="0" w:line="240" w:lineRule="auto"/>
      <w:ind w:left="662"/>
    </w:pPr>
    <w:rPr>
      <w:szCs w:val="20"/>
    </w:rPr>
  </w:style>
  <w:style w:type="paragraph" w:styleId="TOC6">
    <w:name w:val="toc 6"/>
    <w:basedOn w:val="Normal"/>
    <w:next w:val="Normal"/>
    <w:autoRedefine/>
    <w:uiPriority w:val="39"/>
    <w:unhideWhenUsed/>
    <w:rsid w:val="00CC3FE7"/>
    <w:pPr>
      <w:spacing w:after="0"/>
      <w:ind w:left="880"/>
    </w:pPr>
    <w:rPr>
      <w:rFonts w:asciiTheme="minorHAnsi" w:hAnsiTheme="minorHAnsi"/>
      <w:sz w:val="20"/>
      <w:szCs w:val="20"/>
    </w:rPr>
  </w:style>
  <w:style w:type="paragraph" w:styleId="TOC7">
    <w:name w:val="toc 7"/>
    <w:basedOn w:val="Normal"/>
    <w:next w:val="Normal"/>
    <w:autoRedefine/>
    <w:uiPriority w:val="39"/>
    <w:unhideWhenUsed/>
    <w:rsid w:val="00E92C0F"/>
    <w:pPr>
      <w:spacing w:after="0"/>
      <w:ind w:left="1100"/>
    </w:pPr>
    <w:rPr>
      <w:rFonts w:asciiTheme="minorHAnsi" w:hAnsiTheme="minorHAnsi"/>
      <w:sz w:val="20"/>
      <w:szCs w:val="20"/>
    </w:rPr>
  </w:style>
  <w:style w:type="paragraph" w:styleId="TOC8">
    <w:name w:val="toc 8"/>
    <w:basedOn w:val="Normal"/>
    <w:next w:val="Normal"/>
    <w:autoRedefine/>
    <w:uiPriority w:val="39"/>
    <w:unhideWhenUsed/>
    <w:rsid w:val="00E92C0F"/>
    <w:pPr>
      <w:spacing w:after="0"/>
      <w:ind w:left="1320"/>
    </w:pPr>
    <w:rPr>
      <w:rFonts w:asciiTheme="minorHAnsi" w:hAnsiTheme="minorHAnsi"/>
      <w:sz w:val="20"/>
      <w:szCs w:val="20"/>
    </w:rPr>
  </w:style>
  <w:style w:type="paragraph" w:styleId="TOC9">
    <w:name w:val="toc 9"/>
    <w:basedOn w:val="Normal"/>
    <w:next w:val="Normal"/>
    <w:autoRedefine/>
    <w:uiPriority w:val="39"/>
    <w:unhideWhenUsed/>
    <w:rsid w:val="00E92C0F"/>
    <w:pPr>
      <w:spacing w:after="0"/>
      <w:ind w:left="1540"/>
    </w:pPr>
    <w:rPr>
      <w:rFonts w:asciiTheme="minorHAnsi" w:hAnsiTheme="minorHAnsi"/>
      <w:sz w:val="20"/>
      <w:szCs w:val="20"/>
    </w:rPr>
  </w:style>
  <w:style w:type="paragraph" w:customStyle="1" w:styleId="Reference">
    <w:name w:val="Reference"/>
    <w:basedOn w:val="BodyText"/>
    <w:rsid w:val="008D70D8"/>
    <w:pPr>
      <w:keepNext/>
      <w:tabs>
        <w:tab w:val="right" w:pos="8640"/>
      </w:tabs>
      <w:spacing w:after="0" w:line="480" w:lineRule="auto"/>
      <w:ind w:left="720" w:hanging="720"/>
    </w:pPr>
    <w:rPr>
      <w:rFonts w:ascii="Times New Roman" w:eastAsia="Times New Roman" w:hAnsi="Times New Roman" w:cs="Times New Roman"/>
      <w:szCs w:val="24"/>
    </w:rPr>
  </w:style>
  <w:style w:type="paragraph" w:styleId="BodyText">
    <w:name w:val="Body Text"/>
    <w:basedOn w:val="Normal"/>
    <w:link w:val="BodyTextChar"/>
    <w:uiPriority w:val="99"/>
    <w:semiHidden/>
    <w:unhideWhenUsed/>
    <w:rsid w:val="008D70D8"/>
    <w:pPr>
      <w:spacing w:after="120"/>
    </w:pPr>
  </w:style>
  <w:style w:type="character" w:customStyle="1" w:styleId="BodyTextChar">
    <w:name w:val="Body Text Char"/>
    <w:basedOn w:val="DefaultParagraphFont"/>
    <w:link w:val="BodyText"/>
    <w:uiPriority w:val="99"/>
    <w:semiHidden/>
    <w:rsid w:val="008D70D8"/>
    <w:rPr>
      <w:rFonts w:ascii="Arial" w:hAnsi="Arial"/>
    </w:rPr>
  </w:style>
  <w:style w:type="paragraph" w:styleId="DocumentMap">
    <w:name w:val="Document Map"/>
    <w:basedOn w:val="Normal"/>
    <w:link w:val="DocumentMapChar"/>
    <w:uiPriority w:val="99"/>
    <w:semiHidden/>
    <w:unhideWhenUsed/>
    <w:rsid w:val="005D6CF6"/>
    <w:pPr>
      <w:spacing w:after="0" w:line="240" w:lineRule="auto"/>
    </w:pPr>
    <w:rPr>
      <w:rFonts w:ascii="Lucida Grande" w:hAnsi="Lucida Grande" w:cs="Lucida Grande"/>
      <w:szCs w:val="24"/>
    </w:rPr>
  </w:style>
  <w:style w:type="character" w:customStyle="1" w:styleId="DocumentMapChar">
    <w:name w:val="Document Map Char"/>
    <w:basedOn w:val="DefaultParagraphFont"/>
    <w:link w:val="DocumentMap"/>
    <w:uiPriority w:val="99"/>
    <w:semiHidden/>
    <w:rsid w:val="005D6CF6"/>
    <w:rPr>
      <w:rFonts w:ascii="Lucida Grande" w:hAnsi="Lucida Grande" w:cs="Lucida Grande"/>
      <w:sz w:val="24"/>
      <w:szCs w:val="24"/>
    </w:rPr>
  </w:style>
  <w:style w:type="character" w:customStyle="1" w:styleId="move1">
    <w:name w:val="move1"/>
    <w:basedOn w:val="DefaultParagraphFont"/>
    <w:rsid w:val="00AC6B86"/>
  </w:style>
  <w:style w:type="character" w:customStyle="1" w:styleId="move2">
    <w:name w:val="move2"/>
    <w:basedOn w:val="DefaultParagraphFont"/>
    <w:rsid w:val="00AC6B86"/>
  </w:style>
  <w:style w:type="character" w:customStyle="1" w:styleId="move3">
    <w:name w:val="move3"/>
    <w:basedOn w:val="DefaultParagraphFont"/>
    <w:rsid w:val="00AC6B86"/>
  </w:style>
  <w:style w:type="paragraph" w:styleId="Bibliography">
    <w:name w:val="Bibliography"/>
    <w:basedOn w:val="Normal"/>
    <w:next w:val="Normal"/>
    <w:uiPriority w:val="37"/>
    <w:unhideWhenUsed/>
    <w:rsid w:val="00607D5F"/>
    <w:pPr>
      <w:spacing w:after="0"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0712310">
      <w:bodyDiv w:val="1"/>
      <w:marLeft w:val="0"/>
      <w:marRight w:val="0"/>
      <w:marTop w:val="0"/>
      <w:marBottom w:val="0"/>
      <w:divBdr>
        <w:top w:val="none" w:sz="0" w:space="0" w:color="auto"/>
        <w:left w:val="none" w:sz="0" w:space="0" w:color="auto"/>
        <w:bottom w:val="none" w:sz="0" w:space="0" w:color="auto"/>
        <w:right w:val="none" w:sz="0" w:space="0" w:color="auto"/>
      </w:divBdr>
    </w:div>
    <w:div w:id="94982206">
      <w:bodyDiv w:val="1"/>
      <w:marLeft w:val="0"/>
      <w:marRight w:val="0"/>
      <w:marTop w:val="0"/>
      <w:marBottom w:val="0"/>
      <w:divBdr>
        <w:top w:val="none" w:sz="0" w:space="0" w:color="auto"/>
        <w:left w:val="none" w:sz="0" w:space="0" w:color="auto"/>
        <w:bottom w:val="none" w:sz="0" w:space="0" w:color="auto"/>
        <w:right w:val="none" w:sz="0" w:space="0" w:color="auto"/>
      </w:divBdr>
    </w:div>
    <w:div w:id="100612832">
      <w:bodyDiv w:val="1"/>
      <w:marLeft w:val="0"/>
      <w:marRight w:val="0"/>
      <w:marTop w:val="0"/>
      <w:marBottom w:val="0"/>
      <w:divBdr>
        <w:top w:val="none" w:sz="0" w:space="0" w:color="auto"/>
        <w:left w:val="none" w:sz="0" w:space="0" w:color="auto"/>
        <w:bottom w:val="none" w:sz="0" w:space="0" w:color="auto"/>
        <w:right w:val="none" w:sz="0" w:space="0" w:color="auto"/>
      </w:divBdr>
    </w:div>
    <w:div w:id="148332563">
      <w:bodyDiv w:val="1"/>
      <w:marLeft w:val="0"/>
      <w:marRight w:val="0"/>
      <w:marTop w:val="0"/>
      <w:marBottom w:val="0"/>
      <w:divBdr>
        <w:top w:val="none" w:sz="0" w:space="0" w:color="auto"/>
        <w:left w:val="none" w:sz="0" w:space="0" w:color="auto"/>
        <w:bottom w:val="none" w:sz="0" w:space="0" w:color="auto"/>
        <w:right w:val="none" w:sz="0" w:space="0" w:color="auto"/>
      </w:divBdr>
    </w:div>
    <w:div w:id="172233541">
      <w:bodyDiv w:val="1"/>
      <w:marLeft w:val="0"/>
      <w:marRight w:val="0"/>
      <w:marTop w:val="0"/>
      <w:marBottom w:val="0"/>
      <w:divBdr>
        <w:top w:val="none" w:sz="0" w:space="0" w:color="auto"/>
        <w:left w:val="none" w:sz="0" w:space="0" w:color="auto"/>
        <w:bottom w:val="none" w:sz="0" w:space="0" w:color="auto"/>
        <w:right w:val="none" w:sz="0" w:space="0" w:color="auto"/>
      </w:divBdr>
    </w:div>
    <w:div w:id="175965937">
      <w:bodyDiv w:val="1"/>
      <w:marLeft w:val="0"/>
      <w:marRight w:val="0"/>
      <w:marTop w:val="0"/>
      <w:marBottom w:val="0"/>
      <w:divBdr>
        <w:top w:val="none" w:sz="0" w:space="0" w:color="auto"/>
        <w:left w:val="none" w:sz="0" w:space="0" w:color="auto"/>
        <w:bottom w:val="none" w:sz="0" w:space="0" w:color="auto"/>
        <w:right w:val="none" w:sz="0" w:space="0" w:color="auto"/>
      </w:divBdr>
    </w:div>
    <w:div w:id="212693166">
      <w:bodyDiv w:val="1"/>
      <w:marLeft w:val="0"/>
      <w:marRight w:val="0"/>
      <w:marTop w:val="0"/>
      <w:marBottom w:val="0"/>
      <w:divBdr>
        <w:top w:val="none" w:sz="0" w:space="0" w:color="auto"/>
        <w:left w:val="none" w:sz="0" w:space="0" w:color="auto"/>
        <w:bottom w:val="none" w:sz="0" w:space="0" w:color="auto"/>
        <w:right w:val="none" w:sz="0" w:space="0" w:color="auto"/>
      </w:divBdr>
    </w:div>
    <w:div w:id="226307731">
      <w:bodyDiv w:val="1"/>
      <w:marLeft w:val="0"/>
      <w:marRight w:val="0"/>
      <w:marTop w:val="0"/>
      <w:marBottom w:val="0"/>
      <w:divBdr>
        <w:top w:val="none" w:sz="0" w:space="0" w:color="auto"/>
        <w:left w:val="none" w:sz="0" w:space="0" w:color="auto"/>
        <w:bottom w:val="none" w:sz="0" w:space="0" w:color="auto"/>
        <w:right w:val="none" w:sz="0" w:space="0" w:color="auto"/>
      </w:divBdr>
    </w:div>
    <w:div w:id="264309453">
      <w:bodyDiv w:val="1"/>
      <w:marLeft w:val="0"/>
      <w:marRight w:val="0"/>
      <w:marTop w:val="0"/>
      <w:marBottom w:val="0"/>
      <w:divBdr>
        <w:top w:val="none" w:sz="0" w:space="0" w:color="auto"/>
        <w:left w:val="none" w:sz="0" w:space="0" w:color="auto"/>
        <w:bottom w:val="none" w:sz="0" w:space="0" w:color="auto"/>
        <w:right w:val="none" w:sz="0" w:space="0" w:color="auto"/>
      </w:divBdr>
    </w:div>
    <w:div w:id="265234534">
      <w:bodyDiv w:val="1"/>
      <w:marLeft w:val="0"/>
      <w:marRight w:val="0"/>
      <w:marTop w:val="0"/>
      <w:marBottom w:val="0"/>
      <w:divBdr>
        <w:top w:val="none" w:sz="0" w:space="0" w:color="auto"/>
        <w:left w:val="none" w:sz="0" w:space="0" w:color="auto"/>
        <w:bottom w:val="none" w:sz="0" w:space="0" w:color="auto"/>
        <w:right w:val="none" w:sz="0" w:space="0" w:color="auto"/>
      </w:divBdr>
    </w:div>
    <w:div w:id="293297192">
      <w:bodyDiv w:val="1"/>
      <w:marLeft w:val="0"/>
      <w:marRight w:val="0"/>
      <w:marTop w:val="0"/>
      <w:marBottom w:val="0"/>
      <w:divBdr>
        <w:top w:val="none" w:sz="0" w:space="0" w:color="auto"/>
        <w:left w:val="none" w:sz="0" w:space="0" w:color="auto"/>
        <w:bottom w:val="none" w:sz="0" w:space="0" w:color="auto"/>
        <w:right w:val="none" w:sz="0" w:space="0" w:color="auto"/>
      </w:divBdr>
    </w:div>
    <w:div w:id="321198466">
      <w:bodyDiv w:val="1"/>
      <w:marLeft w:val="0"/>
      <w:marRight w:val="0"/>
      <w:marTop w:val="0"/>
      <w:marBottom w:val="0"/>
      <w:divBdr>
        <w:top w:val="none" w:sz="0" w:space="0" w:color="auto"/>
        <w:left w:val="none" w:sz="0" w:space="0" w:color="auto"/>
        <w:bottom w:val="none" w:sz="0" w:space="0" w:color="auto"/>
        <w:right w:val="none" w:sz="0" w:space="0" w:color="auto"/>
      </w:divBdr>
    </w:div>
    <w:div w:id="351878067">
      <w:bodyDiv w:val="1"/>
      <w:marLeft w:val="0"/>
      <w:marRight w:val="0"/>
      <w:marTop w:val="0"/>
      <w:marBottom w:val="0"/>
      <w:divBdr>
        <w:top w:val="none" w:sz="0" w:space="0" w:color="auto"/>
        <w:left w:val="none" w:sz="0" w:space="0" w:color="auto"/>
        <w:bottom w:val="none" w:sz="0" w:space="0" w:color="auto"/>
        <w:right w:val="none" w:sz="0" w:space="0" w:color="auto"/>
      </w:divBdr>
    </w:div>
    <w:div w:id="393820713">
      <w:bodyDiv w:val="1"/>
      <w:marLeft w:val="0"/>
      <w:marRight w:val="0"/>
      <w:marTop w:val="0"/>
      <w:marBottom w:val="0"/>
      <w:divBdr>
        <w:top w:val="none" w:sz="0" w:space="0" w:color="auto"/>
        <w:left w:val="none" w:sz="0" w:space="0" w:color="auto"/>
        <w:bottom w:val="none" w:sz="0" w:space="0" w:color="auto"/>
        <w:right w:val="none" w:sz="0" w:space="0" w:color="auto"/>
      </w:divBdr>
    </w:div>
    <w:div w:id="399982780">
      <w:bodyDiv w:val="1"/>
      <w:marLeft w:val="0"/>
      <w:marRight w:val="0"/>
      <w:marTop w:val="0"/>
      <w:marBottom w:val="0"/>
      <w:divBdr>
        <w:top w:val="none" w:sz="0" w:space="0" w:color="auto"/>
        <w:left w:val="none" w:sz="0" w:space="0" w:color="auto"/>
        <w:bottom w:val="none" w:sz="0" w:space="0" w:color="auto"/>
        <w:right w:val="none" w:sz="0" w:space="0" w:color="auto"/>
      </w:divBdr>
    </w:div>
    <w:div w:id="485513396">
      <w:bodyDiv w:val="1"/>
      <w:marLeft w:val="0"/>
      <w:marRight w:val="0"/>
      <w:marTop w:val="0"/>
      <w:marBottom w:val="0"/>
      <w:divBdr>
        <w:top w:val="none" w:sz="0" w:space="0" w:color="auto"/>
        <w:left w:val="none" w:sz="0" w:space="0" w:color="auto"/>
        <w:bottom w:val="none" w:sz="0" w:space="0" w:color="auto"/>
        <w:right w:val="none" w:sz="0" w:space="0" w:color="auto"/>
      </w:divBdr>
    </w:div>
    <w:div w:id="546259169">
      <w:bodyDiv w:val="1"/>
      <w:marLeft w:val="0"/>
      <w:marRight w:val="0"/>
      <w:marTop w:val="0"/>
      <w:marBottom w:val="0"/>
      <w:divBdr>
        <w:top w:val="none" w:sz="0" w:space="0" w:color="auto"/>
        <w:left w:val="none" w:sz="0" w:space="0" w:color="auto"/>
        <w:bottom w:val="none" w:sz="0" w:space="0" w:color="auto"/>
        <w:right w:val="none" w:sz="0" w:space="0" w:color="auto"/>
      </w:divBdr>
    </w:div>
    <w:div w:id="548540900">
      <w:bodyDiv w:val="1"/>
      <w:marLeft w:val="0"/>
      <w:marRight w:val="0"/>
      <w:marTop w:val="0"/>
      <w:marBottom w:val="0"/>
      <w:divBdr>
        <w:top w:val="none" w:sz="0" w:space="0" w:color="auto"/>
        <w:left w:val="none" w:sz="0" w:space="0" w:color="auto"/>
        <w:bottom w:val="none" w:sz="0" w:space="0" w:color="auto"/>
        <w:right w:val="none" w:sz="0" w:space="0" w:color="auto"/>
      </w:divBdr>
    </w:div>
    <w:div w:id="582298753">
      <w:bodyDiv w:val="1"/>
      <w:marLeft w:val="0"/>
      <w:marRight w:val="0"/>
      <w:marTop w:val="0"/>
      <w:marBottom w:val="0"/>
      <w:divBdr>
        <w:top w:val="none" w:sz="0" w:space="0" w:color="auto"/>
        <w:left w:val="none" w:sz="0" w:space="0" w:color="auto"/>
        <w:bottom w:val="none" w:sz="0" w:space="0" w:color="auto"/>
        <w:right w:val="none" w:sz="0" w:space="0" w:color="auto"/>
      </w:divBdr>
    </w:div>
    <w:div w:id="594486126">
      <w:bodyDiv w:val="1"/>
      <w:marLeft w:val="0"/>
      <w:marRight w:val="0"/>
      <w:marTop w:val="0"/>
      <w:marBottom w:val="0"/>
      <w:divBdr>
        <w:top w:val="none" w:sz="0" w:space="0" w:color="auto"/>
        <w:left w:val="none" w:sz="0" w:space="0" w:color="auto"/>
        <w:bottom w:val="none" w:sz="0" w:space="0" w:color="auto"/>
        <w:right w:val="none" w:sz="0" w:space="0" w:color="auto"/>
      </w:divBdr>
    </w:div>
    <w:div w:id="612176864">
      <w:bodyDiv w:val="1"/>
      <w:marLeft w:val="0"/>
      <w:marRight w:val="0"/>
      <w:marTop w:val="0"/>
      <w:marBottom w:val="0"/>
      <w:divBdr>
        <w:top w:val="none" w:sz="0" w:space="0" w:color="auto"/>
        <w:left w:val="none" w:sz="0" w:space="0" w:color="auto"/>
        <w:bottom w:val="none" w:sz="0" w:space="0" w:color="auto"/>
        <w:right w:val="none" w:sz="0" w:space="0" w:color="auto"/>
      </w:divBdr>
    </w:div>
    <w:div w:id="632322620">
      <w:bodyDiv w:val="1"/>
      <w:marLeft w:val="0"/>
      <w:marRight w:val="0"/>
      <w:marTop w:val="0"/>
      <w:marBottom w:val="0"/>
      <w:divBdr>
        <w:top w:val="none" w:sz="0" w:space="0" w:color="auto"/>
        <w:left w:val="none" w:sz="0" w:space="0" w:color="auto"/>
        <w:bottom w:val="none" w:sz="0" w:space="0" w:color="auto"/>
        <w:right w:val="none" w:sz="0" w:space="0" w:color="auto"/>
      </w:divBdr>
    </w:div>
    <w:div w:id="640502830">
      <w:bodyDiv w:val="1"/>
      <w:marLeft w:val="0"/>
      <w:marRight w:val="0"/>
      <w:marTop w:val="0"/>
      <w:marBottom w:val="0"/>
      <w:divBdr>
        <w:top w:val="none" w:sz="0" w:space="0" w:color="auto"/>
        <w:left w:val="none" w:sz="0" w:space="0" w:color="auto"/>
        <w:bottom w:val="none" w:sz="0" w:space="0" w:color="auto"/>
        <w:right w:val="none" w:sz="0" w:space="0" w:color="auto"/>
      </w:divBdr>
    </w:div>
    <w:div w:id="653142205">
      <w:bodyDiv w:val="1"/>
      <w:marLeft w:val="0"/>
      <w:marRight w:val="0"/>
      <w:marTop w:val="0"/>
      <w:marBottom w:val="0"/>
      <w:divBdr>
        <w:top w:val="none" w:sz="0" w:space="0" w:color="auto"/>
        <w:left w:val="none" w:sz="0" w:space="0" w:color="auto"/>
        <w:bottom w:val="none" w:sz="0" w:space="0" w:color="auto"/>
        <w:right w:val="none" w:sz="0" w:space="0" w:color="auto"/>
      </w:divBdr>
      <w:divsChild>
        <w:div w:id="325206515">
          <w:marLeft w:val="0"/>
          <w:marRight w:val="0"/>
          <w:marTop w:val="0"/>
          <w:marBottom w:val="0"/>
          <w:divBdr>
            <w:top w:val="none" w:sz="0" w:space="0" w:color="auto"/>
            <w:left w:val="none" w:sz="0" w:space="0" w:color="auto"/>
            <w:bottom w:val="none" w:sz="0" w:space="0" w:color="auto"/>
            <w:right w:val="none" w:sz="0" w:space="0" w:color="auto"/>
          </w:divBdr>
          <w:divsChild>
            <w:div w:id="7905917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72149002">
      <w:bodyDiv w:val="1"/>
      <w:marLeft w:val="0"/>
      <w:marRight w:val="0"/>
      <w:marTop w:val="0"/>
      <w:marBottom w:val="0"/>
      <w:divBdr>
        <w:top w:val="none" w:sz="0" w:space="0" w:color="auto"/>
        <w:left w:val="none" w:sz="0" w:space="0" w:color="auto"/>
        <w:bottom w:val="none" w:sz="0" w:space="0" w:color="auto"/>
        <w:right w:val="none" w:sz="0" w:space="0" w:color="auto"/>
      </w:divBdr>
    </w:div>
    <w:div w:id="681132220">
      <w:bodyDiv w:val="1"/>
      <w:marLeft w:val="0"/>
      <w:marRight w:val="0"/>
      <w:marTop w:val="0"/>
      <w:marBottom w:val="0"/>
      <w:divBdr>
        <w:top w:val="none" w:sz="0" w:space="0" w:color="auto"/>
        <w:left w:val="none" w:sz="0" w:space="0" w:color="auto"/>
        <w:bottom w:val="none" w:sz="0" w:space="0" w:color="auto"/>
        <w:right w:val="none" w:sz="0" w:space="0" w:color="auto"/>
      </w:divBdr>
    </w:div>
    <w:div w:id="735782627">
      <w:bodyDiv w:val="1"/>
      <w:marLeft w:val="0"/>
      <w:marRight w:val="0"/>
      <w:marTop w:val="0"/>
      <w:marBottom w:val="0"/>
      <w:divBdr>
        <w:top w:val="none" w:sz="0" w:space="0" w:color="auto"/>
        <w:left w:val="none" w:sz="0" w:space="0" w:color="auto"/>
        <w:bottom w:val="none" w:sz="0" w:space="0" w:color="auto"/>
        <w:right w:val="none" w:sz="0" w:space="0" w:color="auto"/>
      </w:divBdr>
    </w:div>
    <w:div w:id="738943979">
      <w:bodyDiv w:val="1"/>
      <w:marLeft w:val="0"/>
      <w:marRight w:val="0"/>
      <w:marTop w:val="0"/>
      <w:marBottom w:val="0"/>
      <w:divBdr>
        <w:top w:val="none" w:sz="0" w:space="0" w:color="auto"/>
        <w:left w:val="none" w:sz="0" w:space="0" w:color="auto"/>
        <w:bottom w:val="none" w:sz="0" w:space="0" w:color="auto"/>
        <w:right w:val="none" w:sz="0" w:space="0" w:color="auto"/>
      </w:divBdr>
    </w:div>
    <w:div w:id="758411334">
      <w:bodyDiv w:val="1"/>
      <w:marLeft w:val="0"/>
      <w:marRight w:val="0"/>
      <w:marTop w:val="0"/>
      <w:marBottom w:val="0"/>
      <w:divBdr>
        <w:top w:val="none" w:sz="0" w:space="0" w:color="auto"/>
        <w:left w:val="none" w:sz="0" w:space="0" w:color="auto"/>
        <w:bottom w:val="none" w:sz="0" w:space="0" w:color="auto"/>
        <w:right w:val="none" w:sz="0" w:space="0" w:color="auto"/>
      </w:divBdr>
    </w:div>
    <w:div w:id="785807429">
      <w:bodyDiv w:val="1"/>
      <w:marLeft w:val="0"/>
      <w:marRight w:val="0"/>
      <w:marTop w:val="0"/>
      <w:marBottom w:val="0"/>
      <w:divBdr>
        <w:top w:val="none" w:sz="0" w:space="0" w:color="auto"/>
        <w:left w:val="none" w:sz="0" w:space="0" w:color="auto"/>
        <w:bottom w:val="none" w:sz="0" w:space="0" w:color="auto"/>
        <w:right w:val="none" w:sz="0" w:space="0" w:color="auto"/>
      </w:divBdr>
    </w:div>
    <w:div w:id="939796450">
      <w:bodyDiv w:val="1"/>
      <w:marLeft w:val="0"/>
      <w:marRight w:val="0"/>
      <w:marTop w:val="0"/>
      <w:marBottom w:val="0"/>
      <w:divBdr>
        <w:top w:val="none" w:sz="0" w:space="0" w:color="auto"/>
        <w:left w:val="none" w:sz="0" w:space="0" w:color="auto"/>
        <w:bottom w:val="none" w:sz="0" w:space="0" w:color="auto"/>
        <w:right w:val="none" w:sz="0" w:space="0" w:color="auto"/>
      </w:divBdr>
    </w:div>
    <w:div w:id="961689075">
      <w:bodyDiv w:val="1"/>
      <w:marLeft w:val="0"/>
      <w:marRight w:val="0"/>
      <w:marTop w:val="0"/>
      <w:marBottom w:val="0"/>
      <w:divBdr>
        <w:top w:val="none" w:sz="0" w:space="0" w:color="auto"/>
        <w:left w:val="none" w:sz="0" w:space="0" w:color="auto"/>
        <w:bottom w:val="none" w:sz="0" w:space="0" w:color="auto"/>
        <w:right w:val="none" w:sz="0" w:space="0" w:color="auto"/>
      </w:divBdr>
    </w:div>
    <w:div w:id="970793444">
      <w:bodyDiv w:val="1"/>
      <w:marLeft w:val="0"/>
      <w:marRight w:val="0"/>
      <w:marTop w:val="0"/>
      <w:marBottom w:val="0"/>
      <w:divBdr>
        <w:top w:val="none" w:sz="0" w:space="0" w:color="auto"/>
        <w:left w:val="none" w:sz="0" w:space="0" w:color="auto"/>
        <w:bottom w:val="none" w:sz="0" w:space="0" w:color="auto"/>
        <w:right w:val="none" w:sz="0" w:space="0" w:color="auto"/>
      </w:divBdr>
      <w:divsChild>
        <w:div w:id="915897414">
          <w:marLeft w:val="0"/>
          <w:marRight w:val="0"/>
          <w:marTop w:val="0"/>
          <w:marBottom w:val="0"/>
          <w:divBdr>
            <w:top w:val="none" w:sz="0" w:space="0" w:color="auto"/>
            <w:left w:val="none" w:sz="0" w:space="0" w:color="auto"/>
            <w:bottom w:val="none" w:sz="0" w:space="0" w:color="auto"/>
            <w:right w:val="none" w:sz="0" w:space="0" w:color="auto"/>
          </w:divBdr>
          <w:divsChild>
            <w:div w:id="2330554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86130489">
      <w:bodyDiv w:val="1"/>
      <w:marLeft w:val="0"/>
      <w:marRight w:val="0"/>
      <w:marTop w:val="0"/>
      <w:marBottom w:val="0"/>
      <w:divBdr>
        <w:top w:val="none" w:sz="0" w:space="0" w:color="auto"/>
        <w:left w:val="none" w:sz="0" w:space="0" w:color="auto"/>
        <w:bottom w:val="none" w:sz="0" w:space="0" w:color="auto"/>
        <w:right w:val="none" w:sz="0" w:space="0" w:color="auto"/>
      </w:divBdr>
    </w:div>
    <w:div w:id="995456530">
      <w:bodyDiv w:val="1"/>
      <w:marLeft w:val="0"/>
      <w:marRight w:val="0"/>
      <w:marTop w:val="0"/>
      <w:marBottom w:val="0"/>
      <w:divBdr>
        <w:top w:val="none" w:sz="0" w:space="0" w:color="auto"/>
        <w:left w:val="none" w:sz="0" w:space="0" w:color="auto"/>
        <w:bottom w:val="none" w:sz="0" w:space="0" w:color="auto"/>
        <w:right w:val="none" w:sz="0" w:space="0" w:color="auto"/>
      </w:divBdr>
    </w:div>
    <w:div w:id="1028917672">
      <w:bodyDiv w:val="1"/>
      <w:marLeft w:val="0"/>
      <w:marRight w:val="0"/>
      <w:marTop w:val="0"/>
      <w:marBottom w:val="0"/>
      <w:divBdr>
        <w:top w:val="none" w:sz="0" w:space="0" w:color="auto"/>
        <w:left w:val="none" w:sz="0" w:space="0" w:color="auto"/>
        <w:bottom w:val="none" w:sz="0" w:space="0" w:color="auto"/>
        <w:right w:val="none" w:sz="0" w:space="0" w:color="auto"/>
      </w:divBdr>
    </w:div>
    <w:div w:id="1070537836">
      <w:bodyDiv w:val="1"/>
      <w:marLeft w:val="0"/>
      <w:marRight w:val="0"/>
      <w:marTop w:val="0"/>
      <w:marBottom w:val="0"/>
      <w:divBdr>
        <w:top w:val="none" w:sz="0" w:space="0" w:color="auto"/>
        <w:left w:val="none" w:sz="0" w:space="0" w:color="auto"/>
        <w:bottom w:val="none" w:sz="0" w:space="0" w:color="auto"/>
        <w:right w:val="none" w:sz="0" w:space="0" w:color="auto"/>
      </w:divBdr>
    </w:div>
    <w:div w:id="1070812879">
      <w:bodyDiv w:val="1"/>
      <w:marLeft w:val="0"/>
      <w:marRight w:val="0"/>
      <w:marTop w:val="0"/>
      <w:marBottom w:val="0"/>
      <w:divBdr>
        <w:top w:val="none" w:sz="0" w:space="0" w:color="auto"/>
        <w:left w:val="none" w:sz="0" w:space="0" w:color="auto"/>
        <w:bottom w:val="none" w:sz="0" w:space="0" w:color="auto"/>
        <w:right w:val="none" w:sz="0" w:space="0" w:color="auto"/>
      </w:divBdr>
    </w:div>
    <w:div w:id="1075860274">
      <w:bodyDiv w:val="1"/>
      <w:marLeft w:val="0"/>
      <w:marRight w:val="0"/>
      <w:marTop w:val="0"/>
      <w:marBottom w:val="0"/>
      <w:divBdr>
        <w:top w:val="none" w:sz="0" w:space="0" w:color="auto"/>
        <w:left w:val="none" w:sz="0" w:space="0" w:color="auto"/>
        <w:bottom w:val="none" w:sz="0" w:space="0" w:color="auto"/>
        <w:right w:val="none" w:sz="0" w:space="0" w:color="auto"/>
      </w:divBdr>
    </w:div>
    <w:div w:id="1076124428">
      <w:bodyDiv w:val="1"/>
      <w:marLeft w:val="0"/>
      <w:marRight w:val="0"/>
      <w:marTop w:val="0"/>
      <w:marBottom w:val="0"/>
      <w:divBdr>
        <w:top w:val="none" w:sz="0" w:space="0" w:color="auto"/>
        <w:left w:val="none" w:sz="0" w:space="0" w:color="auto"/>
        <w:bottom w:val="none" w:sz="0" w:space="0" w:color="auto"/>
        <w:right w:val="none" w:sz="0" w:space="0" w:color="auto"/>
      </w:divBdr>
    </w:div>
    <w:div w:id="1152910143">
      <w:bodyDiv w:val="1"/>
      <w:marLeft w:val="0"/>
      <w:marRight w:val="0"/>
      <w:marTop w:val="0"/>
      <w:marBottom w:val="0"/>
      <w:divBdr>
        <w:top w:val="none" w:sz="0" w:space="0" w:color="auto"/>
        <w:left w:val="none" w:sz="0" w:space="0" w:color="auto"/>
        <w:bottom w:val="none" w:sz="0" w:space="0" w:color="auto"/>
        <w:right w:val="none" w:sz="0" w:space="0" w:color="auto"/>
      </w:divBdr>
    </w:div>
    <w:div w:id="1179467666">
      <w:bodyDiv w:val="1"/>
      <w:marLeft w:val="0"/>
      <w:marRight w:val="0"/>
      <w:marTop w:val="0"/>
      <w:marBottom w:val="0"/>
      <w:divBdr>
        <w:top w:val="none" w:sz="0" w:space="0" w:color="auto"/>
        <w:left w:val="none" w:sz="0" w:space="0" w:color="auto"/>
        <w:bottom w:val="none" w:sz="0" w:space="0" w:color="auto"/>
        <w:right w:val="none" w:sz="0" w:space="0" w:color="auto"/>
      </w:divBdr>
    </w:div>
    <w:div w:id="1218854190">
      <w:bodyDiv w:val="1"/>
      <w:marLeft w:val="0"/>
      <w:marRight w:val="0"/>
      <w:marTop w:val="0"/>
      <w:marBottom w:val="0"/>
      <w:divBdr>
        <w:top w:val="none" w:sz="0" w:space="0" w:color="auto"/>
        <w:left w:val="none" w:sz="0" w:space="0" w:color="auto"/>
        <w:bottom w:val="none" w:sz="0" w:space="0" w:color="auto"/>
        <w:right w:val="none" w:sz="0" w:space="0" w:color="auto"/>
      </w:divBdr>
    </w:div>
    <w:div w:id="1230532683">
      <w:bodyDiv w:val="1"/>
      <w:marLeft w:val="0"/>
      <w:marRight w:val="0"/>
      <w:marTop w:val="0"/>
      <w:marBottom w:val="0"/>
      <w:divBdr>
        <w:top w:val="none" w:sz="0" w:space="0" w:color="auto"/>
        <w:left w:val="none" w:sz="0" w:space="0" w:color="auto"/>
        <w:bottom w:val="none" w:sz="0" w:space="0" w:color="auto"/>
        <w:right w:val="none" w:sz="0" w:space="0" w:color="auto"/>
      </w:divBdr>
    </w:div>
    <w:div w:id="1243416537">
      <w:bodyDiv w:val="1"/>
      <w:marLeft w:val="0"/>
      <w:marRight w:val="0"/>
      <w:marTop w:val="0"/>
      <w:marBottom w:val="0"/>
      <w:divBdr>
        <w:top w:val="none" w:sz="0" w:space="0" w:color="auto"/>
        <w:left w:val="none" w:sz="0" w:space="0" w:color="auto"/>
        <w:bottom w:val="none" w:sz="0" w:space="0" w:color="auto"/>
        <w:right w:val="none" w:sz="0" w:space="0" w:color="auto"/>
      </w:divBdr>
    </w:div>
    <w:div w:id="1429160003">
      <w:bodyDiv w:val="1"/>
      <w:marLeft w:val="0"/>
      <w:marRight w:val="0"/>
      <w:marTop w:val="0"/>
      <w:marBottom w:val="0"/>
      <w:divBdr>
        <w:top w:val="none" w:sz="0" w:space="0" w:color="auto"/>
        <w:left w:val="none" w:sz="0" w:space="0" w:color="auto"/>
        <w:bottom w:val="none" w:sz="0" w:space="0" w:color="auto"/>
        <w:right w:val="none" w:sz="0" w:space="0" w:color="auto"/>
      </w:divBdr>
    </w:div>
    <w:div w:id="1457873726">
      <w:bodyDiv w:val="1"/>
      <w:marLeft w:val="0"/>
      <w:marRight w:val="0"/>
      <w:marTop w:val="0"/>
      <w:marBottom w:val="0"/>
      <w:divBdr>
        <w:top w:val="none" w:sz="0" w:space="0" w:color="auto"/>
        <w:left w:val="none" w:sz="0" w:space="0" w:color="auto"/>
        <w:bottom w:val="none" w:sz="0" w:space="0" w:color="auto"/>
        <w:right w:val="none" w:sz="0" w:space="0" w:color="auto"/>
      </w:divBdr>
      <w:divsChild>
        <w:div w:id="2027056641">
          <w:marLeft w:val="0"/>
          <w:marRight w:val="0"/>
          <w:marTop w:val="0"/>
          <w:marBottom w:val="0"/>
          <w:divBdr>
            <w:top w:val="none" w:sz="0" w:space="0" w:color="auto"/>
            <w:left w:val="none" w:sz="0" w:space="0" w:color="auto"/>
            <w:bottom w:val="none" w:sz="0" w:space="0" w:color="auto"/>
            <w:right w:val="none" w:sz="0" w:space="0" w:color="auto"/>
          </w:divBdr>
          <w:divsChild>
            <w:div w:id="5829549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1548534">
      <w:bodyDiv w:val="1"/>
      <w:marLeft w:val="0"/>
      <w:marRight w:val="0"/>
      <w:marTop w:val="0"/>
      <w:marBottom w:val="0"/>
      <w:divBdr>
        <w:top w:val="none" w:sz="0" w:space="0" w:color="auto"/>
        <w:left w:val="none" w:sz="0" w:space="0" w:color="auto"/>
        <w:bottom w:val="none" w:sz="0" w:space="0" w:color="auto"/>
        <w:right w:val="none" w:sz="0" w:space="0" w:color="auto"/>
      </w:divBdr>
      <w:divsChild>
        <w:div w:id="1121269009">
          <w:marLeft w:val="0"/>
          <w:marRight w:val="0"/>
          <w:marTop w:val="0"/>
          <w:marBottom w:val="0"/>
          <w:divBdr>
            <w:top w:val="none" w:sz="0" w:space="0" w:color="auto"/>
            <w:left w:val="none" w:sz="0" w:space="0" w:color="auto"/>
            <w:bottom w:val="none" w:sz="0" w:space="0" w:color="auto"/>
            <w:right w:val="none" w:sz="0" w:space="0" w:color="auto"/>
          </w:divBdr>
          <w:divsChild>
            <w:div w:id="9311633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1284211">
      <w:bodyDiv w:val="1"/>
      <w:marLeft w:val="0"/>
      <w:marRight w:val="0"/>
      <w:marTop w:val="0"/>
      <w:marBottom w:val="0"/>
      <w:divBdr>
        <w:top w:val="none" w:sz="0" w:space="0" w:color="auto"/>
        <w:left w:val="none" w:sz="0" w:space="0" w:color="auto"/>
        <w:bottom w:val="none" w:sz="0" w:space="0" w:color="auto"/>
        <w:right w:val="none" w:sz="0" w:space="0" w:color="auto"/>
      </w:divBdr>
    </w:div>
    <w:div w:id="1585872351">
      <w:bodyDiv w:val="1"/>
      <w:marLeft w:val="0"/>
      <w:marRight w:val="0"/>
      <w:marTop w:val="0"/>
      <w:marBottom w:val="0"/>
      <w:divBdr>
        <w:top w:val="none" w:sz="0" w:space="0" w:color="auto"/>
        <w:left w:val="none" w:sz="0" w:space="0" w:color="auto"/>
        <w:bottom w:val="none" w:sz="0" w:space="0" w:color="auto"/>
        <w:right w:val="none" w:sz="0" w:space="0" w:color="auto"/>
      </w:divBdr>
    </w:div>
    <w:div w:id="1619338792">
      <w:bodyDiv w:val="1"/>
      <w:marLeft w:val="0"/>
      <w:marRight w:val="0"/>
      <w:marTop w:val="0"/>
      <w:marBottom w:val="0"/>
      <w:divBdr>
        <w:top w:val="none" w:sz="0" w:space="0" w:color="auto"/>
        <w:left w:val="none" w:sz="0" w:space="0" w:color="auto"/>
        <w:bottom w:val="none" w:sz="0" w:space="0" w:color="auto"/>
        <w:right w:val="none" w:sz="0" w:space="0" w:color="auto"/>
      </w:divBdr>
    </w:div>
    <w:div w:id="1632400187">
      <w:bodyDiv w:val="1"/>
      <w:marLeft w:val="0"/>
      <w:marRight w:val="0"/>
      <w:marTop w:val="0"/>
      <w:marBottom w:val="0"/>
      <w:divBdr>
        <w:top w:val="none" w:sz="0" w:space="0" w:color="auto"/>
        <w:left w:val="none" w:sz="0" w:space="0" w:color="auto"/>
        <w:bottom w:val="none" w:sz="0" w:space="0" w:color="auto"/>
        <w:right w:val="none" w:sz="0" w:space="0" w:color="auto"/>
      </w:divBdr>
    </w:div>
    <w:div w:id="1643846195">
      <w:bodyDiv w:val="1"/>
      <w:marLeft w:val="0"/>
      <w:marRight w:val="0"/>
      <w:marTop w:val="0"/>
      <w:marBottom w:val="0"/>
      <w:divBdr>
        <w:top w:val="none" w:sz="0" w:space="0" w:color="auto"/>
        <w:left w:val="none" w:sz="0" w:space="0" w:color="auto"/>
        <w:bottom w:val="none" w:sz="0" w:space="0" w:color="auto"/>
        <w:right w:val="none" w:sz="0" w:space="0" w:color="auto"/>
      </w:divBdr>
    </w:div>
    <w:div w:id="1646859122">
      <w:bodyDiv w:val="1"/>
      <w:marLeft w:val="0"/>
      <w:marRight w:val="0"/>
      <w:marTop w:val="0"/>
      <w:marBottom w:val="0"/>
      <w:divBdr>
        <w:top w:val="none" w:sz="0" w:space="0" w:color="auto"/>
        <w:left w:val="none" w:sz="0" w:space="0" w:color="auto"/>
        <w:bottom w:val="none" w:sz="0" w:space="0" w:color="auto"/>
        <w:right w:val="none" w:sz="0" w:space="0" w:color="auto"/>
      </w:divBdr>
    </w:div>
    <w:div w:id="1667632866">
      <w:bodyDiv w:val="1"/>
      <w:marLeft w:val="0"/>
      <w:marRight w:val="0"/>
      <w:marTop w:val="0"/>
      <w:marBottom w:val="0"/>
      <w:divBdr>
        <w:top w:val="none" w:sz="0" w:space="0" w:color="auto"/>
        <w:left w:val="none" w:sz="0" w:space="0" w:color="auto"/>
        <w:bottom w:val="none" w:sz="0" w:space="0" w:color="auto"/>
        <w:right w:val="none" w:sz="0" w:space="0" w:color="auto"/>
      </w:divBdr>
    </w:div>
    <w:div w:id="1682390983">
      <w:bodyDiv w:val="1"/>
      <w:marLeft w:val="0"/>
      <w:marRight w:val="0"/>
      <w:marTop w:val="0"/>
      <w:marBottom w:val="0"/>
      <w:divBdr>
        <w:top w:val="none" w:sz="0" w:space="0" w:color="auto"/>
        <w:left w:val="none" w:sz="0" w:space="0" w:color="auto"/>
        <w:bottom w:val="none" w:sz="0" w:space="0" w:color="auto"/>
        <w:right w:val="none" w:sz="0" w:space="0" w:color="auto"/>
      </w:divBdr>
    </w:div>
    <w:div w:id="1714647482">
      <w:bodyDiv w:val="1"/>
      <w:marLeft w:val="0"/>
      <w:marRight w:val="0"/>
      <w:marTop w:val="0"/>
      <w:marBottom w:val="0"/>
      <w:divBdr>
        <w:top w:val="none" w:sz="0" w:space="0" w:color="auto"/>
        <w:left w:val="none" w:sz="0" w:space="0" w:color="auto"/>
        <w:bottom w:val="none" w:sz="0" w:space="0" w:color="auto"/>
        <w:right w:val="none" w:sz="0" w:space="0" w:color="auto"/>
      </w:divBdr>
    </w:div>
    <w:div w:id="1719281013">
      <w:bodyDiv w:val="1"/>
      <w:marLeft w:val="0"/>
      <w:marRight w:val="0"/>
      <w:marTop w:val="0"/>
      <w:marBottom w:val="0"/>
      <w:divBdr>
        <w:top w:val="none" w:sz="0" w:space="0" w:color="auto"/>
        <w:left w:val="none" w:sz="0" w:space="0" w:color="auto"/>
        <w:bottom w:val="none" w:sz="0" w:space="0" w:color="auto"/>
        <w:right w:val="none" w:sz="0" w:space="0" w:color="auto"/>
      </w:divBdr>
    </w:div>
    <w:div w:id="1784953821">
      <w:bodyDiv w:val="1"/>
      <w:marLeft w:val="0"/>
      <w:marRight w:val="0"/>
      <w:marTop w:val="0"/>
      <w:marBottom w:val="0"/>
      <w:divBdr>
        <w:top w:val="none" w:sz="0" w:space="0" w:color="auto"/>
        <w:left w:val="none" w:sz="0" w:space="0" w:color="auto"/>
        <w:bottom w:val="none" w:sz="0" w:space="0" w:color="auto"/>
        <w:right w:val="none" w:sz="0" w:space="0" w:color="auto"/>
      </w:divBdr>
    </w:div>
    <w:div w:id="1790852751">
      <w:bodyDiv w:val="1"/>
      <w:marLeft w:val="0"/>
      <w:marRight w:val="0"/>
      <w:marTop w:val="0"/>
      <w:marBottom w:val="0"/>
      <w:divBdr>
        <w:top w:val="none" w:sz="0" w:space="0" w:color="auto"/>
        <w:left w:val="none" w:sz="0" w:space="0" w:color="auto"/>
        <w:bottom w:val="none" w:sz="0" w:space="0" w:color="auto"/>
        <w:right w:val="none" w:sz="0" w:space="0" w:color="auto"/>
      </w:divBdr>
    </w:div>
    <w:div w:id="1855874038">
      <w:bodyDiv w:val="1"/>
      <w:marLeft w:val="0"/>
      <w:marRight w:val="0"/>
      <w:marTop w:val="0"/>
      <w:marBottom w:val="0"/>
      <w:divBdr>
        <w:top w:val="none" w:sz="0" w:space="0" w:color="auto"/>
        <w:left w:val="none" w:sz="0" w:space="0" w:color="auto"/>
        <w:bottom w:val="none" w:sz="0" w:space="0" w:color="auto"/>
        <w:right w:val="none" w:sz="0" w:space="0" w:color="auto"/>
      </w:divBdr>
    </w:div>
    <w:div w:id="1900091793">
      <w:bodyDiv w:val="1"/>
      <w:marLeft w:val="0"/>
      <w:marRight w:val="0"/>
      <w:marTop w:val="0"/>
      <w:marBottom w:val="0"/>
      <w:divBdr>
        <w:top w:val="none" w:sz="0" w:space="0" w:color="auto"/>
        <w:left w:val="none" w:sz="0" w:space="0" w:color="auto"/>
        <w:bottom w:val="none" w:sz="0" w:space="0" w:color="auto"/>
        <w:right w:val="none" w:sz="0" w:space="0" w:color="auto"/>
      </w:divBdr>
      <w:divsChild>
        <w:div w:id="1121922885">
          <w:marLeft w:val="0"/>
          <w:marRight w:val="0"/>
          <w:marTop w:val="0"/>
          <w:marBottom w:val="0"/>
          <w:divBdr>
            <w:top w:val="none" w:sz="0" w:space="0" w:color="auto"/>
            <w:left w:val="none" w:sz="0" w:space="0" w:color="auto"/>
            <w:bottom w:val="none" w:sz="0" w:space="0" w:color="auto"/>
            <w:right w:val="none" w:sz="0" w:space="0" w:color="auto"/>
          </w:divBdr>
          <w:divsChild>
            <w:div w:id="1584731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3176915">
      <w:bodyDiv w:val="1"/>
      <w:marLeft w:val="0"/>
      <w:marRight w:val="0"/>
      <w:marTop w:val="0"/>
      <w:marBottom w:val="0"/>
      <w:divBdr>
        <w:top w:val="none" w:sz="0" w:space="0" w:color="auto"/>
        <w:left w:val="none" w:sz="0" w:space="0" w:color="auto"/>
        <w:bottom w:val="none" w:sz="0" w:space="0" w:color="auto"/>
        <w:right w:val="none" w:sz="0" w:space="0" w:color="auto"/>
      </w:divBdr>
    </w:div>
    <w:div w:id="1924796148">
      <w:bodyDiv w:val="1"/>
      <w:marLeft w:val="0"/>
      <w:marRight w:val="0"/>
      <w:marTop w:val="0"/>
      <w:marBottom w:val="0"/>
      <w:divBdr>
        <w:top w:val="none" w:sz="0" w:space="0" w:color="auto"/>
        <w:left w:val="none" w:sz="0" w:space="0" w:color="auto"/>
        <w:bottom w:val="none" w:sz="0" w:space="0" w:color="auto"/>
        <w:right w:val="none" w:sz="0" w:space="0" w:color="auto"/>
      </w:divBdr>
    </w:div>
    <w:div w:id="1944025422">
      <w:bodyDiv w:val="1"/>
      <w:marLeft w:val="0"/>
      <w:marRight w:val="0"/>
      <w:marTop w:val="0"/>
      <w:marBottom w:val="0"/>
      <w:divBdr>
        <w:top w:val="none" w:sz="0" w:space="0" w:color="auto"/>
        <w:left w:val="none" w:sz="0" w:space="0" w:color="auto"/>
        <w:bottom w:val="none" w:sz="0" w:space="0" w:color="auto"/>
        <w:right w:val="none" w:sz="0" w:space="0" w:color="auto"/>
      </w:divBdr>
      <w:divsChild>
        <w:div w:id="1462572116">
          <w:marLeft w:val="0"/>
          <w:marRight w:val="0"/>
          <w:marTop w:val="0"/>
          <w:marBottom w:val="0"/>
          <w:divBdr>
            <w:top w:val="none" w:sz="0" w:space="0" w:color="auto"/>
            <w:left w:val="none" w:sz="0" w:space="0" w:color="auto"/>
            <w:bottom w:val="none" w:sz="0" w:space="0" w:color="auto"/>
            <w:right w:val="none" w:sz="0" w:space="0" w:color="auto"/>
          </w:divBdr>
          <w:divsChild>
            <w:div w:id="10605944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7779810">
      <w:bodyDiv w:val="1"/>
      <w:marLeft w:val="0"/>
      <w:marRight w:val="0"/>
      <w:marTop w:val="0"/>
      <w:marBottom w:val="0"/>
      <w:divBdr>
        <w:top w:val="none" w:sz="0" w:space="0" w:color="auto"/>
        <w:left w:val="none" w:sz="0" w:space="0" w:color="auto"/>
        <w:bottom w:val="none" w:sz="0" w:space="0" w:color="auto"/>
        <w:right w:val="none" w:sz="0" w:space="0" w:color="auto"/>
      </w:divBdr>
    </w:div>
    <w:div w:id="2033267326">
      <w:bodyDiv w:val="1"/>
      <w:marLeft w:val="0"/>
      <w:marRight w:val="0"/>
      <w:marTop w:val="0"/>
      <w:marBottom w:val="0"/>
      <w:divBdr>
        <w:top w:val="none" w:sz="0" w:space="0" w:color="auto"/>
        <w:left w:val="none" w:sz="0" w:space="0" w:color="auto"/>
        <w:bottom w:val="none" w:sz="0" w:space="0" w:color="auto"/>
        <w:right w:val="none" w:sz="0" w:space="0" w:color="auto"/>
      </w:divBdr>
    </w:div>
    <w:div w:id="2089617974">
      <w:bodyDiv w:val="1"/>
      <w:marLeft w:val="0"/>
      <w:marRight w:val="0"/>
      <w:marTop w:val="0"/>
      <w:marBottom w:val="0"/>
      <w:divBdr>
        <w:top w:val="none" w:sz="0" w:space="0" w:color="auto"/>
        <w:left w:val="none" w:sz="0" w:space="0" w:color="auto"/>
        <w:bottom w:val="none" w:sz="0" w:space="0" w:color="auto"/>
        <w:right w:val="none" w:sz="0" w:space="0" w:color="auto"/>
      </w:divBdr>
    </w:div>
    <w:div w:id="20903476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3.jpeg"/><Relationship Id="rId12" Type="http://schemas.openxmlformats.org/officeDocument/2006/relationships/image" Target="media/image4.jpeg"/><Relationship Id="rId13" Type="http://schemas.openxmlformats.org/officeDocument/2006/relationships/image" Target="media/image5.png"/><Relationship Id="rId14" Type="http://schemas.openxmlformats.org/officeDocument/2006/relationships/image" Target="media/image6.png"/><Relationship Id="rId15" Type="http://schemas.openxmlformats.org/officeDocument/2006/relationships/image" Target="media/image7.png"/><Relationship Id="rId16" Type="http://schemas.openxmlformats.org/officeDocument/2006/relationships/image" Target="media/image8.jpeg"/><Relationship Id="rId17" Type="http://schemas.openxmlformats.org/officeDocument/2006/relationships/footer" Target="footer2.xml"/><Relationship Id="rId18" Type="http://schemas.openxmlformats.org/officeDocument/2006/relationships/fontTable" Target="fontTable.xml"/><Relationship Id="rId19"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gif"/><Relationship Id="rId9" Type="http://schemas.openxmlformats.org/officeDocument/2006/relationships/footer" Target="footer1.xml"/><Relationship Id="rId10" Type="http://schemas.openxmlformats.org/officeDocument/2006/relationships/image" Target="media/image2.jpeg"/></Relationships>
</file>

<file path=word/_rels/endnotes.xml.rels><?xml version="1.0" encoding="UTF-8" standalone="yes"?>
<Relationships xmlns="http://schemas.openxmlformats.org/package/2006/relationships"><Relationship Id="rId11" Type="http://schemas.openxmlformats.org/officeDocument/2006/relationships/hyperlink" Target="https://github.com/seatgeek/fuzzywuzzy" TargetMode="External"/><Relationship Id="rId12" Type="http://schemas.openxmlformats.org/officeDocument/2006/relationships/hyperlink" Target="https://people.cs.pitt.edu/~kirk/cs1501/Pruhs/Spring2006/assignments/editdistance/Levenshtein%20Distance.htm" TargetMode="External"/><Relationship Id="rId13" Type="http://schemas.openxmlformats.org/officeDocument/2006/relationships/hyperlink" Target="https://pypi.python.org/pypi/tqdm" TargetMode="External"/><Relationship Id="rId14" Type="http://schemas.openxmlformats.org/officeDocument/2006/relationships/hyperlink" Target="https://pypi.python.org/pypi/beautifulsoup4" TargetMode="External"/><Relationship Id="rId15" Type="http://schemas.openxmlformats.org/officeDocument/2006/relationships/hyperlink" Target="https://www.crummy.com/software/BeautifulSoup/" TargetMode="External"/><Relationship Id="rId16" Type="http://schemas.openxmlformats.org/officeDocument/2006/relationships/hyperlink" Target="http://www.itinfo.am/eng/software-development-methodologies/" TargetMode="External"/><Relationship Id="rId17" Type="http://schemas.openxmlformats.org/officeDocument/2006/relationships/hyperlink" Target="https://technologyconversations.com/2013/12/20/test-driven-development-tdd-example-walkthrough/" TargetMode="External"/><Relationship Id="rId18" Type="http://schemas.openxmlformats.org/officeDocument/2006/relationships/hyperlink" Target="https://marcobonzanini.com/2015/02/25/fuzzy-string-matching-in-python/" TargetMode="External"/><Relationship Id="rId19" Type="http://schemas.openxmlformats.org/officeDocument/2006/relationships/hyperlink" Target="https://people.cs.pitt.edu/~kirk/cs1501/Pruhs/Spring2006/assignments/editdistance/Levenshtein%20Distance.htm" TargetMode="External"/><Relationship Id="rId1" Type="http://schemas.openxmlformats.org/officeDocument/2006/relationships/hyperlink" Target="https://www.python.org/dev/peps/pep-0008/" TargetMode="External"/><Relationship Id="rId2" Type="http://schemas.openxmlformats.org/officeDocument/2006/relationships/hyperlink" Target="https://moodle.fs.cvut.cz/login/index.php" TargetMode="External"/><Relationship Id="rId3" Type="http://schemas.openxmlformats.org/officeDocument/2006/relationships/hyperlink" Target="https://www.jetbrains.com/pycharm/" TargetMode="External"/><Relationship Id="rId4" Type="http://schemas.openxmlformats.org/officeDocument/2006/relationships/hyperlink" Target="https://www.slideshare.net/nowells/introduction-to-python-5182313" TargetMode="External"/><Relationship Id="rId5" Type="http://schemas.openxmlformats.org/officeDocument/2006/relationships/hyperlink" Target="https://www.tutorialspoint.com/python/python_dictionary.htm" TargetMode="External"/><Relationship Id="rId6" Type="http://schemas.openxmlformats.org/officeDocument/2006/relationships/hyperlink" Target="https://www.tutorialspoint.com/python/python_basic_operators.htm" TargetMode="External"/><Relationship Id="rId7" Type="http://schemas.openxmlformats.org/officeDocument/2006/relationships/hyperlink" Target="https://learnpythonthehardway.org/book/ex40.html" TargetMode="External"/><Relationship Id="rId8" Type="http://schemas.openxmlformats.org/officeDocument/2006/relationships/hyperlink" Target="https://pypi.python.org/pypi" TargetMode="External"/><Relationship Id="rId9" Type="http://schemas.openxmlformats.org/officeDocument/2006/relationships/hyperlink" Target="http://docs.python-requests.org/en/master/" TargetMode="External"/><Relationship Id="rId10" Type="http://schemas.openxmlformats.org/officeDocument/2006/relationships/hyperlink" Target="https://github.com/robertlugg/easygui"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FA1A438-D59E-5649-B11D-3DC89D27D12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16</TotalTime>
  <Pages>34</Pages>
  <Words>4490</Words>
  <Characters>23219</Characters>
  <Application>Microsoft Macintosh Word</Application>
  <DocSecurity>0</DocSecurity>
  <Lines>829</Lines>
  <Paragraphs>522</Paragraphs>
  <ScaleCrop>false</ScaleCrop>
  <HeadingPairs>
    <vt:vector size="2" baseType="variant">
      <vt:variant>
        <vt:lpstr>Title</vt:lpstr>
      </vt:variant>
      <vt:variant>
        <vt:i4>1</vt:i4>
      </vt:variant>
    </vt:vector>
  </HeadingPairs>
  <TitlesOfParts>
    <vt:vector size="1" baseType="lpstr">
      <vt:lpstr>SFU Library Thesis Template</vt:lpstr>
    </vt:vector>
  </TitlesOfParts>
  <Manager/>
  <Company>Simon Fraser University</Company>
  <LinksUpToDate>false</LinksUpToDate>
  <CharactersWithSpaces>27187</CharactersWithSpaces>
  <SharedDoc>false</SharedDoc>
  <HyperlinkBase/>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FU Library Thesis Template</dc:title>
  <dc:subject/>
  <dc:creator>Library Department</dc:creator>
  <cp:keywords>3.01 - Spring 2017</cp:keywords>
  <dc:description>Updated: pii line spacing and signed approval instructions</dc:description>
  <cp:lastModifiedBy>Tandon, Akshat</cp:lastModifiedBy>
  <cp:revision>153</cp:revision>
  <cp:lastPrinted>2017-01-27T23:47:00Z</cp:lastPrinted>
  <dcterms:created xsi:type="dcterms:W3CDTF">2017-05-11T08:32:00Z</dcterms:created>
  <dcterms:modified xsi:type="dcterms:W3CDTF">2017-06-08T22:22: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5"&gt;&lt;session id="kqszPCBb"/&gt;&lt;style id="http://www.zotero.org/styles/chicago-note-bibliography" locale="en-US" hasBibliography="1" bibliographyStyleHasBeenSet="1"/&gt;&lt;prefs&gt;&lt;pref name="fieldType" value="Field"/&gt;&lt;</vt:lpwstr>
  </property>
  <property fmtid="{D5CDD505-2E9C-101B-9397-08002B2CF9AE}" pid="3" name="ZOTERO_PREF_2">
    <vt:lpwstr>pref name="storeReferences" value="true"/&gt;&lt;pref name="automaticJournalAbbreviations" value="true"/&gt;&lt;pref name="noteType" value="2"/&gt;&lt;/prefs&gt;&lt;/data&gt;</vt:lpwstr>
  </property>
</Properties>
</file>